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41611D" w14:textId="20D66A80" w:rsidR="00D33026" w:rsidRDefault="00D33026" w:rsidP="00D33026">
      <w:pPr>
        <w:spacing w:line="480" w:lineRule="auto"/>
        <w:rPr>
          <w:rFonts w:eastAsia="Calibri"/>
          <w:b/>
          <w:sz w:val="24"/>
        </w:rPr>
      </w:pPr>
      <w:r>
        <w:rPr>
          <w:rFonts w:eastAsia="Calibri"/>
          <w:b/>
          <w:sz w:val="24"/>
        </w:rPr>
        <w:t>Supplementary File</w:t>
      </w:r>
    </w:p>
    <w:p w14:paraId="67C367A9" w14:textId="77777777" w:rsidR="00D33026" w:rsidRPr="00555FEC" w:rsidRDefault="00D33026" w:rsidP="00D33026">
      <w:pPr>
        <w:spacing w:line="480" w:lineRule="auto"/>
        <w:rPr>
          <w:rFonts w:eastAsia="Calibri"/>
          <w:b/>
          <w:sz w:val="24"/>
        </w:rPr>
      </w:pPr>
      <w:r w:rsidRPr="00555FEC">
        <w:rPr>
          <w:rFonts w:eastAsia="Calibri"/>
          <w:b/>
          <w:sz w:val="24"/>
        </w:rPr>
        <w:t xml:space="preserve">Impact of single-pill combination therapy on adherence, </w:t>
      </w:r>
      <w:r>
        <w:rPr>
          <w:rFonts w:eastAsia="Calibri"/>
          <w:b/>
          <w:sz w:val="24"/>
        </w:rPr>
        <w:t>blood pressure</w:t>
      </w:r>
      <w:r w:rsidRPr="00555FEC">
        <w:rPr>
          <w:rFonts w:eastAsia="Calibri"/>
          <w:b/>
          <w:sz w:val="24"/>
        </w:rPr>
        <w:t xml:space="preserve"> control, and clinical outcomes: A rapid evidence assessment of recent literature </w:t>
      </w:r>
    </w:p>
    <w:p w14:paraId="4E6CB4DB" w14:textId="77777777" w:rsidR="00D33026" w:rsidRPr="00783EFD" w:rsidRDefault="00D33026" w:rsidP="00D33026">
      <w:pPr>
        <w:spacing w:line="480" w:lineRule="auto"/>
        <w:rPr>
          <w:rFonts w:eastAsia="Calibri"/>
        </w:rPr>
      </w:pPr>
      <w:r w:rsidRPr="00783EFD">
        <w:rPr>
          <w:rFonts w:eastAsia="Calibri"/>
        </w:rPr>
        <w:t xml:space="preserve">Konstantinos </w:t>
      </w:r>
      <w:proofErr w:type="spellStart"/>
      <w:r w:rsidRPr="00783EFD">
        <w:rPr>
          <w:rFonts w:eastAsia="Calibri"/>
        </w:rPr>
        <w:t>TSIOUFIS</w:t>
      </w:r>
      <w:r>
        <w:rPr>
          <w:rFonts w:eastAsia="Calibri"/>
          <w:vertAlign w:val="superscript"/>
        </w:rPr>
        <w:t>a</w:t>
      </w:r>
      <w:proofErr w:type="spellEnd"/>
      <w:r w:rsidRPr="0090309C">
        <w:rPr>
          <w:rFonts w:eastAsia="Calibri"/>
        </w:rPr>
        <w:t>,</w:t>
      </w:r>
      <w:r w:rsidRPr="00783EFD">
        <w:rPr>
          <w:rFonts w:eastAsia="Calibri"/>
        </w:rPr>
        <w:t xml:space="preserve"> Reinhold </w:t>
      </w:r>
      <w:proofErr w:type="spellStart"/>
      <w:r w:rsidRPr="00783EFD">
        <w:rPr>
          <w:rFonts w:eastAsia="Calibri"/>
        </w:rPr>
        <w:t>KREUTZ</w:t>
      </w:r>
      <w:r>
        <w:rPr>
          <w:rFonts w:eastAsia="Calibri"/>
          <w:vertAlign w:val="superscript"/>
        </w:rPr>
        <w:t>b</w:t>
      </w:r>
      <w:proofErr w:type="spellEnd"/>
      <w:r w:rsidRPr="0090309C">
        <w:rPr>
          <w:rFonts w:eastAsia="Calibri"/>
        </w:rPr>
        <w:t>,</w:t>
      </w:r>
      <w:r w:rsidRPr="00783EFD">
        <w:rPr>
          <w:rFonts w:eastAsia="Calibri"/>
        </w:rPr>
        <w:t xml:space="preserve"> Georgia </w:t>
      </w:r>
      <w:proofErr w:type="spellStart"/>
      <w:r w:rsidRPr="00783EFD">
        <w:rPr>
          <w:rFonts w:eastAsia="Calibri"/>
        </w:rPr>
        <w:t>SYKARA</w:t>
      </w:r>
      <w:r>
        <w:rPr>
          <w:rFonts w:eastAsia="Calibri"/>
          <w:vertAlign w:val="superscript"/>
        </w:rPr>
        <w:t>c</w:t>
      </w:r>
      <w:proofErr w:type="spellEnd"/>
      <w:r w:rsidRPr="0090309C">
        <w:rPr>
          <w:rFonts w:eastAsia="Calibri"/>
        </w:rPr>
        <w:t>,</w:t>
      </w:r>
      <w:r w:rsidRPr="00783EFD">
        <w:rPr>
          <w:rFonts w:eastAsia="Calibri"/>
        </w:rPr>
        <w:t xml:space="preserve"> Joris VAN </w:t>
      </w:r>
      <w:proofErr w:type="spellStart"/>
      <w:r w:rsidRPr="00783EFD">
        <w:rPr>
          <w:rFonts w:eastAsia="Calibri"/>
        </w:rPr>
        <w:t>VUGT</w:t>
      </w:r>
      <w:r>
        <w:rPr>
          <w:rFonts w:eastAsia="Calibri"/>
          <w:vertAlign w:val="superscript"/>
        </w:rPr>
        <w:t>d</w:t>
      </w:r>
      <w:proofErr w:type="spellEnd"/>
      <w:r w:rsidRPr="0090309C">
        <w:rPr>
          <w:rFonts w:eastAsia="Calibri"/>
        </w:rPr>
        <w:t>,</w:t>
      </w:r>
      <w:r w:rsidRPr="00783EFD">
        <w:rPr>
          <w:rFonts w:eastAsia="Calibri"/>
        </w:rPr>
        <w:t xml:space="preserve"> Tarek </w:t>
      </w:r>
      <w:proofErr w:type="spellStart"/>
      <w:r w:rsidRPr="00783EFD">
        <w:rPr>
          <w:rFonts w:eastAsia="Calibri"/>
        </w:rPr>
        <w:t>HASSAN</w:t>
      </w:r>
      <w:r>
        <w:rPr>
          <w:rFonts w:eastAsia="Calibri"/>
          <w:vertAlign w:val="superscript"/>
        </w:rPr>
        <w:t>e</w:t>
      </w:r>
      <w:proofErr w:type="spellEnd"/>
    </w:p>
    <w:p w14:paraId="3B631611" w14:textId="77777777" w:rsidR="00D33026" w:rsidRDefault="00D33026" w:rsidP="00D33026">
      <w:pPr>
        <w:spacing w:line="480" w:lineRule="auto"/>
        <w:rPr>
          <w:rFonts w:eastAsia="Calibri"/>
        </w:rPr>
      </w:pPr>
      <w:proofErr w:type="spellStart"/>
      <w:r w:rsidRPr="001A3B90">
        <w:rPr>
          <w:rFonts w:eastAsia="Calibri"/>
          <w:vertAlign w:val="superscript"/>
        </w:rPr>
        <w:t>a</w:t>
      </w:r>
      <w:r w:rsidRPr="001A3B90">
        <w:rPr>
          <w:rFonts w:eastAsia="Calibri"/>
        </w:rPr>
        <w:t>First</w:t>
      </w:r>
      <w:proofErr w:type="spellEnd"/>
      <w:r w:rsidRPr="001A3B90">
        <w:rPr>
          <w:rFonts w:eastAsia="Calibri"/>
        </w:rPr>
        <w:t xml:space="preserve"> Cardiology Clinic, Medical School, National and </w:t>
      </w:r>
      <w:proofErr w:type="spellStart"/>
      <w:r w:rsidRPr="001A3B90">
        <w:rPr>
          <w:rFonts w:eastAsia="Calibri"/>
        </w:rPr>
        <w:t>Kapodistrian</w:t>
      </w:r>
      <w:proofErr w:type="spellEnd"/>
      <w:r w:rsidRPr="001A3B90">
        <w:rPr>
          <w:rFonts w:eastAsia="Calibri"/>
        </w:rPr>
        <w:t xml:space="preserve"> University of Athens, Athens, Greece, </w:t>
      </w:r>
      <w:r w:rsidRPr="001A3B90">
        <w:rPr>
          <w:rFonts w:eastAsia="Calibri"/>
          <w:vertAlign w:val="superscript"/>
          <w:lang w:val="nl-NL"/>
        </w:rPr>
        <w:t>b</w:t>
      </w:r>
      <w:r w:rsidRPr="001A3B90">
        <w:rPr>
          <w:rFonts w:eastAsia="Calibri"/>
          <w:lang w:val="nl-NL"/>
        </w:rPr>
        <w:t xml:space="preserve">Charité - Universitätsmedizin Berlin, corporate member of Freie Universität Berlin, Humboldt-Universität zu Berlin, and Berlin Institute of Health, Institut für Klinische Pharmakologie und Toxikologie, Germany, </w:t>
      </w:r>
      <w:proofErr w:type="spellStart"/>
      <w:r w:rsidRPr="001A3B90">
        <w:rPr>
          <w:rFonts w:eastAsia="Calibri"/>
          <w:vertAlign w:val="superscript"/>
        </w:rPr>
        <w:t>c</w:t>
      </w:r>
      <w:r w:rsidRPr="001A3B90">
        <w:rPr>
          <w:rFonts w:eastAsia="Calibri"/>
        </w:rPr>
        <w:t>Medical</w:t>
      </w:r>
      <w:proofErr w:type="spellEnd"/>
      <w:r w:rsidRPr="001A3B90">
        <w:rPr>
          <w:rFonts w:eastAsia="Calibri"/>
        </w:rPr>
        <w:t xml:space="preserve"> Affairs, Upjohn Hellas Ltd, Athens, Greece, </w:t>
      </w:r>
      <w:proofErr w:type="spellStart"/>
      <w:r w:rsidRPr="001A3B90">
        <w:rPr>
          <w:rFonts w:eastAsia="Calibri"/>
          <w:vertAlign w:val="superscript"/>
        </w:rPr>
        <w:t>d</w:t>
      </w:r>
      <w:r w:rsidRPr="001A3B90">
        <w:rPr>
          <w:rFonts w:eastAsia="Calibri"/>
        </w:rPr>
        <w:t>Medical</w:t>
      </w:r>
      <w:proofErr w:type="spellEnd"/>
      <w:r w:rsidRPr="001A3B90">
        <w:rPr>
          <w:rFonts w:eastAsia="Calibri"/>
        </w:rPr>
        <w:t xml:space="preserve"> Affairs, Upjohn, Amsterdam, The Netherlands, </w:t>
      </w:r>
      <w:proofErr w:type="spellStart"/>
      <w:r w:rsidRPr="001A3B90">
        <w:rPr>
          <w:rFonts w:eastAsia="Calibri"/>
          <w:vertAlign w:val="superscript"/>
        </w:rPr>
        <w:t>e</w:t>
      </w:r>
      <w:r w:rsidRPr="001A3B90">
        <w:rPr>
          <w:rFonts w:eastAsia="Calibri"/>
        </w:rPr>
        <w:t>Medical</w:t>
      </w:r>
      <w:proofErr w:type="spellEnd"/>
      <w:r w:rsidRPr="001A3B90">
        <w:rPr>
          <w:rFonts w:eastAsia="Calibri"/>
        </w:rPr>
        <w:t xml:space="preserve"> Affairs, Upjohn, New York, NY, USA </w:t>
      </w:r>
    </w:p>
    <w:p w14:paraId="039EFA9F" w14:textId="1652E4FE" w:rsidR="00DB0503" w:rsidRDefault="00DB0503" w:rsidP="00DB0503">
      <w:pPr>
        <w:pStyle w:val="Heading1"/>
      </w:pPr>
      <w:r>
        <w:t xml:space="preserve">Appendix I: Supplementary Tables </w:t>
      </w:r>
      <w:r w:rsidR="00867994">
        <w:t xml:space="preserve">– Search Strategy </w:t>
      </w:r>
    </w:p>
    <w:p w14:paraId="05015F63" w14:textId="49777906" w:rsidR="00DB0503" w:rsidRPr="006E0034" w:rsidRDefault="00DB0503" w:rsidP="00DB0503">
      <w:pPr>
        <w:pStyle w:val="Heading2"/>
      </w:pPr>
      <w:bookmarkStart w:id="0" w:name="_Toc8293452"/>
      <w:r w:rsidRPr="006E0034">
        <w:t>T</w:t>
      </w:r>
      <w:r w:rsidR="00FF338B" w:rsidRPr="006E0034">
        <w:t>ABLE</w:t>
      </w:r>
      <w:r w:rsidRPr="006E0034">
        <w:t xml:space="preserve"> S1</w:t>
      </w:r>
      <w:r w:rsidR="00CF27C4">
        <w:t>A</w:t>
      </w:r>
      <w:r w:rsidR="00FF338B">
        <w:t>.</w:t>
      </w:r>
      <w:r w:rsidR="00FF338B" w:rsidRPr="006E0034">
        <w:t xml:space="preserve"> </w:t>
      </w:r>
      <w:proofErr w:type="spellStart"/>
      <w:r w:rsidRPr="006E0034">
        <w:t>Embase</w:t>
      </w:r>
      <w:proofErr w:type="spellEnd"/>
      <w:r w:rsidRPr="006E0034">
        <w:t>®</w:t>
      </w:r>
      <w:r w:rsidRPr="006E0034">
        <w:rPr>
          <w:position w:val="8"/>
          <w:sz w:val="16"/>
        </w:rPr>
        <w:t xml:space="preserve"> </w:t>
      </w:r>
      <w:r>
        <w:t>search and number of hits (</w:t>
      </w:r>
      <w:r w:rsidR="00FF338B">
        <w:t xml:space="preserve">1 </w:t>
      </w:r>
      <w:r>
        <w:t xml:space="preserve">Jan </w:t>
      </w:r>
      <w:r w:rsidRPr="006E0034">
        <w:t xml:space="preserve">2013 to </w:t>
      </w:r>
      <w:r w:rsidR="00FF338B">
        <w:t xml:space="preserve">11 </w:t>
      </w:r>
      <w:r w:rsidRPr="006E0034">
        <w:t>Jan 2019</w:t>
      </w:r>
      <w:bookmarkEnd w:id="0"/>
      <w:r>
        <w:t xml:space="preserve"> </w:t>
      </w:r>
    </w:p>
    <w:tbl>
      <w:tblPr>
        <w:tblStyle w:val="PlainTable3"/>
        <w:tblW w:w="4974" w:type="pct"/>
        <w:tblLook w:val="01E0" w:firstRow="1" w:lastRow="1" w:firstColumn="1" w:lastColumn="1" w:noHBand="0" w:noVBand="0"/>
      </w:tblPr>
      <w:tblGrid>
        <w:gridCol w:w="564"/>
        <w:gridCol w:w="6972"/>
        <w:gridCol w:w="2153"/>
      </w:tblGrid>
      <w:tr w:rsidR="00DB0503" w:rsidRPr="0014397F" w14:paraId="5EFAB0C1" w14:textId="77777777" w:rsidTr="00D925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33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91" w:type="pct"/>
            <w:tcBorders>
              <w:top w:val="single" w:sz="4" w:space="0" w:color="auto"/>
            </w:tcBorders>
            <w:shd w:val="clear" w:color="auto" w:fill="auto"/>
          </w:tcPr>
          <w:p w14:paraId="20B5003B" w14:textId="77777777" w:rsidR="00DB0503" w:rsidRPr="0014397F" w:rsidRDefault="00DB0503" w:rsidP="00D925A4">
            <w:pPr>
              <w:spacing w:line="320" w:lineRule="exact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tcBorders>
              <w:top w:val="single" w:sz="4" w:space="0" w:color="auto"/>
            </w:tcBorders>
            <w:shd w:val="clear" w:color="auto" w:fill="auto"/>
          </w:tcPr>
          <w:p w14:paraId="5AD691CD" w14:textId="58589A91" w:rsidR="00DB0503" w:rsidRPr="0014397F" w:rsidRDefault="00DB0503" w:rsidP="00D925A4">
            <w:pPr>
              <w:pStyle w:val="TableParagraph"/>
              <w:spacing w:line="320" w:lineRule="exact"/>
              <w:ind w:left="108"/>
              <w:rPr>
                <w:sz w:val="20"/>
              </w:rPr>
            </w:pPr>
            <w:r w:rsidRPr="0014397F">
              <w:rPr>
                <w:caps w:val="0"/>
                <w:sz w:val="20"/>
              </w:rPr>
              <w:t xml:space="preserve">Search </w:t>
            </w:r>
            <w:r w:rsidR="001E5A6A">
              <w:rPr>
                <w:caps w:val="0"/>
                <w:sz w:val="20"/>
              </w:rPr>
              <w:t>t</w:t>
            </w:r>
            <w:r w:rsidRPr="0014397F">
              <w:rPr>
                <w:caps w:val="0"/>
                <w:sz w:val="20"/>
              </w:rPr>
              <w:t>erm</w:t>
            </w:r>
          </w:p>
        </w:tc>
        <w:tc>
          <w:tcPr>
            <w:cnfStyle w:val="000100001000" w:firstRow="0" w:lastRow="0" w:firstColumn="0" w:lastColumn="1" w:oddVBand="0" w:evenVBand="0" w:oddHBand="0" w:evenHBand="0" w:firstRowFirstColumn="0" w:firstRowLastColumn="1" w:lastRowFirstColumn="0" w:lastRowLastColumn="0"/>
            <w:tcW w:w="1111" w:type="pct"/>
            <w:tcBorders>
              <w:top w:val="single" w:sz="4" w:space="0" w:color="auto"/>
            </w:tcBorders>
            <w:shd w:val="clear" w:color="auto" w:fill="auto"/>
          </w:tcPr>
          <w:p w14:paraId="74A4526A" w14:textId="77777777" w:rsidR="00DB0503" w:rsidRPr="0014397F" w:rsidRDefault="00DB0503" w:rsidP="00D925A4">
            <w:pPr>
              <w:pStyle w:val="TableParagraph"/>
              <w:spacing w:line="320" w:lineRule="exact"/>
              <w:ind w:left="0" w:right="355"/>
              <w:jc w:val="center"/>
              <w:rPr>
                <w:sz w:val="20"/>
              </w:rPr>
            </w:pPr>
            <w:r w:rsidRPr="0014397F">
              <w:rPr>
                <w:caps w:val="0"/>
                <w:sz w:val="20"/>
              </w:rPr>
              <w:t>Hits</w:t>
            </w:r>
          </w:p>
        </w:tc>
      </w:tr>
      <w:tr w:rsidR="00DB0503" w:rsidRPr="0014397F" w14:paraId="71724769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525BCCE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26CFBBB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ANTIHYPERTENSIVE AGENTS/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0A622000" w14:textId="47E4093C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646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372</w:t>
            </w:r>
          </w:p>
        </w:tc>
      </w:tr>
      <w:tr w:rsidR="00DB0503" w:rsidRPr="0014397F" w14:paraId="1D9F82C9" w14:textId="77777777" w:rsidTr="00D925A4">
        <w:trPr>
          <w:trHeight w:hRule="exact"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482A75D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1FF6915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hypertension/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51329C35" w14:textId="2F84E08D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659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362</w:t>
            </w:r>
          </w:p>
        </w:tc>
      </w:tr>
      <w:tr w:rsidR="00DB0503" w:rsidRPr="0014397F" w14:paraId="31726EDB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B69113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58C64DA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blood pressure/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4A9E2EB3" w14:textId="4DD9B2CE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508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957</w:t>
            </w:r>
          </w:p>
        </w:tc>
      </w:tr>
      <w:tr w:rsidR="00DB0503" w:rsidRPr="0014397F" w14:paraId="43C4F2FB" w14:textId="77777777" w:rsidTr="00D925A4">
        <w:trPr>
          <w:trHeight w:hRule="exact"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E139BA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214641B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gramStart"/>
            <w:r w:rsidRPr="0014397F">
              <w:rPr>
                <w:sz w:val="20"/>
              </w:rPr>
              <w:t>high</w:t>
            </w:r>
            <w:proofErr w:type="gramEnd"/>
            <w:r w:rsidRPr="0014397F">
              <w:rPr>
                <w:sz w:val="20"/>
              </w:rPr>
              <w:t xml:space="preserve"> or elevated or raised or </w:t>
            </w:r>
            <w:proofErr w:type="spellStart"/>
            <w:r w:rsidRPr="0014397F">
              <w:rPr>
                <w:sz w:val="20"/>
              </w:rPr>
              <w:t>increas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1F52BA62" w14:textId="55A33499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0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240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130</w:t>
            </w:r>
          </w:p>
        </w:tc>
      </w:tr>
      <w:tr w:rsidR="00DB0503" w:rsidRPr="0014397F" w14:paraId="05A6C192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75AA558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22A128A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 and 4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1BA0DF64" w14:textId="6D630F13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88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424</w:t>
            </w:r>
          </w:p>
        </w:tc>
      </w:tr>
      <w:tr w:rsidR="00DB0503" w:rsidRPr="0014397F" w14:paraId="79E2E691" w14:textId="77777777" w:rsidTr="00D925A4">
        <w:trPr>
          <w:trHeight w:hRule="exact"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695CA10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219A831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proofErr w:type="gramStart"/>
            <w:r w:rsidRPr="0014397F">
              <w:rPr>
                <w:sz w:val="20"/>
              </w:rPr>
              <w:t>hypertens</w:t>
            </w:r>
            <w:proofErr w:type="spellEnd"/>
            <w:proofErr w:type="gramEnd"/>
            <w:r w:rsidRPr="0014397F">
              <w:rPr>
                <w:sz w:val="20"/>
              </w:rPr>
              <w:t>*.</w:t>
            </w:r>
            <w:proofErr w:type="spellStart"/>
            <w:r w:rsidRPr="0014397F">
              <w:rPr>
                <w:sz w:val="20"/>
              </w:rPr>
              <w:t>tw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3FA36192" w14:textId="61EEB0E1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582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117</w:t>
            </w:r>
          </w:p>
        </w:tc>
      </w:tr>
      <w:tr w:rsidR="00DB0503" w:rsidRPr="0014397F" w14:paraId="2D7E5CDD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8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10B4424A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6E5FBCD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high or elevated or raised or </w:t>
            </w:r>
            <w:proofErr w:type="spellStart"/>
            <w:r w:rsidRPr="0014397F">
              <w:rPr>
                <w:sz w:val="20"/>
              </w:rPr>
              <w:t>increas</w:t>
            </w:r>
            <w:proofErr w:type="spellEnd"/>
            <w:r w:rsidRPr="0014397F">
              <w:rPr>
                <w:sz w:val="20"/>
              </w:rPr>
              <w:t>*) adj2 (blood pressure or</w:t>
            </w:r>
          </w:p>
          <w:p w14:paraId="69DD5C0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proofErr w:type="gramStart"/>
            <w:r w:rsidRPr="0014397F">
              <w:rPr>
                <w:sz w:val="20"/>
              </w:rPr>
              <w:t>bloodpressure</w:t>
            </w:r>
            <w:proofErr w:type="spellEnd"/>
            <w:proofErr w:type="gramEnd"/>
            <w:r w:rsidRPr="0014397F">
              <w:rPr>
                <w:sz w:val="20"/>
              </w:rPr>
              <w:t xml:space="preserve"> or </w:t>
            </w:r>
            <w:proofErr w:type="spellStart"/>
            <w:r w:rsidRPr="0014397F">
              <w:rPr>
                <w:sz w:val="20"/>
              </w:rPr>
              <w:t>bp</w:t>
            </w:r>
            <w:proofErr w:type="spellEnd"/>
            <w:r w:rsidRPr="0014397F">
              <w:rPr>
                <w:sz w:val="20"/>
              </w:rPr>
              <w:t>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 (67144)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6C204830" w14:textId="062C7333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67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418</w:t>
            </w:r>
          </w:p>
        </w:tc>
      </w:tr>
      <w:tr w:rsidR="00DB0503" w:rsidRPr="0014397F" w14:paraId="24A946F0" w14:textId="77777777" w:rsidTr="00D925A4">
        <w:trPr>
          <w:trHeight w:hRule="exact" w:val="3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63BD54D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716C8BA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 or 2 or 5 or 6 or 7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6C37684D" w14:textId="3B8F918F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459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531</w:t>
            </w:r>
          </w:p>
        </w:tc>
      </w:tr>
      <w:tr w:rsidR="00DB0503" w:rsidRPr="0014397F" w14:paraId="63CE9F4A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D132D7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33C51F7A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drug combinations/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2C5569F5" w14:textId="5A1EF4AB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07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760</w:t>
            </w:r>
          </w:p>
        </w:tc>
      </w:tr>
      <w:tr w:rsidR="00DB0503" w:rsidRPr="0014397F" w14:paraId="632371F9" w14:textId="77777777" w:rsidTr="00D925A4">
        <w:trPr>
          <w:trHeight w:hRule="exact" w:val="10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8C1B81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0ABF4A62" w14:textId="77777777" w:rsidR="00DB0503" w:rsidRPr="0014397F" w:rsidRDefault="00DB0503" w:rsidP="00D925A4">
            <w:pPr>
              <w:pStyle w:val="TableParagraph"/>
              <w:spacing w:line="320" w:lineRule="exact"/>
              <w:ind w:right="129"/>
              <w:rPr>
                <w:sz w:val="20"/>
              </w:rPr>
            </w:pPr>
            <w:r w:rsidRPr="0014397F">
              <w:rPr>
                <w:sz w:val="20"/>
              </w:rPr>
              <w:t xml:space="preserve">((single or fixed or </w:t>
            </w:r>
            <w:proofErr w:type="spellStart"/>
            <w:r w:rsidRPr="0014397F">
              <w:rPr>
                <w:sz w:val="20"/>
              </w:rPr>
              <w:t>bitherap</w:t>
            </w:r>
            <w:proofErr w:type="spellEnd"/>
            <w:r w:rsidRPr="0014397F">
              <w:rPr>
                <w:sz w:val="20"/>
              </w:rPr>
              <w:t>* or bi-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 xml:space="preserve">* or drug* or </w:t>
            </w:r>
            <w:proofErr w:type="spellStart"/>
            <w:r w:rsidRPr="0014397F">
              <w:rPr>
                <w:sz w:val="20"/>
              </w:rPr>
              <w:t>medicat</w:t>
            </w:r>
            <w:proofErr w:type="spell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medicin</w:t>
            </w:r>
            <w:proofErr w:type="spellEnd"/>
            <w:r w:rsidRPr="0014397F">
              <w:rPr>
                <w:sz w:val="20"/>
              </w:rPr>
              <w:t xml:space="preserve">* or pill* or (one </w:t>
            </w:r>
            <w:proofErr w:type="spellStart"/>
            <w:r w:rsidRPr="0014397F">
              <w:rPr>
                <w:sz w:val="20"/>
              </w:rPr>
              <w:t>adj</w:t>
            </w:r>
            <w:proofErr w:type="spellEnd"/>
            <w:r w:rsidRPr="0014397F">
              <w:rPr>
                <w:sz w:val="20"/>
              </w:rPr>
              <w:t xml:space="preserve"> pill) or </w:t>
            </w:r>
            <w:proofErr w:type="spellStart"/>
            <w:r w:rsidRPr="0014397F">
              <w:rPr>
                <w:sz w:val="20"/>
              </w:rPr>
              <w:t>onepill</w:t>
            </w:r>
            <w:proofErr w:type="spellEnd"/>
            <w:r w:rsidRPr="0014397F">
              <w:rPr>
                <w:sz w:val="20"/>
              </w:rPr>
              <w:t xml:space="preserve">) adj3 </w:t>
            </w:r>
            <w:proofErr w:type="spellStart"/>
            <w:r w:rsidRPr="0014397F">
              <w:rPr>
                <w:sz w:val="20"/>
              </w:rPr>
              <w:t>combin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67953BC9" w14:textId="4D2A240B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026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665</w:t>
            </w:r>
          </w:p>
        </w:tc>
      </w:tr>
      <w:tr w:rsidR="00DB0503" w:rsidRPr="0014397F" w14:paraId="5757301F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61D8432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40945BD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FDC.ti,ab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16946E46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3446</w:t>
            </w:r>
          </w:p>
        </w:tc>
      </w:tr>
      <w:tr w:rsidR="00DB0503" w:rsidRPr="0014397F" w14:paraId="3F69E47E" w14:textId="77777777" w:rsidTr="00D925A4">
        <w:trPr>
          <w:trHeight w:hRule="exact"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46DDF40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4BE84195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SPC.ti,ab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2828C713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5561</w:t>
            </w:r>
          </w:p>
        </w:tc>
      </w:tr>
      <w:tr w:rsidR="00DB0503" w:rsidRPr="0014397F" w14:paraId="37F86577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5C6F7F4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3C72A7E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all-in-</w:t>
            </w:r>
            <w:proofErr w:type="spellStart"/>
            <w:r w:rsidRPr="0014397F">
              <w:rPr>
                <w:sz w:val="20"/>
              </w:rPr>
              <w:t>one.ti,ab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15A00BFB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793</w:t>
            </w:r>
          </w:p>
        </w:tc>
      </w:tr>
      <w:tr w:rsidR="00DB0503" w:rsidRPr="0014397F" w14:paraId="648F270C" w14:textId="77777777" w:rsidTr="00D925A4">
        <w:trPr>
          <w:trHeight w:hRule="exact"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4F59526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30BC3BC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spellStart"/>
            <w:proofErr w:type="gramStart"/>
            <w:r w:rsidRPr="0014397F">
              <w:rPr>
                <w:sz w:val="20"/>
              </w:rPr>
              <w:t>polypill</w:t>
            </w:r>
            <w:proofErr w:type="spellEnd"/>
            <w:proofErr w:type="gramEnd"/>
            <w:r w:rsidRPr="0014397F">
              <w:rPr>
                <w:sz w:val="20"/>
              </w:rPr>
              <w:t>* or poly-pill*).</w:t>
            </w:r>
            <w:proofErr w:type="spellStart"/>
            <w:r w:rsidRPr="0014397F">
              <w:rPr>
                <w:sz w:val="20"/>
              </w:rPr>
              <w:t>tw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404CFCE8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541</w:t>
            </w:r>
          </w:p>
        </w:tc>
      </w:tr>
      <w:tr w:rsidR="00DB0503" w:rsidRPr="0014397F" w14:paraId="7EC5ACE0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62D9DE3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5B2F8CB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single </w:t>
            </w:r>
            <w:proofErr w:type="spellStart"/>
            <w:r w:rsidRPr="0014397F">
              <w:rPr>
                <w:sz w:val="20"/>
              </w:rPr>
              <w:t>adj</w:t>
            </w:r>
            <w:proofErr w:type="spellEnd"/>
            <w:r w:rsidRPr="0014397F">
              <w:rPr>
                <w:sz w:val="20"/>
              </w:rPr>
              <w:t xml:space="preserve"> pill*) or </w:t>
            </w:r>
            <w:proofErr w:type="spellStart"/>
            <w:r w:rsidRPr="0014397F">
              <w:rPr>
                <w:sz w:val="20"/>
              </w:rPr>
              <w:t>singlepill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tw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4A356DE4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785</w:t>
            </w:r>
          </w:p>
        </w:tc>
      </w:tr>
      <w:tr w:rsidR="00DB0503" w:rsidRPr="0014397F" w14:paraId="64CB119A" w14:textId="77777777" w:rsidTr="00D925A4">
        <w:trPr>
          <w:trHeight w:hRule="exact"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086008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2FCF8F0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gramStart"/>
            <w:r w:rsidRPr="0014397F">
              <w:rPr>
                <w:sz w:val="20"/>
              </w:rPr>
              <w:t>co-</w:t>
            </w:r>
            <w:proofErr w:type="spellStart"/>
            <w:r w:rsidRPr="0014397F">
              <w:rPr>
                <w:sz w:val="20"/>
              </w:rPr>
              <w:t>formulat</w:t>
            </w:r>
            <w:proofErr w:type="spellEnd"/>
            <w:proofErr w:type="gram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coformulat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48AE60F9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358</w:t>
            </w:r>
          </w:p>
        </w:tc>
      </w:tr>
      <w:tr w:rsidR="00DB0503" w:rsidRPr="0014397F" w14:paraId="72A47952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5D6F1AB5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0A6082D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spellStart"/>
            <w:proofErr w:type="gramStart"/>
            <w:r w:rsidRPr="0014397F">
              <w:rPr>
                <w:sz w:val="20"/>
              </w:rPr>
              <w:t>multiingredient</w:t>
            </w:r>
            <w:proofErr w:type="spellEnd"/>
            <w:proofErr w:type="gramEnd"/>
            <w:r w:rsidRPr="0014397F">
              <w:rPr>
                <w:sz w:val="20"/>
              </w:rPr>
              <w:t>* or multi-ingredient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33878FCD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27</w:t>
            </w:r>
          </w:p>
        </w:tc>
      </w:tr>
      <w:tr w:rsidR="00DB0503" w:rsidRPr="0014397F" w14:paraId="744E8DC0" w14:textId="77777777" w:rsidTr="00D925A4">
        <w:trPr>
          <w:trHeight w:hRule="exact" w:val="7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2ACF346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lastRenderedPageBreak/>
              <w:t>1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6A1B1A54" w14:textId="77777777" w:rsidR="00DB0503" w:rsidRPr="0014397F" w:rsidRDefault="00DB0503" w:rsidP="00D925A4">
            <w:pPr>
              <w:pStyle w:val="TableParagraph"/>
              <w:spacing w:line="320" w:lineRule="exact"/>
              <w:ind w:right="651"/>
              <w:rPr>
                <w:sz w:val="20"/>
              </w:rPr>
            </w:pPr>
            <w:r w:rsidRPr="0014397F">
              <w:rPr>
                <w:sz w:val="20"/>
              </w:rPr>
              <w:t xml:space="preserve">((single or fixed or </w:t>
            </w:r>
            <w:proofErr w:type="spellStart"/>
            <w:r w:rsidRPr="0014397F">
              <w:rPr>
                <w:sz w:val="20"/>
              </w:rPr>
              <w:t>bitherap</w:t>
            </w:r>
            <w:proofErr w:type="spellEnd"/>
            <w:r w:rsidRPr="0014397F">
              <w:rPr>
                <w:sz w:val="20"/>
              </w:rPr>
              <w:t>* or bi-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>*) adj3 (dose* or dosage* or preparation* or formulation* or mixture*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2CCDF576" w14:textId="2EF5845C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84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894</w:t>
            </w:r>
          </w:p>
        </w:tc>
      </w:tr>
      <w:tr w:rsidR="00DB0503" w:rsidRPr="0014397F" w14:paraId="1CE7FC65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4A0EF7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2D0EA31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drug therapy combination/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25933F16" w14:textId="6451A070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67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127</w:t>
            </w:r>
          </w:p>
        </w:tc>
      </w:tr>
      <w:tr w:rsidR="00DB0503" w:rsidRPr="0014397F" w14:paraId="46259057" w14:textId="77777777" w:rsidTr="00D925A4">
        <w:trPr>
          <w:trHeight w:hRule="exact" w:val="3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ACA7A8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14CB134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or/9-19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4DAECE1A" w14:textId="26B33AB1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239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865</w:t>
            </w:r>
          </w:p>
        </w:tc>
      </w:tr>
      <w:tr w:rsidR="00DB0503" w:rsidRPr="0014397F" w14:paraId="743C07F0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6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2A1F2BB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08DD5B69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 xml:space="preserve">(benazepril or captopril or enalapril or </w:t>
            </w:r>
            <w:proofErr w:type="spellStart"/>
            <w:r w:rsidRPr="0014397F">
              <w:rPr>
                <w:sz w:val="20"/>
              </w:rPr>
              <w:t>fosinopril</w:t>
            </w:r>
            <w:proofErr w:type="spellEnd"/>
            <w:r w:rsidRPr="0014397F">
              <w:rPr>
                <w:sz w:val="20"/>
              </w:rPr>
              <w:t xml:space="preserve"> or lisinopril or </w:t>
            </w:r>
            <w:proofErr w:type="spellStart"/>
            <w:r w:rsidRPr="0014397F">
              <w:rPr>
                <w:sz w:val="20"/>
              </w:rPr>
              <w:t>moexipril</w:t>
            </w:r>
            <w:proofErr w:type="spellEnd"/>
            <w:r w:rsidRPr="0014397F">
              <w:rPr>
                <w:sz w:val="20"/>
              </w:rPr>
              <w:t xml:space="preserve"> or perindopril or quinapril or trandolapril or azilsartan or candesartan or </w:t>
            </w:r>
            <w:proofErr w:type="spellStart"/>
            <w:r w:rsidRPr="0014397F">
              <w:rPr>
                <w:sz w:val="20"/>
              </w:rPr>
              <w:t>eprosartan</w:t>
            </w:r>
            <w:proofErr w:type="spellEnd"/>
            <w:r w:rsidRPr="0014397F">
              <w:rPr>
                <w:sz w:val="20"/>
              </w:rPr>
              <w:t xml:space="preserve"> or irbesartan or losartan or olmesartan or telmisartan or valsartan or bisoprolol or metoprolol or </w:t>
            </w:r>
            <w:proofErr w:type="spellStart"/>
            <w:r w:rsidRPr="0014397F">
              <w:rPr>
                <w:sz w:val="20"/>
              </w:rPr>
              <w:t>nadolol</w:t>
            </w:r>
            <w:proofErr w:type="spellEnd"/>
            <w:r w:rsidRPr="0014397F">
              <w:rPr>
                <w:sz w:val="20"/>
              </w:rPr>
              <w:t xml:space="preserve"> or </w:t>
            </w:r>
            <w:proofErr w:type="spellStart"/>
            <w:r w:rsidRPr="0014397F">
              <w:rPr>
                <w:sz w:val="20"/>
              </w:rPr>
              <w:t>tenormin</w:t>
            </w:r>
            <w:proofErr w:type="spellEnd"/>
            <w:r w:rsidRPr="0014397F">
              <w:rPr>
                <w:sz w:val="20"/>
              </w:rPr>
              <w:t xml:space="preserve"> or atenolol or amlodipine or azelnidipine or felodipine or verapamil or </w:t>
            </w:r>
            <w:proofErr w:type="spellStart"/>
            <w:r w:rsidRPr="0014397F">
              <w:rPr>
                <w:sz w:val="20"/>
              </w:rPr>
              <w:t>aliskiren</w:t>
            </w:r>
            <w:proofErr w:type="spellEnd"/>
            <w:r w:rsidRPr="0014397F">
              <w:rPr>
                <w:sz w:val="20"/>
              </w:rPr>
              <w:t xml:space="preserve"> or bendroflumethiazide or chlorthalidone or HCTZ or hydrochlorothiazide or </w:t>
            </w:r>
            <w:proofErr w:type="spellStart"/>
            <w:r w:rsidRPr="0014397F">
              <w:rPr>
                <w:sz w:val="20"/>
              </w:rPr>
              <w:t>amiloride</w:t>
            </w:r>
            <w:proofErr w:type="spellEnd"/>
            <w:r w:rsidRPr="0014397F">
              <w:rPr>
                <w:sz w:val="20"/>
              </w:rPr>
              <w:t xml:space="preserve"> or spironolactone or triamterene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2F0880A5" w14:textId="4DA2F7D1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64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502</w:t>
            </w:r>
          </w:p>
        </w:tc>
      </w:tr>
      <w:tr w:rsidR="00DB0503" w:rsidRPr="0014397F" w14:paraId="371100AE" w14:textId="77777777" w:rsidTr="00D925A4">
        <w:trPr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3E0985C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2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0E5D622F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>*patient compliance/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2F8C5E78" w14:textId="71F49D4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1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208</w:t>
            </w:r>
          </w:p>
        </w:tc>
      </w:tr>
      <w:tr w:rsidR="00DB0503" w:rsidRPr="0014397F" w14:paraId="47B62126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2253D9F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2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05DCDE60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compliance/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054BCAF7" w14:textId="5C4CF401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99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233</w:t>
            </w:r>
          </w:p>
        </w:tc>
      </w:tr>
      <w:tr w:rsidR="00DB0503" w:rsidRPr="0014397F" w14:paraId="67DC6314" w14:textId="77777777" w:rsidTr="00D925A4">
        <w:trPr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31228A3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151D50E6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>*medication compliance/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20B55721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7342</w:t>
            </w:r>
          </w:p>
        </w:tc>
      </w:tr>
      <w:tr w:rsidR="00DB0503" w:rsidRPr="0014397F" w14:paraId="71B97D79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CD1EB2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2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6C371ECB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proofErr w:type="spellStart"/>
            <w:proofErr w:type="gramStart"/>
            <w:r w:rsidRPr="0014397F">
              <w:rPr>
                <w:sz w:val="20"/>
              </w:rPr>
              <w:t>complian</w:t>
            </w:r>
            <w:proofErr w:type="spellEnd"/>
            <w:proofErr w:type="gramEnd"/>
            <w:r w:rsidRPr="0014397F">
              <w:rPr>
                <w:sz w:val="20"/>
              </w:rPr>
              <w:t>*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19A5339B" w14:textId="734256DF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310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489</w:t>
            </w:r>
          </w:p>
        </w:tc>
      </w:tr>
      <w:tr w:rsidR="00DB0503" w:rsidRPr="0014397F" w14:paraId="49CAD040" w14:textId="77777777" w:rsidTr="00D925A4">
        <w:trPr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740F85B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2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12889F29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medication adherence/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1E4EA2DE" w14:textId="66EF1F78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5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270</w:t>
            </w:r>
          </w:p>
        </w:tc>
      </w:tr>
      <w:tr w:rsidR="00DB0503" w:rsidRPr="0014397F" w14:paraId="27BFB29A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4A40A8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2434D0BC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proofErr w:type="gramStart"/>
            <w:r w:rsidRPr="0014397F">
              <w:rPr>
                <w:sz w:val="20"/>
              </w:rPr>
              <w:t>persistence</w:t>
            </w:r>
            <w:proofErr w:type="gramEnd"/>
            <w:r w:rsidRPr="0014397F">
              <w:rPr>
                <w:sz w:val="20"/>
              </w:rPr>
              <w:t>*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19388129" w14:textId="5EF6A081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04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228</w:t>
            </w:r>
          </w:p>
        </w:tc>
      </w:tr>
      <w:tr w:rsidR="00DB0503" w:rsidRPr="0014397F" w14:paraId="03F187FE" w14:textId="77777777" w:rsidTr="00D925A4">
        <w:trPr>
          <w:trHeight w:hRule="exact" w:val="8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03373F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50F4C982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 xml:space="preserve">((medication* or drug* or 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>* or treatment) adj3 (</w:t>
            </w:r>
            <w:proofErr w:type="spellStart"/>
            <w:r w:rsidRPr="0014397F">
              <w:rPr>
                <w:sz w:val="20"/>
              </w:rPr>
              <w:t>complian</w:t>
            </w:r>
            <w:proofErr w:type="spell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adheren</w:t>
            </w:r>
            <w:proofErr w:type="spellEnd"/>
            <w:r w:rsidRPr="0014397F">
              <w:rPr>
                <w:sz w:val="20"/>
              </w:rPr>
              <w:t>* or persist*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59E366F4" w14:textId="7AEC76FC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103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679</w:t>
            </w:r>
          </w:p>
        </w:tc>
      </w:tr>
      <w:tr w:rsidR="00DB0503" w:rsidRPr="0014397F" w14:paraId="30DF4D80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63FADD95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2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2A1393D1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gramStart"/>
            <w:r w:rsidRPr="0014397F">
              <w:rPr>
                <w:sz w:val="20"/>
              </w:rPr>
              <w:t>stay-on</w:t>
            </w:r>
            <w:proofErr w:type="gramEnd"/>
            <w:r w:rsidRPr="0014397F">
              <w:rPr>
                <w:sz w:val="20"/>
              </w:rPr>
              <w:t xml:space="preserve"> adj3 (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 xml:space="preserve">* or drug* or </w:t>
            </w:r>
            <w:proofErr w:type="spellStart"/>
            <w:r w:rsidRPr="0014397F">
              <w:rPr>
                <w:sz w:val="20"/>
              </w:rPr>
              <w:t>medicat</w:t>
            </w:r>
            <w:proofErr w:type="spellEnd"/>
            <w:r w:rsidRPr="0014397F">
              <w:rPr>
                <w:sz w:val="20"/>
              </w:rPr>
              <w:t>* or treatment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4C1A87FA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06</w:t>
            </w:r>
          </w:p>
        </w:tc>
      </w:tr>
      <w:tr w:rsidR="00DB0503" w:rsidRPr="0014397F" w14:paraId="217038EF" w14:textId="77777777" w:rsidTr="00D925A4">
        <w:trPr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01ACEC8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3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61FA1C3A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>or/22-29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5319D794" w14:textId="5B5E455F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443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078</w:t>
            </w:r>
          </w:p>
        </w:tc>
      </w:tr>
      <w:tr w:rsidR="00DB0503" w:rsidRPr="0014397F" w14:paraId="6AE7A033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6944FF7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3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17086AFE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>8 and 20 and 21 and 29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38FD5D0D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907</w:t>
            </w:r>
          </w:p>
        </w:tc>
      </w:tr>
      <w:tr w:rsidR="00DB0503" w:rsidRPr="0014397F" w14:paraId="3BC9CFA9" w14:textId="77777777" w:rsidTr="00D925A4">
        <w:trPr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52F9B49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3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50930769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proofErr w:type="gramStart"/>
            <w:r w:rsidRPr="0014397F">
              <w:rPr>
                <w:sz w:val="20"/>
              </w:rPr>
              <w:t>conference</w:t>
            </w:r>
            <w:proofErr w:type="gramEnd"/>
            <w:r w:rsidRPr="0014397F">
              <w:rPr>
                <w:sz w:val="20"/>
              </w:rPr>
              <w:t xml:space="preserve"> abstract.pt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33902435" w14:textId="27456A1D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3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255</w:t>
            </w:r>
            <w:r w:rsidR="00FF338B">
              <w:rPr>
                <w:b w:val="0"/>
                <w:sz w:val="20"/>
              </w:rPr>
              <w:t xml:space="preserve"> </w:t>
            </w:r>
            <w:r w:rsidRPr="0014397F">
              <w:rPr>
                <w:b w:val="0"/>
                <w:sz w:val="20"/>
              </w:rPr>
              <w:t>639</w:t>
            </w:r>
          </w:p>
        </w:tc>
      </w:tr>
      <w:tr w:rsidR="00DB0503" w:rsidRPr="0014397F" w14:paraId="0278CB6F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4830480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3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7F48393D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>30 not 3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10C8CD4D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718</w:t>
            </w:r>
          </w:p>
        </w:tc>
      </w:tr>
      <w:tr w:rsidR="00DB0503" w:rsidRPr="0014397F" w14:paraId="49878F33" w14:textId="77777777" w:rsidTr="00D925A4">
        <w:trPr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6F21073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3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611F858E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 xml:space="preserve">limit 32 to </w:t>
            </w:r>
            <w:proofErr w:type="spellStart"/>
            <w:r w:rsidRPr="0014397F">
              <w:rPr>
                <w:sz w:val="20"/>
              </w:rPr>
              <w:t>english</w:t>
            </w:r>
            <w:proofErr w:type="spellEnd"/>
            <w:r w:rsidRPr="0014397F">
              <w:rPr>
                <w:sz w:val="20"/>
              </w:rPr>
              <w:t xml:space="preserve"> language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115373A1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438</w:t>
            </w:r>
          </w:p>
        </w:tc>
      </w:tr>
      <w:tr w:rsidR="00DB0503" w:rsidRPr="0014397F" w14:paraId="291F1E7F" w14:textId="77777777" w:rsidTr="00D92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shd w:val="clear" w:color="auto" w:fill="auto"/>
          </w:tcPr>
          <w:p w14:paraId="708D7BB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3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shd w:val="clear" w:color="auto" w:fill="auto"/>
          </w:tcPr>
          <w:p w14:paraId="7ECFA2F8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>limit 33 to humans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shd w:val="clear" w:color="auto" w:fill="auto"/>
          </w:tcPr>
          <w:p w14:paraId="7EAC0A96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2318</w:t>
            </w:r>
          </w:p>
        </w:tc>
      </w:tr>
      <w:tr w:rsidR="00DB0503" w:rsidRPr="0014397F" w14:paraId="78E6DB13" w14:textId="77777777" w:rsidTr="00D925A4">
        <w:trPr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" w:type="pct"/>
            <w:tcBorders>
              <w:bottom w:val="single" w:sz="4" w:space="0" w:color="auto"/>
            </w:tcBorders>
            <w:shd w:val="clear" w:color="auto" w:fill="auto"/>
          </w:tcPr>
          <w:p w14:paraId="29E1A74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b w:val="0"/>
                <w:sz w:val="20"/>
              </w:rPr>
              <w:t>3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598" w:type="pct"/>
            <w:tcBorders>
              <w:bottom w:val="single" w:sz="4" w:space="0" w:color="auto"/>
            </w:tcBorders>
            <w:shd w:val="clear" w:color="auto" w:fill="auto"/>
          </w:tcPr>
          <w:p w14:paraId="50DC4BE1" w14:textId="77777777" w:rsidR="00DB0503" w:rsidRPr="0014397F" w:rsidRDefault="00DB0503" w:rsidP="00D925A4">
            <w:pPr>
              <w:pStyle w:val="TableParagraph"/>
              <w:spacing w:line="320" w:lineRule="exact"/>
              <w:ind w:right="252"/>
              <w:rPr>
                <w:sz w:val="20"/>
              </w:rPr>
            </w:pPr>
            <w:r w:rsidRPr="0014397F">
              <w:rPr>
                <w:sz w:val="20"/>
              </w:rPr>
              <w:t xml:space="preserve">limit 34 to </w:t>
            </w:r>
            <w:proofErr w:type="spellStart"/>
            <w:r w:rsidRPr="0014397F">
              <w:rPr>
                <w:sz w:val="20"/>
              </w:rPr>
              <w:t>yr</w:t>
            </w:r>
            <w:proofErr w:type="spellEnd"/>
            <w:r w:rsidRPr="0014397F">
              <w:rPr>
                <w:sz w:val="20"/>
              </w:rPr>
              <w:t>="2013 -Current"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111" w:type="pct"/>
            <w:tcBorders>
              <w:bottom w:val="single" w:sz="4" w:space="0" w:color="auto"/>
            </w:tcBorders>
            <w:shd w:val="clear" w:color="auto" w:fill="auto"/>
          </w:tcPr>
          <w:p w14:paraId="2E57C9D6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b w:val="0"/>
                <w:sz w:val="20"/>
              </w:rPr>
            </w:pPr>
            <w:r w:rsidRPr="0014397F">
              <w:rPr>
                <w:b w:val="0"/>
                <w:sz w:val="20"/>
              </w:rPr>
              <w:t>595</w:t>
            </w:r>
          </w:p>
        </w:tc>
      </w:tr>
      <w:tr w:rsidR="00DB0503" w:rsidRPr="0014397F" w14:paraId="09FFBC52" w14:textId="77777777" w:rsidTr="00D925A4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hRule="exact"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6F5AEB" w14:textId="689BE815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rPr>
                <w:b w:val="0"/>
                <w:sz w:val="20"/>
              </w:rPr>
            </w:pPr>
            <w:r w:rsidRPr="0014397F">
              <w:rPr>
                <w:b w:val="0"/>
                <w:caps w:val="0"/>
                <w:sz w:val="20"/>
              </w:rPr>
              <w:t xml:space="preserve">Search carried out within </w:t>
            </w:r>
            <w:r w:rsidRPr="0014397F">
              <w:rPr>
                <w:b w:val="0"/>
                <w:sz w:val="20"/>
              </w:rPr>
              <w:t>“</w:t>
            </w:r>
            <w:proofErr w:type="spellStart"/>
            <w:r w:rsidRPr="0014397F">
              <w:rPr>
                <w:b w:val="0"/>
                <w:caps w:val="0"/>
                <w:sz w:val="20"/>
              </w:rPr>
              <w:t>Embase</w:t>
            </w:r>
            <w:proofErr w:type="spellEnd"/>
            <w:r w:rsidRPr="0014397F">
              <w:rPr>
                <w:b w:val="0"/>
                <w:caps w:val="0"/>
                <w:sz w:val="20"/>
              </w:rPr>
              <w:t xml:space="preserve"> 1974</w:t>
            </w:r>
            <w:r w:rsidRPr="0014397F">
              <w:rPr>
                <w:b w:val="0"/>
                <w:sz w:val="20"/>
              </w:rPr>
              <w:t xml:space="preserve">” </w:t>
            </w:r>
            <w:r w:rsidRPr="0014397F">
              <w:rPr>
                <w:b w:val="0"/>
                <w:caps w:val="0"/>
                <w:sz w:val="20"/>
              </w:rPr>
              <w:t xml:space="preserve">from 2013 to </w:t>
            </w:r>
            <w:r w:rsidR="00FF338B">
              <w:rPr>
                <w:b w:val="0"/>
                <w:caps w:val="0"/>
                <w:sz w:val="20"/>
              </w:rPr>
              <w:t xml:space="preserve">11 </w:t>
            </w:r>
            <w:r w:rsidRPr="0014397F">
              <w:rPr>
                <w:b w:val="0"/>
                <w:caps w:val="0"/>
                <w:sz w:val="20"/>
              </w:rPr>
              <w:t xml:space="preserve">Jan </w:t>
            </w:r>
            <w:r w:rsidRPr="0014397F">
              <w:rPr>
                <w:b w:val="0"/>
                <w:sz w:val="20"/>
              </w:rPr>
              <w:t>2019</w:t>
            </w:r>
            <w:r w:rsidR="00FF338B">
              <w:rPr>
                <w:b w:val="0"/>
                <w:sz w:val="20"/>
              </w:rPr>
              <w:t>.</w:t>
            </w:r>
            <w:r w:rsidRPr="0014397F">
              <w:rPr>
                <w:b w:val="0"/>
                <w:sz w:val="20"/>
              </w:rPr>
              <w:t xml:space="preserve"> </w:t>
            </w:r>
          </w:p>
        </w:tc>
      </w:tr>
    </w:tbl>
    <w:p w14:paraId="32E84C30" w14:textId="77777777" w:rsidR="00DB0503" w:rsidRDefault="00DB0503" w:rsidP="00DB0503">
      <w:pPr>
        <w:spacing w:line="480" w:lineRule="auto"/>
      </w:pPr>
    </w:p>
    <w:p w14:paraId="14BFA256" w14:textId="77777777" w:rsidR="00DB0503" w:rsidRPr="00955169" w:rsidRDefault="00DB0503" w:rsidP="00DB0503">
      <w:pPr>
        <w:spacing w:line="480" w:lineRule="auto"/>
        <w:rPr>
          <w:i/>
        </w:rPr>
      </w:pPr>
      <w:r>
        <w:rPr>
          <w:i/>
        </w:rPr>
        <w:t>.</w:t>
      </w:r>
    </w:p>
    <w:p w14:paraId="16C36901" w14:textId="77777777" w:rsidR="00DB0503" w:rsidRDefault="00DB0503" w:rsidP="00DB0503">
      <w:pPr>
        <w:spacing w:line="480" w:lineRule="auto"/>
        <w:sectPr w:rsidR="00DB0503" w:rsidSect="001A5DAF">
          <w:footerReference w:type="default" r:id="rId8"/>
          <w:pgSz w:w="11900" w:h="16850"/>
          <w:pgMar w:top="1440" w:right="1080" w:bottom="1440" w:left="1080" w:header="954" w:footer="1178" w:gutter="0"/>
          <w:cols w:space="720"/>
          <w:docGrid w:linePitch="299"/>
        </w:sectPr>
      </w:pPr>
    </w:p>
    <w:p w14:paraId="61A001D6" w14:textId="77777777" w:rsidR="00DB0503" w:rsidRDefault="00DB0503" w:rsidP="00DB0503">
      <w:pPr>
        <w:pStyle w:val="JCb"/>
      </w:pPr>
      <w:bookmarkStart w:id="1" w:name="_bookmark23"/>
      <w:bookmarkStart w:id="2" w:name="_Toc8293453"/>
      <w:bookmarkEnd w:id="1"/>
      <w:r>
        <w:br w:type="page"/>
      </w:r>
    </w:p>
    <w:p w14:paraId="52734A9A" w14:textId="000A7E25" w:rsidR="00DB0503" w:rsidRDefault="00DB0503" w:rsidP="00DB0503">
      <w:pPr>
        <w:pStyle w:val="Heading1"/>
      </w:pPr>
      <w:r>
        <w:lastRenderedPageBreak/>
        <w:t>T</w:t>
      </w:r>
      <w:r w:rsidR="00FF338B">
        <w:t>ABLE</w:t>
      </w:r>
      <w:r w:rsidR="00CF27C4">
        <w:t xml:space="preserve"> S1B</w:t>
      </w:r>
      <w:r w:rsidR="00FF338B">
        <w:t>.</w:t>
      </w:r>
      <w:r>
        <w:t xml:space="preserve"> MEDLINE®</w:t>
      </w:r>
      <w:r>
        <w:rPr>
          <w:position w:val="8"/>
          <w:sz w:val="16"/>
        </w:rPr>
        <w:t xml:space="preserve"> </w:t>
      </w:r>
      <w:r>
        <w:t>search and number of hits (</w:t>
      </w:r>
      <w:r w:rsidR="00FF338B">
        <w:t xml:space="preserve">1 </w:t>
      </w:r>
      <w:r>
        <w:t xml:space="preserve">Jan 2013 to </w:t>
      </w:r>
      <w:r w:rsidR="00FF338B">
        <w:t xml:space="preserve">11 </w:t>
      </w:r>
      <w:r>
        <w:t xml:space="preserve">Jan </w:t>
      </w:r>
      <w:r>
        <w:rPr>
          <w:spacing w:val="-24"/>
        </w:rPr>
        <w:t>20</w:t>
      </w:r>
      <w:r>
        <w:t>19</w:t>
      </w:r>
      <w:bookmarkEnd w:id="2"/>
      <w:r>
        <w:t xml:space="preserve">) </w:t>
      </w:r>
    </w:p>
    <w:tbl>
      <w:tblPr>
        <w:tblW w:w="5000" w:type="pct"/>
        <w:tblBorders>
          <w:top w:val="single" w:sz="5" w:space="0" w:color="FFFFFF"/>
          <w:left w:val="single" w:sz="5" w:space="0" w:color="FFFFFF"/>
          <w:bottom w:val="single" w:sz="5" w:space="0" w:color="FFFFFF"/>
          <w:right w:val="single" w:sz="5" w:space="0" w:color="FFFFFF"/>
          <w:insideH w:val="single" w:sz="5" w:space="0" w:color="FFFFFF"/>
          <w:insideV w:val="single" w:sz="5" w:space="0" w:color="FFFFFF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80"/>
        <w:gridCol w:w="6168"/>
        <w:gridCol w:w="1772"/>
      </w:tblGrid>
      <w:tr w:rsidR="00DB0503" w:rsidRPr="0014397F" w14:paraId="5ABD3A4E" w14:textId="77777777" w:rsidTr="00D925A4">
        <w:trPr>
          <w:trHeight w:hRule="exact" w:val="405"/>
          <w:tblHeader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2C01EA4F" w14:textId="77777777" w:rsidR="00DB0503" w:rsidRPr="0014397F" w:rsidRDefault="00DB0503" w:rsidP="00D925A4">
            <w:pPr>
              <w:spacing w:line="320" w:lineRule="exact"/>
            </w:pPr>
          </w:p>
        </w:tc>
        <w:tc>
          <w:tcPr>
            <w:tcW w:w="341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6086B5E9" w14:textId="73BFC77E" w:rsidR="00DB0503" w:rsidRPr="0014397F" w:rsidRDefault="00DB0503" w:rsidP="00D925A4">
            <w:pPr>
              <w:pStyle w:val="TableParagraph"/>
              <w:spacing w:line="320" w:lineRule="exact"/>
              <w:ind w:left="108"/>
              <w:rPr>
                <w:b/>
                <w:sz w:val="20"/>
              </w:rPr>
            </w:pPr>
            <w:r w:rsidRPr="0014397F">
              <w:rPr>
                <w:b/>
                <w:sz w:val="20"/>
              </w:rPr>
              <w:t xml:space="preserve">Search </w:t>
            </w:r>
            <w:r w:rsidR="001E5A6A">
              <w:rPr>
                <w:b/>
                <w:sz w:val="20"/>
              </w:rPr>
              <w:t>t</w:t>
            </w:r>
            <w:r w:rsidRPr="0014397F">
              <w:rPr>
                <w:b/>
                <w:sz w:val="20"/>
              </w:rPr>
              <w:t>erm</w:t>
            </w:r>
          </w:p>
        </w:tc>
        <w:tc>
          <w:tcPr>
            <w:tcW w:w="98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2AFD83FD" w14:textId="77777777" w:rsidR="00DB0503" w:rsidRPr="0014397F" w:rsidRDefault="00DB0503" w:rsidP="00D925A4">
            <w:pPr>
              <w:pStyle w:val="TableParagraph"/>
              <w:spacing w:line="320" w:lineRule="exact"/>
              <w:ind w:left="355" w:right="355"/>
              <w:jc w:val="center"/>
              <w:rPr>
                <w:b/>
                <w:sz w:val="20"/>
              </w:rPr>
            </w:pPr>
            <w:r w:rsidRPr="0014397F">
              <w:rPr>
                <w:b/>
                <w:sz w:val="20"/>
              </w:rPr>
              <w:t>Hits</w:t>
            </w:r>
          </w:p>
        </w:tc>
      </w:tr>
      <w:tr w:rsidR="00DB0503" w:rsidRPr="0014397F" w14:paraId="66625EAC" w14:textId="77777777" w:rsidTr="00DE78F7">
        <w:trPr>
          <w:trHeight w:hRule="exact" w:val="390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872A16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0A772F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ANTIHYPERTENSIVE AGENTS/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42F2598D" w14:textId="2808ECDC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46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41</w:t>
            </w:r>
          </w:p>
        </w:tc>
      </w:tr>
      <w:tr w:rsidR="00DB0503" w:rsidRPr="0014397F" w14:paraId="5B5228B7" w14:textId="77777777" w:rsidTr="00DE78F7">
        <w:trPr>
          <w:trHeight w:hRule="exact" w:val="390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6D6CE4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9B3E21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hypertension/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4F66373" w14:textId="4E98C40B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42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692</w:t>
            </w:r>
          </w:p>
        </w:tc>
      </w:tr>
      <w:tr w:rsidR="00DB0503" w:rsidRPr="0014397F" w14:paraId="19BFA911" w14:textId="77777777" w:rsidTr="00DE78F7">
        <w:trPr>
          <w:trHeight w:hRule="exact" w:val="390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9F0CA9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59837E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blood pressure/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5BA666B9" w14:textId="580790CF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79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309</w:t>
            </w:r>
          </w:p>
        </w:tc>
      </w:tr>
      <w:tr w:rsidR="00DB0503" w:rsidRPr="0014397F" w14:paraId="4C4CA1FB" w14:textId="77777777" w:rsidTr="00DE78F7">
        <w:trPr>
          <w:trHeight w:hRule="exact" w:val="390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8C5AD3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4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2921D9A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gramStart"/>
            <w:r w:rsidRPr="0014397F">
              <w:rPr>
                <w:sz w:val="20"/>
              </w:rPr>
              <w:t>high</w:t>
            </w:r>
            <w:proofErr w:type="gramEnd"/>
            <w:r w:rsidRPr="0014397F">
              <w:rPr>
                <w:sz w:val="20"/>
              </w:rPr>
              <w:t xml:space="preserve"> or elevated or raised or </w:t>
            </w:r>
            <w:proofErr w:type="spellStart"/>
            <w:r w:rsidRPr="0014397F">
              <w:rPr>
                <w:sz w:val="20"/>
              </w:rPr>
              <w:t>increas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A864688" w14:textId="4D2BCC4F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7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77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015</w:t>
            </w:r>
          </w:p>
        </w:tc>
      </w:tr>
      <w:tr w:rsidR="00DB0503" w:rsidRPr="0014397F" w14:paraId="63F56796" w14:textId="77777777" w:rsidTr="00DE78F7">
        <w:trPr>
          <w:trHeight w:hRule="exact" w:val="390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2EEEB1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5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2BE4B3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 and 4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9595A99" w14:textId="420AE38F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37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850</w:t>
            </w:r>
          </w:p>
        </w:tc>
      </w:tr>
      <w:tr w:rsidR="00DB0503" w:rsidRPr="0014397F" w14:paraId="598EAA0C" w14:textId="77777777" w:rsidTr="00DE78F7">
        <w:trPr>
          <w:trHeight w:hRule="exact" w:val="390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893D4A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6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A532CB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proofErr w:type="gramStart"/>
            <w:r w:rsidRPr="0014397F">
              <w:rPr>
                <w:sz w:val="20"/>
              </w:rPr>
              <w:t>hypertens</w:t>
            </w:r>
            <w:proofErr w:type="spellEnd"/>
            <w:proofErr w:type="gramEnd"/>
            <w:r w:rsidRPr="0014397F">
              <w:rPr>
                <w:sz w:val="20"/>
              </w:rPr>
              <w:t>*.</w:t>
            </w:r>
            <w:proofErr w:type="spellStart"/>
            <w:r w:rsidRPr="0014397F">
              <w:rPr>
                <w:sz w:val="20"/>
              </w:rPr>
              <w:t>tw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3E66A74" w14:textId="77B34555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393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817</w:t>
            </w:r>
          </w:p>
        </w:tc>
      </w:tr>
      <w:tr w:rsidR="00DB0503" w:rsidRPr="0014397F" w14:paraId="0E0D9D77" w14:textId="77777777" w:rsidTr="00DE78F7">
        <w:trPr>
          <w:trHeight w:hRule="exact" w:val="730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11E7A4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7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944FF09" w14:textId="77777777" w:rsidR="00DB0503" w:rsidRPr="0014397F" w:rsidRDefault="00DB0503" w:rsidP="00D925A4">
            <w:pPr>
              <w:pStyle w:val="TableParagraph"/>
              <w:spacing w:line="320" w:lineRule="exact"/>
              <w:ind w:right="301"/>
              <w:rPr>
                <w:sz w:val="20"/>
              </w:rPr>
            </w:pPr>
            <w:r w:rsidRPr="0014397F">
              <w:rPr>
                <w:sz w:val="20"/>
              </w:rPr>
              <w:t xml:space="preserve">((high or elevated or raised or </w:t>
            </w:r>
            <w:proofErr w:type="spellStart"/>
            <w:r w:rsidRPr="0014397F">
              <w:rPr>
                <w:sz w:val="20"/>
              </w:rPr>
              <w:t>increas</w:t>
            </w:r>
            <w:proofErr w:type="spellEnd"/>
            <w:r w:rsidRPr="0014397F">
              <w:rPr>
                <w:sz w:val="20"/>
              </w:rPr>
              <w:t xml:space="preserve">*) adj2 (blood pressure or </w:t>
            </w:r>
            <w:proofErr w:type="spellStart"/>
            <w:r w:rsidRPr="0014397F">
              <w:rPr>
                <w:sz w:val="20"/>
              </w:rPr>
              <w:t>bloodpressure</w:t>
            </w:r>
            <w:proofErr w:type="spellEnd"/>
            <w:r w:rsidRPr="0014397F">
              <w:rPr>
                <w:sz w:val="20"/>
              </w:rPr>
              <w:t xml:space="preserve"> or </w:t>
            </w:r>
            <w:proofErr w:type="spellStart"/>
            <w:r w:rsidRPr="0014397F">
              <w:rPr>
                <w:sz w:val="20"/>
              </w:rPr>
              <w:t>bp</w:t>
            </w:r>
            <w:proofErr w:type="spellEnd"/>
            <w:r w:rsidRPr="0014397F">
              <w:rPr>
                <w:sz w:val="20"/>
              </w:rPr>
              <w:t>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06F8B392" w14:textId="1C0421D3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7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626</w:t>
            </w:r>
          </w:p>
        </w:tc>
      </w:tr>
      <w:tr w:rsidR="00DB0503" w:rsidRPr="0014397F" w14:paraId="51D8410E" w14:textId="77777777" w:rsidTr="00DE78F7">
        <w:trPr>
          <w:trHeight w:hRule="exact" w:val="391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B5EA54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8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8F6DCA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 or 2 or 5 or 6 or 7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717C8A73" w14:textId="414CC491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71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383</w:t>
            </w:r>
          </w:p>
        </w:tc>
      </w:tr>
      <w:tr w:rsidR="00DB0503" w:rsidRPr="0014397F" w14:paraId="49709963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044A9D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9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534DC0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drug combinations/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7E9A521" w14:textId="63ADAAFE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84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286</w:t>
            </w:r>
          </w:p>
        </w:tc>
      </w:tr>
      <w:tr w:rsidR="00DB0503" w:rsidRPr="0014397F" w14:paraId="16A9D63F" w14:textId="77777777" w:rsidTr="00DE78F7">
        <w:trPr>
          <w:trHeight w:hRule="exact" w:val="1108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FB93FD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0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0D3AD0C" w14:textId="77777777" w:rsidR="00DB0503" w:rsidRPr="0014397F" w:rsidRDefault="00DB0503" w:rsidP="00D925A4">
            <w:pPr>
              <w:pStyle w:val="TableParagraph"/>
              <w:spacing w:line="320" w:lineRule="exact"/>
              <w:ind w:right="129"/>
              <w:rPr>
                <w:sz w:val="20"/>
              </w:rPr>
            </w:pPr>
            <w:r w:rsidRPr="0014397F">
              <w:rPr>
                <w:sz w:val="20"/>
              </w:rPr>
              <w:t xml:space="preserve">((single or fixed or </w:t>
            </w:r>
            <w:proofErr w:type="spellStart"/>
            <w:r w:rsidRPr="0014397F">
              <w:rPr>
                <w:sz w:val="20"/>
              </w:rPr>
              <w:t>bitherap</w:t>
            </w:r>
            <w:proofErr w:type="spellEnd"/>
            <w:r w:rsidRPr="0014397F">
              <w:rPr>
                <w:sz w:val="20"/>
              </w:rPr>
              <w:t>* or bi-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 xml:space="preserve">* or drug* or </w:t>
            </w:r>
            <w:proofErr w:type="spellStart"/>
            <w:r w:rsidRPr="0014397F">
              <w:rPr>
                <w:sz w:val="20"/>
              </w:rPr>
              <w:t>medicat</w:t>
            </w:r>
            <w:proofErr w:type="spell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medicin</w:t>
            </w:r>
            <w:proofErr w:type="spellEnd"/>
            <w:r w:rsidRPr="0014397F">
              <w:rPr>
                <w:sz w:val="20"/>
              </w:rPr>
              <w:t xml:space="preserve">* or pill* or (one </w:t>
            </w:r>
            <w:proofErr w:type="spellStart"/>
            <w:r w:rsidRPr="0014397F">
              <w:rPr>
                <w:sz w:val="20"/>
              </w:rPr>
              <w:t>adj</w:t>
            </w:r>
            <w:proofErr w:type="spellEnd"/>
            <w:r w:rsidRPr="0014397F">
              <w:rPr>
                <w:sz w:val="20"/>
              </w:rPr>
              <w:t xml:space="preserve"> pill) or </w:t>
            </w:r>
            <w:proofErr w:type="spellStart"/>
            <w:r w:rsidRPr="0014397F">
              <w:rPr>
                <w:sz w:val="20"/>
              </w:rPr>
              <w:t>onepill</w:t>
            </w:r>
            <w:proofErr w:type="spellEnd"/>
            <w:r w:rsidRPr="0014397F">
              <w:rPr>
                <w:sz w:val="20"/>
              </w:rPr>
              <w:t xml:space="preserve">) adj3 </w:t>
            </w:r>
            <w:proofErr w:type="spellStart"/>
            <w:r w:rsidRPr="0014397F">
              <w:rPr>
                <w:sz w:val="20"/>
              </w:rPr>
              <w:t>combin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53A25BD5" w14:textId="7CF2ED24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90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08</w:t>
            </w:r>
          </w:p>
        </w:tc>
      </w:tr>
      <w:tr w:rsidR="00DB0503" w:rsidRPr="0014397F" w14:paraId="03EFBE68" w14:textId="77777777" w:rsidTr="00DE78F7">
        <w:trPr>
          <w:trHeight w:hRule="exact" w:val="391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C8CE1F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1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3C67C1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FDC.ti,ab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4093DF71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385</w:t>
            </w:r>
          </w:p>
        </w:tc>
      </w:tr>
      <w:tr w:rsidR="00DB0503" w:rsidRPr="0014397F" w14:paraId="778B116B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F6852C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2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03C829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SPC.ti,ab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C69F28F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3797</w:t>
            </w:r>
          </w:p>
        </w:tc>
      </w:tr>
      <w:tr w:rsidR="00DB0503" w:rsidRPr="0014397F" w14:paraId="6E9DC611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D282A5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3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8EBFD0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all-in-</w:t>
            </w:r>
            <w:proofErr w:type="spellStart"/>
            <w:r w:rsidRPr="0014397F">
              <w:rPr>
                <w:sz w:val="20"/>
              </w:rPr>
              <w:t>one.ti,ab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1056D7B4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428</w:t>
            </w:r>
          </w:p>
        </w:tc>
      </w:tr>
      <w:tr w:rsidR="00DB0503" w:rsidRPr="0014397F" w14:paraId="62C76FDD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5C4646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4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A4D72F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spellStart"/>
            <w:proofErr w:type="gramStart"/>
            <w:r w:rsidRPr="0014397F">
              <w:rPr>
                <w:sz w:val="20"/>
              </w:rPr>
              <w:t>polypill</w:t>
            </w:r>
            <w:proofErr w:type="spellEnd"/>
            <w:proofErr w:type="gramEnd"/>
            <w:r w:rsidRPr="0014397F">
              <w:rPr>
                <w:sz w:val="20"/>
              </w:rPr>
              <w:t>* or poly-pill*).</w:t>
            </w:r>
            <w:proofErr w:type="spellStart"/>
            <w:r w:rsidRPr="0014397F">
              <w:rPr>
                <w:sz w:val="20"/>
              </w:rPr>
              <w:t>tw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183FCDD0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384</w:t>
            </w:r>
          </w:p>
        </w:tc>
      </w:tr>
      <w:tr w:rsidR="00DB0503" w:rsidRPr="0014397F" w14:paraId="2B8ABC5B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81B602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5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D4597F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single </w:t>
            </w:r>
            <w:proofErr w:type="spellStart"/>
            <w:r w:rsidRPr="0014397F">
              <w:rPr>
                <w:sz w:val="20"/>
              </w:rPr>
              <w:t>adj</w:t>
            </w:r>
            <w:proofErr w:type="spellEnd"/>
            <w:r w:rsidRPr="0014397F">
              <w:rPr>
                <w:sz w:val="20"/>
              </w:rPr>
              <w:t xml:space="preserve"> pill*) or </w:t>
            </w:r>
            <w:proofErr w:type="spellStart"/>
            <w:r w:rsidRPr="0014397F">
              <w:rPr>
                <w:sz w:val="20"/>
              </w:rPr>
              <w:t>singlepill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tw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1E36447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94</w:t>
            </w:r>
          </w:p>
        </w:tc>
      </w:tr>
      <w:tr w:rsidR="00DB0503" w:rsidRPr="0014397F" w14:paraId="61D2B529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468AA4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6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E58461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gramStart"/>
            <w:r w:rsidRPr="0014397F">
              <w:rPr>
                <w:sz w:val="20"/>
              </w:rPr>
              <w:t>co-</w:t>
            </w:r>
            <w:proofErr w:type="spellStart"/>
            <w:r w:rsidRPr="0014397F">
              <w:rPr>
                <w:sz w:val="20"/>
              </w:rPr>
              <w:t>formulat</w:t>
            </w:r>
            <w:proofErr w:type="spellEnd"/>
            <w:proofErr w:type="gram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coformulat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5B86EA2D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864</w:t>
            </w:r>
          </w:p>
        </w:tc>
      </w:tr>
      <w:tr w:rsidR="00DB0503" w:rsidRPr="0014397F" w14:paraId="697F3C98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B7CC68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7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CD9F53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spellStart"/>
            <w:proofErr w:type="gramStart"/>
            <w:r w:rsidRPr="0014397F">
              <w:rPr>
                <w:sz w:val="20"/>
              </w:rPr>
              <w:t>multiingredient</w:t>
            </w:r>
            <w:proofErr w:type="spellEnd"/>
            <w:proofErr w:type="gramEnd"/>
            <w:r w:rsidRPr="0014397F">
              <w:rPr>
                <w:sz w:val="20"/>
              </w:rPr>
              <w:t>* or multi-ingredient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40A0879C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18</w:t>
            </w:r>
          </w:p>
        </w:tc>
      </w:tr>
      <w:tr w:rsidR="00DB0503" w:rsidRPr="0014397F" w14:paraId="1B4FA6BD" w14:textId="77777777" w:rsidTr="00DE78F7">
        <w:trPr>
          <w:trHeight w:hRule="exact" w:val="784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14473A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8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A159EB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single or fixed or </w:t>
            </w:r>
            <w:proofErr w:type="spellStart"/>
            <w:r w:rsidRPr="0014397F">
              <w:rPr>
                <w:sz w:val="20"/>
              </w:rPr>
              <w:t>bitherap</w:t>
            </w:r>
            <w:proofErr w:type="spellEnd"/>
            <w:r w:rsidRPr="0014397F">
              <w:rPr>
                <w:sz w:val="20"/>
              </w:rPr>
              <w:t>* or bi-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>*) adj3 (dose* or dosage* or preparation* or formulation* or mixture*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A77A708" w14:textId="54D2D946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04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876</w:t>
            </w:r>
          </w:p>
        </w:tc>
      </w:tr>
      <w:tr w:rsidR="00DB0503" w:rsidRPr="0014397F" w14:paraId="5E1831DE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9BC696A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9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C24EFA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drug therapy combination/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00AEC4E" w14:textId="10C94645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306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287</w:t>
            </w:r>
          </w:p>
        </w:tc>
      </w:tr>
      <w:tr w:rsidR="00DB0503" w:rsidRPr="0014397F" w14:paraId="463DB770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13E011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0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2BBC6D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or/9-19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18C7DB88" w14:textId="61DCFD2F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7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066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22</w:t>
            </w:r>
          </w:p>
        </w:tc>
      </w:tr>
      <w:tr w:rsidR="00DB0503" w:rsidRPr="0014397F" w14:paraId="24D29B84" w14:textId="77777777" w:rsidTr="00DE78F7">
        <w:trPr>
          <w:trHeight w:hRule="exact" w:val="2326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8B32505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1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BA008C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benazepril or captopril or enalapril or </w:t>
            </w:r>
            <w:proofErr w:type="spellStart"/>
            <w:r w:rsidRPr="0014397F">
              <w:rPr>
                <w:sz w:val="20"/>
              </w:rPr>
              <w:t>fosinopril</w:t>
            </w:r>
            <w:proofErr w:type="spellEnd"/>
            <w:r w:rsidRPr="0014397F">
              <w:rPr>
                <w:sz w:val="20"/>
              </w:rPr>
              <w:t xml:space="preserve"> or lisinopril or </w:t>
            </w:r>
            <w:proofErr w:type="spellStart"/>
            <w:r w:rsidRPr="0014397F">
              <w:rPr>
                <w:sz w:val="20"/>
              </w:rPr>
              <w:t>moexipril</w:t>
            </w:r>
            <w:proofErr w:type="spellEnd"/>
            <w:r w:rsidRPr="0014397F">
              <w:rPr>
                <w:sz w:val="20"/>
              </w:rPr>
              <w:t xml:space="preserve"> or perindopril or quinapril or trandolapril or azilsartan or candesartan or </w:t>
            </w:r>
            <w:proofErr w:type="spellStart"/>
            <w:r w:rsidRPr="0014397F">
              <w:rPr>
                <w:sz w:val="20"/>
              </w:rPr>
              <w:t>eprosartan</w:t>
            </w:r>
            <w:proofErr w:type="spellEnd"/>
            <w:r w:rsidRPr="0014397F">
              <w:rPr>
                <w:sz w:val="20"/>
              </w:rPr>
              <w:t xml:space="preserve"> or irbesartan or losartan or olmesartan or telmisartan or valsartan or bisoprolol or metoprolol or </w:t>
            </w:r>
            <w:proofErr w:type="spellStart"/>
            <w:r w:rsidRPr="0014397F">
              <w:rPr>
                <w:sz w:val="20"/>
              </w:rPr>
              <w:t>nadolol</w:t>
            </w:r>
            <w:proofErr w:type="spellEnd"/>
            <w:r w:rsidRPr="0014397F">
              <w:rPr>
                <w:sz w:val="20"/>
              </w:rPr>
              <w:t xml:space="preserve"> or </w:t>
            </w:r>
            <w:proofErr w:type="spellStart"/>
            <w:r w:rsidRPr="0014397F">
              <w:rPr>
                <w:sz w:val="20"/>
              </w:rPr>
              <w:t>tenormin</w:t>
            </w:r>
            <w:proofErr w:type="spellEnd"/>
            <w:r w:rsidRPr="0014397F">
              <w:rPr>
                <w:sz w:val="20"/>
              </w:rPr>
              <w:t xml:space="preserve"> or atenolol or amlodipine or azelnidipine or felodipine or verapamil or </w:t>
            </w:r>
            <w:proofErr w:type="spellStart"/>
            <w:r w:rsidRPr="0014397F">
              <w:rPr>
                <w:sz w:val="20"/>
              </w:rPr>
              <w:t>aliskiren</w:t>
            </w:r>
            <w:proofErr w:type="spellEnd"/>
            <w:r w:rsidRPr="0014397F">
              <w:rPr>
                <w:sz w:val="20"/>
              </w:rPr>
              <w:t xml:space="preserve"> or bendroflumethiazide or chlorthalidone or HCTZ or hydrochlorothiazide or </w:t>
            </w:r>
            <w:proofErr w:type="spellStart"/>
            <w:r w:rsidRPr="0014397F">
              <w:rPr>
                <w:sz w:val="20"/>
              </w:rPr>
              <w:t>amiloride</w:t>
            </w:r>
            <w:proofErr w:type="spellEnd"/>
            <w:r w:rsidRPr="0014397F">
              <w:rPr>
                <w:sz w:val="20"/>
              </w:rPr>
              <w:t xml:space="preserve"> or spironolactone or triamterene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57DC3EF" w14:textId="1E62632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1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02</w:t>
            </w:r>
          </w:p>
        </w:tc>
      </w:tr>
      <w:tr w:rsidR="00DB0503" w:rsidRPr="0014397F" w14:paraId="4B5DCECA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EA4DBD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2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59191A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*patient compliance/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4C8CA9E0" w14:textId="67371C9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3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37</w:t>
            </w:r>
          </w:p>
        </w:tc>
      </w:tr>
      <w:tr w:rsidR="00DB0503" w:rsidRPr="0014397F" w14:paraId="33217098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8D3021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3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204C72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compliance/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0C5850D3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3918</w:t>
            </w:r>
          </w:p>
        </w:tc>
      </w:tr>
      <w:tr w:rsidR="00DB0503" w:rsidRPr="0014397F" w14:paraId="6AD68250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4E93BB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lastRenderedPageBreak/>
              <w:t>24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2A3E70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proofErr w:type="gramStart"/>
            <w:r w:rsidRPr="0014397F">
              <w:rPr>
                <w:sz w:val="20"/>
              </w:rPr>
              <w:t>complian</w:t>
            </w:r>
            <w:proofErr w:type="spellEnd"/>
            <w:proofErr w:type="gramEnd"/>
            <w:r w:rsidRPr="0014397F">
              <w:rPr>
                <w:sz w:val="20"/>
              </w:rPr>
              <w:t>*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04E1F090" w14:textId="1C4D5EE9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60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089</w:t>
            </w:r>
          </w:p>
        </w:tc>
      </w:tr>
      <w:tr w:rsidR="00DB0503" w:rsidRPr="0014397F" w14:paraId="3A8E32CB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2522FE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5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603DA3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medication compliance/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CD7B6D7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9701</w:t>
            </w:r>
          </w:p>
        </w:tc>
      </w:tr>
      <w:tr w:rsidR="00DB0503" w:rsidRPr="0014397F" w14:paraId="46D6A929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C3F63A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6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6DF93B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medication adherence/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A33231B" w14:textId="093C1215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5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673</w:t>
            </w:r>
          </w:p>
        </w:tc>
      </w:tr>
      <w:tr w:rsidR="00DB0503" w:rsidRPr="0014397F" w14:paraId="193D7AEC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424686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7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3C52CF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Persistence*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E5A4CB4" w14:textId="65BE15B9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80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795</w:t>
            </w:r>
          </w:p>
        </w:tc>
      </w:tr>
      <w:tr w:rsidR="00DB0503" w:rsidRPr="0014397F" w14:paraId="0D6C68A3" w14:textId="77777777" w:rsidTr="00DE78F7">
        <w:trPr>
          <w:trHeight w:hRule="exact" w:val="638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6A1680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8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91FD80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medication* or drug* or 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>* or treatment) adj3 (</w:t>
            </w:r>
            <w:proofErr w:type="spellStart"/>
            <w:r w:rsidRPr="0014397F">
              <w:rPr>
                <w:sz w:val="20"/>
              </w:rPr>
              <w:t>complian</w:t>
            </w:r>
            <w:proofErr w:type="spell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adheren</w:t>
            </w:r>
            <w:proofErr w:type="spellEnd"/>
            <w:r w:rsidRPr="0014397F">
              <w:rPr>
                <w:sz w:val="20"/>
              </w:rPr>
              <w:t>* or persist*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5AEC947" w14:textId="524DA7A6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6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815</w:t>
            </w:r>
          </w:p>
        </w:tc>
      </w:tr>
      <w:tr w:rsidR="00DB0503" w:rsidRPr="0014397F" w14:paraId="17B635EB" w14:textId="77777777" w:rsidTr="00DE78F7">
        <w:trPr>
          <w:trHeight w:hRule="exact" w:val="442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2F6DF6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9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3E5300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gramStart"/>
            <w:r w:rsidRPr="0014397F">
              <w:rPr>
                <w:sz w:val="20"/>
              </w:rPr>
              <w:t>stay-on</w:t>
            </w:r>
            <w:proofErr w:type="gramEnd"/>
            <w:r w:rsidRPr="0014397F">
              <w:rPr>
                <w:sz w:val="20"/>
              </w:rPr>
              <w:t xml:space="preserve"> adj3 (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 xml:space="preserve">* or drug* or </w:t>
            </w:r>
            <w:proofErr w:type="spellStart"/>
            <w:r w:rsidRPr="0014397F">
              <w:rPr>
                <w:sz w:val="20"/>
              </w:rPr>
              <w:t>medicat</w:t>
            </w:r>
            <w:proofErr w:type="spellEnd"/>
            <w:r w:rsidRPr="0014397F">
              <w:rPr>
                <w:sz w:val="20"/>
              </w:rPr>
              <w:t>* or treatment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A6FA268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92</w:t>
            </w:r>
          </w:p>
        </w:tc>
      </w:tr>
      <w:tr w:rsidR="00DB0503" w:rsidRPr="0014397F" w14:paraId="6FE82075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43F2C7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0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698F47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or/22-29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74E77E60" w14:textId="4BBD8369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75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49</w:t>
            </w:r>
          </w:p>
        </w:tc>
      </w:tr>
      <w:tr w:rsidR="00DB0503" w:rsidRPr="0014397F" w14:paraId="65EA8E7B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73224D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1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9BB003A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8 and 20 and 21 and 28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604818B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599</w:t>
            </w:r>
          </w:p>
        </w:tc>
      </w:tr>
      <w:tr w:rsidR="00DB0503" w:rsidRPr="0014397F" w14:paraId="4F537FBB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268EE7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2</w:t>
            </w:r>
          </w:p>
          <w:p w14:paraId="3E91D0C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B044CD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limit 29 to </w:t>
            </w:r>
            <w:proofErr w:type="spellStart"/>
            <w:r w:rsidRPr="0014397F">
              <w:rPr>
                <w:sz w:val="20"/>
              </w:rPr>
              <w:t>english</w:t>
            </w:r>
            <w:proofErr w:type="spellEnd"/>
            <w:r w:rsidRPr="0014397F">
              <w:rPr>
                <w:sz w:val="20"/>
              </w:rPr>
              <w:t xml:space="preserve"> language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F05DF46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97</w:t>
            </w:r>
          </w:p>
        </w:tc>
      </w:tr>
      <w:tr w:rsidR="00DB0503" w:rsidRPr="0014397F" w14:paraId="4543B8BB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1581A2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3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BF00F4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limit 30 to humans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0385F63A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39</w:t>
            </w:r>
          </w:p>
        </w:tc>
      </w:tr>
      <w:tr w:rsidR="00DB0503" w:rsidRPr="0014397F" w14:paraId="431E41A8" w14:textId="77777777" w:rsidTr="00DE78F7">
        <w:trPr>
          <w:trHeight w:hRule="exact" w:val="389"/>
        </w:trPr>
        <w:tc>
          <w:tcPr>
            <w:tcW w:w="599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212B77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2</w:t>
            </w:r>
          </w:p>
        </w:tc>
        <w:tc>
          <w:tcPr>
            <w:tcW w:w="3419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315791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limit 31 to </w:t>
            </w:r>
            <w:proofErr w:type="spellStart"/>
            <w:r w:rsidRPr="0014397F">
              <w:rPr>
                <w:sz w:val="20"/>
              </w:rPr>
              <w:t>yr</w:t>
            </w:r>
            <w:proofErr w:type="spellEnd"/>
            <w:r w:rsidRPr="0014397F">
              <w:rPr>
                <w:sz w:val="20"/>
              </w:rPr>
              <w:t>="2013 -Current"</w:t>
            </w:r>
          </w:p>
        </w:tc>
        <w:tc>
          <w:tcPr>
            <w:tcW w:w="98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59D45DC5" w14:textId="77777777" w:rsidR="00DB0503" w:rsidRPr="0014397F" w:rsidRDefault="00DB0503" w:rsidP="00D925A4">
            <w:pPr>
              <w:pStyle w:val="TableParagraph"/>
              <w:spacing w:line="320" w:lineRule="exact"/>
              <w:ind w:left="0" w:right="98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10</w:t>
            </w:r>
          </w:p>
        </w:tc>
      </w:tr>
      <w:tr w:rsidR="00DB0503" w:rsidRPr="0014397F" w14:paraId="24A073B0" w14:textId="77777777" w:rsidTr="00DE78F7">
        <w:trPr>
          <w:trHeight w:hRule="exact" w:val="589"/>
        </w:trPr>
        <w:tc>
          <w:tcPr>
            <w:tcW w:w="5000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AC9A3DE" w14:textId="4914F98D" w:rsidR="00DB0503" w:rsidRPr="0014397F" w:rsidRDefault="00DB0503" w:rsidP="00FF338B">
            <w:pPr>
              <w:pStyle w:val="TableParagraph"/>
              <w:spacing w:line="320" w:lineRule="exact"/>
              <w:ind w:left="0" w:right="98"/>
              <w:rPr>
                <w:sz w:val="20"/>
              </w:rPr>
            </w:pPr>
            <w:r w:rsidRPr="0014397F">
              <w:rPr>
                <w:sz w:val="20"/>
              </w:rPr>
              <w:t xml:space="preserve">Search carried out in Ovid MEDLINE® and In-process &amp; other Non-Indexed citations 1946 to </w:t>
            </w:r>
            <w:r w:rsidR="00FF338B">
              <w:rPr>
                <w:sz w:val="20"/>
              </w:rPr>
              <w:t xml:space="preserve">11 </w:t>
            </w:r>
            <w:r w:rsidRPr="0014397F">
              <w:rPr>
                <w:sz w:val="20"/>
              </w:rPr>
              <w:t>Jan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2019</w:t>
            </w:r>
            <w:r w:rsidR="00FF338B">
              <w:rPr>
                <w:sz w:val="20"/>
              </w:rPr>
              <w:t>.</w:t>
            </w:r>
          </w:p>
        </w:tc>
      </w:tr>
    </w:tbl>
    <w:p w14:paraId="3A82DA1D" w14:textId="33BF10E2" w:rsidR="00DB0503" w:rsidRPr="00A65478" w:rsidRDefault="00DB0503" w:rsidP="00DB0503">
      <w:pPr>
        <w:spacing w:line="480" w:lineRule="auto"/>
        <w:rPr>
          <w:i/>
        </w:rPr>
        <w:sectPr w:rsidR="00DB0503" w:rsidRPr="00A65478" w:rsidSect="001A21D6">
          <w:type w:val="continuous"/>
          <w:pgSz w:w="11900" w:h="16850"/>
          <w:pgMar w:top="1440" w:right="1440" w:bottom="1440" w:left="1440" w:header="954" w:footer="1178" w:gutter="0"/>
          <w:cols w:space="720"/>
          <w:docGrid w:linePitch="299"/>
        </w:sectPr>
      </w:pPr>
    </w:p>
    <w:p w14:paraId="48F666B2" w14:textId="704C59C7" w:rsidR="00DB0503" w:rsidRPr="001A21D6" w:rsidRDefault="00DB0503" w:rsidP="00DB0503">
      <w:pPr>
        <w:pStyle w:val="Heading2"/>
      </w:pPr>
      <w:bookmarkStart w:id="3" w:name="_bookmark24"/>
      <w:bookmarkStart w:id="4" w:name="_Toc8293454"/>
      <w:bookmarkEnd w:id="3"/>
      <w:r w:rsidRPr="001A21D6">
        <w:lastRenderedPageBreak/>
        <w:t>T</w:t>
      </w:r>
      <w:r w:rsidR="00FF338B" w:rsidRPr="001A21D6">
        <w:t>ABLE</w:t>
      </w:r>
      <w:r w:rsidRPr="001A21D6">
        <w:t xml:space="preserve"> S</w:t>
      </w:r>
      <w:r w:rsidR="00CF27C4">
        <w:t>1C</w:t>
      </w:r>
      <w:r w:rsidR="00FF338B">
        <w:t>.</w:t>
      </w:r>
      <w:r w:rsidRPr="001A21D6">
        <w:t xml:space="preserve"> Cochrane® search and number of hits 2013 to present: Data capture </w:t>
      </w:r>
      <w:r w:rsidR="00FF338B">
        <w:t xml:space="preserve">14 </w:t>
      </w:r>
      <w:r w:rsidRPr="001A21D6">
        <w:t>Jan 2019</w:t>
      </w:r>
      <w:bookmarkEnd w:id="4"/>
    </w:p>
    <w:tbl>
      <w:tblPr>
        <w:tblW w:w="4998" w:type="pct"/>
        <w:tblBorders>
          <w:top w:val="single" w:sz="4" w:space="0" w:color="B2A1C7"/>
          <w:left w:val="single" w:sz="4" w:space="0" w:color="B2A1C7"/>
          <w:bottom w:val="single" w:sz="4" w:space="0" w:color="B2A1C7"/>
          <w:right w:val="single" w:sz="4" w:space="0" w:color="B2A1C7"/>
          <w:insideH w:val="single" w:sz="4" w:space="0" w:color="B2A1C7"/>
          <w:insideV w:val="single" w:sz="4" w:space="0" w:color="B2A1C7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2"/>
        <w:gridCol w:w="7376"/>
        <w:gridCol w:w="1418"/>
      </w:tblGrid>
      <w:tr w:rsidR="00DB0503" w:rsidRPr="0014397F" w14:paraId="5D58F583" w14:textId="77777777" w:rsidTr="00D925A4">
        <w:trPr>
          <w:trHeight w:hRule="exact" w:val="423"/>
          <w:tblHeader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2FCEA48A" w14:textId="77777777" w:rsidR="00DB0503" w:rsidRPr="0014397F" w:rsidRDefault="00DB0503" w:rsidP="00D925A4">
            <w:pPr>
              <w:spacing w:line="320" w:lineRule="exact"/>
            </w:pPr>
          </w:p>
        </w:tc>
        <w:tc>
          <w:tcPr>
            <w:tcW w:w="394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258B0EDC" w14:textId="5BB1C358" w:rsidR="00DB0503" w:rsidRPr="0014397F" w:rsidRDefault="00DB0503" w:rsidP="00D925A4">
            <w:pPr>
              <w:pStyle w:val="TableParagraph"/>
              <w:spacing w:line="320" w:lineRule="exact"/>
              <w:ind w:left="108"/>
              <w:rPr>
                <w:b/>
                <w:sz w:val="20"/>
              </w:rPr>
            </w:pPr>
            <w:r w:rsidRPr="0014397F">
              <w:rPr>
                <w:b/>
                <w:sz w:val="20"/>
              </w:rPr>
              <w:t xml:space="preserve">Search </w:t>
            </w:r>
            <w:r w:rsidR="001E5A6A">
              <w:rPr>
                <w:b/>
                <w:sz w:val="20"/>
              </w:rPr>
              <w:t>t</w:t>
            </w:r>
            <w:r w:rsidRPr="0014397F">
              <w:rPr>
                <w:b/>
                <w:sz w:val="20"/>
              </w:rPr>
              <w:t>erm</w:t>
            </w:r>
          </w:p>
        </w:tc>
        <w:tc>
          <w:tcPr>
            <w:tcW w:w="75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62C5E7C2" w14:textId="77777777" w:rsidR="00DB0503" w:rsidRPr="0014397F" w:rsidRDefault="00DB0503" w:rsidP="00D925A4">
            <w:pPr>
              <w:pStyle w:val="TableParagraph"/>
              <w:spacing w:line="320" w:lineRule="exact"/>
              <w:ind w:left="355" w:right="355"/>
              <w:rPr>
                <w:b/>
                <w:sz w:val="20"/>
              </w:rPr>
            </w:pPr>
            <w:r w:rsidRPr="0014397F">
              <w:rPr>
                <w:b/>
                <w:sz w:val="20"/>
              </w:rPr>
              <w:t>Hits</w:t>
            </w:r>
          </w:p>
        </w:tc>
      </w:tr>
      <w:tr w:rsidR="00DB0503" w:rsidRPr="0014397F" w14:paraId="2E50B889" w14:textId="77777777" w:rsidTr="00DE78F7">
        <w:trPr>
          <w:trHeight w:hRule="exact" w:val="388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</w:tcBorders>
            <w:shd w:val="clear" w:color="auto" w:fill="auto"/>
          </w:tcPr>
          <w:p w14:paraId="38CF7BF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</w:t>
            </w:r>
          </w:p>
        </w:tc>
        <w:tc>
          <w:tcPr>
            <w:tcW w:w="3942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AD41A6A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ANTIHYPERTENSIVE AGENTS/</w:t>
            </w:r>
          </w:p>
        </w:tc>
        <w:tc>
          <w:tcPr>
            <w:tcW w:w="758" w:type="pct"/>
            <w:tcBorders>
              <w:top w:val="single" w:sz="8" w:space="0" w:color="auto"/>
              <w:bottom w:val="single" w:sz="8" w:space="0" w:color="auto"/>
              <w:right w:val="nil"/>
            </w:tcBorders>
            <w:shd w:val="clear" w:color="auto" w:fill="auto"/>
          </w:tcPr>
          <w:p w14:paraId="0605F9E7" w14:textId="7AEF7430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5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87</w:t>
            </w:r>
          </w:p>
        </w:tc>
      </w:tr>
      <w:tr w:rsidR="00DB0503" w:rsidRPr="0014397F" w14:paraId="1CFD46E5" w14:textId="77777777" w:rsidTr="00DE78F7">
        <w:trPr>
          <w:trHeight w:hRule="exact" w:val="391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</w:tcBorders>
            <w:shd w:val="clear" w:color="auto" w:fill="auto"/>
          </w:tcPr>
          <w:p w14:paraId="69C41A4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</w:t>
            </w:r>
          </w:p>
        </w:tc>
        <w:tc>
          <w:tcPr>
            <w:tcW w:w="3942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3315D6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hypertension/</w:t>
            </w:r>
          </w:p>
        </w:tc>
        <w:tc>
          <w:tcPr>
            <w:tcW w:w="758" w:type="pct"/>
            <w:tcBorders>
              <w:top w:val="single" w:sz="8" w:space="0" w:color="auto"/>
              <w:bottom w:val="single" w:sz="8" w:space="0" w:color="auto"/>
              <w:right w:val="nil"/>
            </w:tcBorders>
            <w:shd w:val="clear" w:color="auto" w:fill="auto"/>
          </w:tcPr>
          <w:p w14:paraId="37D90E10" w14:textId="0D84F066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6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387</w:t>
            </w:r>
          </w:p>
        </w:tc>
      </w:tr>
      <w:tr w:rsidR="00DB0503" w:rsidRPr="0014397F" w14:paraId="4F37B16B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</w:tcBorders>
            <w:shd w:val="clear" w:color="auto" w:fill="auto"/>
          </w:tcPr>
          <w:p w14:paraId="3B9572D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</w:t>
            </w:r>
          </w:p>
        </w:tc>
        <w:tc>
          <w:tcPr>
            <w:tcW w:w="3942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F629B8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blood pressure/</w:t>
            </w:r>
          </w:p>
        </w:tc>
        <w:tc>
          <w:tcPr>
            <w:tcW w:w="758" w:type="pct"/>
            <w:tcBorders>
              <w:top w:val="single" w:sz="8" w:space="0" w:color="auto"/>
              <w:bottom w:val="single" w:sz="8" w:space="0" w:color="auto"/>
              <w:right w:val="nil"/>
            </w:tcBorders>
            <w:shd w:val="clear" w:color="auto" w:fill="auto"/>
          </w:tcPr>
          <w:p w14:paraId="34F5A7EB" w14:textId="227E65FB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6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350</w:t>
            </w:r>
          </w:p>
        </w:tc>
      </w:tr>
      <w:tr w:rsidR="00DB0503" w:rsidRPr="0014397F" w14:paraId="30D58BA6" w14:textId="77777777" w:rsidTr="00DE78F7">
        <w:trPr>
          <w:trHeight w:hRule="exact" w:val="424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69E47EA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4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139A105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gramStart"/>
            <w:r w:rsidRPr="0014397F">
              <w:rPr>
                <w:sz w:val="20"/>
              </w:rPr>
              <w:t>high</w:t>
            </w:r>
            <w:proofErr w:type="gramEnd"/>
            <w:r w:rsidRPr="0014397F">
              <w:rPr>
                <w:sz w:val="20"/>
              </w:rPr>
              <w:t xml:space="preserve"> or elevated or raised or </w:t>
            </w:r>
            <w:proofErr w:type="spellStart"/>
            <w:r w:rsidRPr="0014397F">
              <w:rPr>
                <w:sz w:val="20"/>
              </w:rPr>
              <w:t>increas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AE2FB75" w14:textId="702862C9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6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80</w:t>
            </w:r>
          </w:p>
        </w:tc>
      </w:tr>
      <w:tr w:rsidR="00DB0503" w:rsidRPr="0014397F" w14:paraId="0B6A6F80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B5B387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5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592334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 and 4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14C602E9" w14:textId="18684D70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4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973</w:t>
            </w:r>
          </w:p>
        </w:tc>
      </w:tr>
      <w:tr w:rsidR="00DB0503" w:rsidRPr="0014397F" w14:paraId="4B013422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D44469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6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F54AE1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proofErr w:type="gramStart"/>
            <w:r w:rsidRPr="0014397F">
              <w:rPr>
                <w:sz w:val="20"/>
              </w:rPr>
              <w:t>hypertens</w:t>
            </w:r>
            <w:proofErr w:type="spellEnd"/>
            <w:proofErr w:type="gramEnd"/>
            <w:r w:rsidRPr="0014397F">
              <w:rPr>
                <w:sz w:val="20"/>
              </w:rPr>
              <w:t>*.</w:t>
            </w:r>
            <w:proofErr w:type="spellStart"/>
            <w:r w:rsidRPr="0014397F">
              <w:rPr>
                <w:sz w:val="20"/>
              </w:rPr>
              <w:t>tw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EA7EB78" w14:textId="245F54A8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4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956</w:t>
            </w:r>
          </w:p>
        </w:tc>
      </w:tr>
      <w:tr w:rsidR="00DB0503" w:rsidRPr="0014397F" w14:paraId="6B4568D7" w14:textId="77777777" w:rsidTr="00DE78F7">
        <w:trPr>
          <w:trHeight w:hRule="exact" w:val="737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839D88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7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E34037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high or elevated or raised or </w:t>
            </w:r>
            <w:proofErr w:type="spellStart"/>
            <w:r w:rsidRPr="0014397F">
              <w:rPr>
                <w:sz w:val="20"/>
              </w:rPr>
              <w:t>increas</w:t>
            </w:r>
            <w:proofErr w:type="spellEnd"/>
            <w:r w:rsidRPr="0014397F">
              <w:rPr>
                <w:sz w:val="20"/>
              </w:rPr>
              <w:t xml:space="preserve">*) adj2 (blood pressure or </w:t>
            </w:r>
            <w:proofErr w:type="spellStart"/>
            <w:r w:rsidRPr="0014397F">
              <w:rPr>
                <w:sz w:val="20"/>
              </w:rPr>
              <w:t>bloodpressure</w:t>
            </w:r>
            <w:proofErr w:type="spellEnd"/>
            <w:r w:rsidRPr="0014397F">
              <w:rPr>
                <w:sz w:val="20"/>
              </w:rPr>
              <w:t xml:space="preserve"> or </w:t>
            </w:r>
            <w:proofErr w:type="spellStart"/>
            <w:r w:rsidRPr="0014397F">
              <w:rPr>
                <w:sz w:val="20"/>
              </w:rPr>
              <w:t>bp</w:t>
            </w:r>
            <w:proofErr w:type="spellEnd"/>
            <w:r w:rsidRPr="0014397F">
              <w:rPr>
                <w:sz w:val="20"/>
              </w:rPr>
              <w:t>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1C75B8F6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7675</w:t>
            </w:r>
          </w:p>
        </w:tc>
      </w:tr>
      <w:tr w:rsidR="00DB0503" w:rsidRPr="0014397F" w14:paraId="44BAA2D3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0D3F82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8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EE3569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 or 2 or 5 or 6 or 7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27EC790" w14:textId="1AD714B2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7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345</w:t>
            </w:r>
          </w:p>
        </w:tc>
      </w:tr>
      <w:tr w:rsidR="00DB0503" w:rsidRPr="0014397F" w14:paraId="06697495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705456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9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043741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drug combinations/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6C8F4F0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7675</w:t>
            </w:r>
          </w:p>
        </w:tc>
      </w:tr>
      <w:tr w:rsidR="00DB0503" w:rsidRPr="0014397F" w14:paraId="6F1D9E32" w14:textId="77777777" w:rsidTr="00DE78F7">
        <w:trPr>
          <w:trHeight w:hRule="exact" w:val="675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6AA1FF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0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79A1F0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single or fixed or </w:t>
            </w:r>
            <w:proofErr w:type="spellStart"/>
            <w:r w:rsidRPr="0014397F">
              <w:rPr>
                <w:sz w:val="20"/>
              </w:rPr>
              <w:t>bitherap</w:t>
            </w:r>
            <w:proofErr w:type="spellEnd"/>
            <w:r w:rsidRPr="0014397F">
              <w:rPr>
                <w:sz w:val="20"/>
              </w:rPr>
              <w:t>* or bi-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 xml:space="preserve">* or drug* or </w:t>
            </w:r>
            <w:proofErr w:type="spellStart"/>
            <w:r w:rsidRPr="0014397F">
              <w:rPr>
                <w:sz w:val="20"/>
              </w:rPr>
              <w:t>medicat</w:t>
            </w:r>
            <w:proofErr w:type="spell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medicin</w:t>
            </w:r>
            <w:proofErr w:type="spellEnd"/>
            <w:r w:rsidRPr="0014397F">
              <w:rPr>
                <w:sz w:val="20"/>
              </w:rPr>
              <w:t xml:space="preserve">* or pill* or (one </w:t>
            </w:r>
            <w:proofErr w:type="spellStart"/>
            <w:r w:rsidRPr="0014397F">
              <w:rPr>
                <w:sz w:val="20"/>
              </w:rPr>
              <w:t>adj</w:t>
            </w:r>
            <w:proofErr w:type="spellEnd"/>
            <w:r w:rsidRPr="0014397F">
              <w:rPr>
                <w:sz w:val="20"/>
              </w:rPr>
              <w:t xml:space="preserve"> pill) or </w:t>
            </w:r>
            <w:proofErr w:type="spellStart"/>
            <w:r w:rsidRPr="0014397F">
              <w:rPr>
                <w:sz w:val="20"/>
              </w:rPr>
              <w:t>onepill</w:t>
            </w:r>
            <w:proofErr w:type="spellEnd"/>
            <w:r w:rsidRPr="0014397F">
              <w:rPr>
                <w:sz w:val="20"/>
              </w:rPr>
              <w:t xml:space="preserve">) adj3 </w:t>
            </w:r>
            <w:proofErr w:type="spellStart"/>
            <w:r w:rsidRPr="0014397F">
              <w:rPr>
                <w:sz w:val="20"/>
              </w:rPr>
              <w:t>combin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0EA51B86" w14:textId="3F0BA6BF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1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35</w:t>
            </w:r>
          </w:p>
        </w:tc>
      </w:tr>
      <w:tr w:rsidR="00DB0503" w:rsidRPr="0014397F" w14:paraId="675CE330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E4ADF0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1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95BA50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FDC.ti,ab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4BD5E271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654</w:t>
            </w:r>
          </w:p>
        </w:tc>
      </w:tr>
      <w:tr w:rsidR="00DB0503" w:rsidRPr="0014397F" w14:paraId="2B798430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18495F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2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67AAD75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SPC.ti,ab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B5D0AF1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18</w:t>
            </w:r>
          </w:p>
        </w:tc>
      </w:tr>
      <w:tr w:rsidR="00DB0503" w:rsidRPr="0014397F" w14:paraId="76096FA7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FD0E79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3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C51C155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all-in-</w:t>
            </w:r>
            <w:proofErr w:type="spellStart"/>
            <w:r w:rsidRPr="0014397F">
              <w:rPr>
                <w:sz w:val="20"/>
              </w:rPr>
              <w:t>one.ti,ab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772B152" w14:textId="5D045214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6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485</w:t>
            </w:r>
          </w:p>
        </w:tc>
      </w:tr>
      <w:tr w:rsidR="00DB0503" w:rsidRPr="0014397F" w14:paraId="5F15833B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30D43D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4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EF077C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spellStart"/>
            <w:proofErr w:type="gramStart"/>
            <w:r w:rsidRPr="0014397F">
              <w:rPr>
                <w:sz w:val="20"/>
              </w:rPr>
              <w:t>polypill</w:t>
            </w:r>
            <w:proofErr w:type="spellEnd"/>
            <w:proofErr w:type="gramEnd"/>
            <w:r w:rsidRPr="0014397F">
              <w:rPr>
                <w:sz w:val="20"/>
              </w:rPr>
              <w:t>* or poly-pill*).</w:t>
            </w:r>
            <w:proofErr w:type="spellStart"/>
            <w:r w:rsidRPr="0014397F">
              <w:rPr>
                <w:sz w:val="20"/>
              </w:rPr>
              <w:t>tw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A3003FB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88</w:t>
            </w:r>
          </w:p>
        </w:tc>
      </w:tr>
      <w:tr w:rsidR="00DB0503" w:rsidRPr="0014397F" w14:paraId="06588677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758607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5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479ED5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single </w:t>
            </w:r>
            <w:proofErr w:type="spellStart"/>
            <w:r w:rsidRPr="0014397F">
              <w:rPr>
                <w:sz w:val="20"/>
              </w:rPr>
              <w:t>adj</w:t>
            </w:r>
            <w:proofErr w:type="spellEnd"/>
            <w:r w:rsidRPr="0014397F">
              <w:rPr>
                <w:sz w:val="20"/>
              </w:rPr>
              <w:t xml:space="preserve"> pill*) or </w:t>
            </w:r>
            <w:proofErr w:type="spellStart"/>
            <w:r w:rsidRPr="0014397F">
              <w:rPr>
                <w:sz w:val="20"/>
              </w:rPr>
              <w:t>singlepill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tw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04929486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04</w:t>
            </w:r>
          </w:p>
        </w:tc>
      </w:tr>
      <w:tr w:rsidR="00DB0503" w:rsidRPr="0014397F" w14:paraId="5042E34F" w14:textId="77777777" w:rsidTr="00DE78F7">
        <w:trPr>
          <w:trHeight w:hRule="exact" w:val="469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D2B360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6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DC4B09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gramStart"/>
            <w:r w:rsidRPr="0014397F">
              <w:rPr>
                <w:sz w:val="20"/>
              </w:rPr>
              <w:t>co-</w:t>
            </w:r>
            <w:proofErr w:type="spellStart"/>
            <w:r w:rsidRPr="0014397F">
              <w:rPr>
                <w:sz w:val="20"/>
              </w:rPr>
              <w:t>formulat</w:t>
            </w:r>
            <w:proofErr w:type="spellEnd"/>
            <w:proofErr w:type="gram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coformulat</w:t>
            </w:r>
            <w:proofErr w:type="spellEnd"/>
            <w:r w:rsidRPr="0014397F">
              <w:rPr>
                <w:sz w:val="20"/>
              </w:rPr>
              <w:t>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0DB768F9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96</w:t>
            </w:r>
          </w:p>
        </w:tc>
      </w:tr>
      <w:tr w:rsidR="00DB0503" w:rsidRPr="0014397F" w14:paraId="785070F1" w14:textId="77777777" w:rsidTr="00DE78F7">
        <w:trPr>
          <w:trHeight w:hRule="exact" w:val="532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117392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7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2F82C6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spellStart"/>
            <w:proofErr w:type="gramStart"/>
            <w:r w:rsidRPr="0014397F">
              <w:rPr>
                <w:sz w:val="20"/>
              </w:rPr>
              <w:t>multiingredient</w:t>
            </w:r>
            <w:proofErr w:type="spellEnd"/>
            <w:proofErr w:type="gramEnd"/>
            <w:r w:rsidRPr="0014397F">
              <w:rPr>
                <w:sz w:val="20"/>
              </w:rPr>
              <w:t>* or multi-ingredient*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5CCAE87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60</w:t>
            </w:r>
          </w:p>
        </w:tc>
      </w:tr>
      <w:tr w:rsidR="00DB0503" w:rsidRPr="0014397F" w14:paraId="28FA9270" w14:textId="77777777" w:rsidTr="00DE78F7">
        <w:trPr>
          <w:trHeight w:hRule="exact" w:val="668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109D01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8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08052E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single or fixed or </w:t>
            </w:r>
            <w:proofErr w:type="spellStart"/>
            <w:r w:rsidRPr="0014397F">
              <w:rPr>
                <w:sz w:val="20"/>
              </w:rPr>
              <w:t>bitherap</w:t>
            </w:r>
            <w:proofErr w:type="spellEnd"/>
            <w:r w:rsidRPr="0014397F">
              <w:rPr>
                <w:sz w:val="20"/>
              </w:rPr>
              <w:t>* or bi-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>*) adj3 (dose* or dosage* or preparation* or formulation* or mixture*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45FA28C3" w14:textId="01ED8C84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7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593</w:t>
            </w:r>
          </w:p>
        </w:tc>
      </w:tr>
      <w:tr w:rsidR="00DB0503" w:rsidRPr="0014397F" w14:paraId="0CCC0E51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FD0A51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19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25AF584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drug therapy combination/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689BAB2" w14:textId="7E7E4056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1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702</w:t>
            </w:r>
          </w:p>
        </w:tc>
      </w:tr>
      <w:tr w:rsidR="00DB0503" w:rsidRPr="0014397F" w14:paraId="13FDCCD5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B4DF02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0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801C607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or/9-19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0716E28C" w14:textId="422F6E6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387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648</w:t>
            </w:r>
          </w:p>
        </w:tc>
      </w:tr>
      <w:tr w:rsidR="00DB0503" w:rsidRPr="0014397F" w14:paraId="6191F10C" w14:textId="77777777" w:rsidTr="00DE78F7">
        <w:trPr>
          <w:trHeight w:hRule="exact" w:val="2052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AA7D52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1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3A927D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benazepril or captopril or enalapril or </w:t>
            </w:r>
            <w:proofErr w:type="spellStart"/>
            <w:r w:rsidRPr="0014397F">
              <w:rPr>
                <w:sz w:val="20"/>
              </w:rPr>
              <w:t>fosinopril</w:t>
            </w:r>
            <w:proofErr w:type="spellEnd"/>
            <w:r w:rsidRPr="0014397F">
              <w:rPr>
                <w:sz w:val="20"/>
              </w:rPr>
              <w:t xml:space="preserve"> or lisinopril or </w:t>
            </w:r>
            <w:proofErr w:type="spellStart"/>
            <w:r w:rsidRPr="0014397F">
              <w:rPr>
                <w:sz w:val="20"/>
              </w:rPr>
              <w:t>moexipril</w:t>
            </w:r>
            <w:proofErr w:type="spellEnd"/>
            <w:r w:rsidRPr="0014397F">
              <w:rPr>
                <w:sz w:val="20"/>
              </w:rPr>
              <w:t xml:space="preserve"> or perindopril or quinapril or trandolapril or azilsartan or candesartan or </w:t>
            </w:r>
            <w:proofErr w:type="spellStart"/>
            <w:r w:rsidRPr="0014397F">
              <w:rPr>
                <w:sz w:val="20"/>
              </w:rPr>
              <w:t>eprosartan</w:t>
            </w:r>
            <w:proofErr w:type="spellEnd"/>
            <w:r w:rsidRPr="0014397F">
              <w:rPr>
                <w:sz w:val="20"/>
              </w:rPr>
              <w:t xml:space="preserve"> or irbesartan or losartan or olmesartan or telmisartan or valsartan or bisoprolol or metoprolol or </w:t>
            </w:r>
            <w:proofErr w:type="spellStart"/>
            <w:r w:rsidRPr="0014397F">
              <w:rPr>
                <w:sz w:val="20"/>
              </w:rPr>
              <w:t>nadolol</w:t>
            </w:r>
            <w:proofErr w:type="spellEnd"/>
            <w:r w:rsidRPr="0014397F">
              <w:rPr>
                <w:sz w:val="20"/>
              </w:rPr>
              <w:t xml:space="preserve"> or </w:t>
            </w:r>
            <w:proofErr w:type="spellStart"/>
            <w:r w:rsidRPr="0014397F">
              <w:rPr>
                <w:sz w:val="20"/>
              </w:rPr>
              <w:t>tenormin</w:t>
            </w:r>
            <w:proofErr w:type="spellEnd"/>
            <w:r w:rsidRPr="0014397F">
              <w:rPr>
                <w:sz w:val="20"/>
              </w:rPr>
              <w:t xml:space="preserve"> or atenolol or amlodipine or azelnidipine or felodipine or verapamil or </w:t>
            </w:r>
            <w:proofErr w:type="spellStart"/>
            <w:r w:rsidRPr="0014397F">
              <w:rPr>
                <w:sz w:val="20"/>
              </w:rPr>
              <w:t>aliskiren</w:t>
            </w:r>
            <w:proofErr w:type="spellEnd"/>
            <w:r w:rsidRPr="0014397F">
              <w:rPr>
                <w:sz w:val="20"/>
              </w:rPr>
              <w:t xml:space="preserve"> or bendroflumethiazide or chlorthalidone or HCTZ or hydrochlorothiazide or </w:t>
            </w:r>
            <w:proofErr w:type="spellStart"/>
            <w:r w:rsidRPr="0014397F">
              <w:rPr>
                <w:sz w:val="20"/>
              </w:rPr>
              <w:t>amiloride</w:t>
            </w:r>
            <w:proofErr w:type="spellEnd"/>
            <w:r w:rsidRPr="0014397F">
              <w:rPr>
                <w:sz w:val="20"/>
              </w:rPr>
              <w:t xml:space="preserve"> or spironolactone or triamterene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B6A2172" w14:textId="1AE87634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5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410</w:t>
            </w:r>
          </w:p>
        </w:tc>
      </w:tr>
      <w:tr w:rsidR="00DB0503" w:rsidRPr="0014397F" w14:paraId="6AA67E95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6D9431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2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47EF61C8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*patient compliance/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458717BD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0</w:t>
            </w:r>
          </w:p>
        </w:tc>
      </w:tr>
      <w:tr w:rsidR="00DB0503" w:rsidRPr="0014397F" w14:paraId="4E095149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052FA9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3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A63376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compliance/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B5098F9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22</w:t>
            </w:r>
          </w:p>
        </w:tc>
      </w:tr>
      <w:tr w:rsidR="00DB0503" w:rsidRPr="0014397F" w14:paraId="4B6B29FB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6804CA3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lastRenderedPageBreak/>
              <w:t>24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308F15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proofErr w:type="gramStart"/>
            <w:r w:rsidRPr="0014397F">
              <w:rPr>
                <w:sz w:val="20"/>
              </w:rPr>
              <w:t>complian</w:t>
            </w:r>
            <w:proofErr w:type="spellEnd"/>
            <w:proofErr w:type="gramEnd"/>
            <w:r w:rsidRPr="0014397F">
              <w:rPr>
                <w:sz w:val="20"/>
              </w:rPr>
              <w:t>*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5920690E" w14:textId="16DC907C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38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406</w:t>
            </w:r>
          </w:p>
        </w:tc>
      </w:tr>
      <w:tr w:rsidR="00DB0503" w:rsidRPr="0014397F" w14:paraId="32EDF21D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936719A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5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8B0FE9B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proofErr w:type="spellStart"/>
            <w:r w:rsidRPr="0014397F">
              <w:rPr>
                <w:sz w:val="20"/>
              </w:rPr>
              <w:t>exp</w:t>
            </w:r>
            <w:proofErr w:type="spellEnd"/>
            <w:r w:rsidRPr="0014397F">
              <w:rPr>
                <w:sz w:val="20"/>
              </w:rPr>
              <w:t xml:space="preserve"> medication adherence/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9245C18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841</w:t>
            </w:r>
          </w:p>
        </w:tc>
      </w:tr>
      <w:tr w:rsidR="00DB0503" w:rsidRPr="0014397F" w14:paraId="2C73DD7F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D6E23D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6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562D39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Persistence*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B5D1177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017</w:t>
            </w:r>
          </w:p>
        </w:tc>
      </w:tr>
      <w:tr w:rsidR="00DB0503" w:rsidRPr="0014397F" w14:paraId="41A63368" w14:textId="77777777" w:rsidTr="00DE78F7">
        <w:trPr>
          <w:trHeight w:hRule="exact" w:val="716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4050DC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7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0ED7CE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((medication* or drug* or 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>* or treatment) adj3 (</w:t>
            </w:r>
            <w:proofErr w:type="spellStart"/>
            <w:r w:rsidRPr="0014397F">
              <w:rPr>
                <w:sz w:val="20"/>
              </w:rPr>
              <w:t>complian</w:t>
            </w:r>
            <w:proofErr w:type="spellEnd"/>
            <w:r w:rsidRPr="0014397F">
              <w:rPr>
                <w:sz w:val="20"/>
              </w:rPr>
              <w:t xml:space="preserve">* or </w:t>
            </w:r>
            <w:proofErr w:type="spellStart"/>
            <w:r w:rsidRPr="0014397F">
              <w:rPr>
                <w:sz w:val="20"/>
              </w:rPr>
              <w:t>adheren</w:t>
            </w:r>
            <w:proofErr w:type="spellEnd"/>
            <w:r w:rsidRPr="0014397F">
              <w:rPr>
                <w:sz w:val="20"/>
              </w:rPr>
              <w:t>* or persist*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31DE8BCE" w14:textId="1466DFC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20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931</w:t>
            </w:r>
          </w:p>
        </w:tc>
      </w:tr>
      <w:tr w:rsidR="00DB0503" w:rsidRPr="0014397F" w14:paraId="1523B60D" w14:textId="77777777" w:rsidTr="00DE78F7">
        <w:trPr>
          <w:trHeight w:hRule="exact" w:val="429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00EEC65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8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78FA51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(</w:t>
            </w:r>
            <w:proofErr w:type="gramStart"/>
            <w:r w:rsidRPr="0014397F">
              <w:rPr>
                <w:sz w:val="20"/>
              </w:rPr>
              <w:t>stay-on</w:t>
            </w:r>
            <w:proofErr w:type="gramEnd"/>
            <w:r w:rsidRPr="0014397F">
              <w:rPr>
                <w:sz w:val="20"/>
              </w:rPr>
              <w:t xml:space="preserve"> adj3 (</w:t>
            </w:r>
            <w:proofErr w:type="spellStart"/>
            <w:r w:rsidRPr="0014397F">
              <w:rPr>
                <w:sz w:val="20"/>
              </w:rPr>
              <w:t>therap</w:t>
            </w:r>
            <w:proofErr w:type="spellEnd"/>
            <w:r w:rsidRPr="0014397F">
              <w:rPr>
                <w:sz w:val="20"/>
              </w:rPr>
              <w:t xml:space="preserve">* or drug* or </w:t>
            </w:r>
            <w:proofErr w:type="spellStart"/>
            <w:r w:rsidRPr="0014397F">
              <w:rPr>
                <w:sz w:val="20"/>
              </w:rPr>
              <w:t>medicat</w:t>
            </w:r>
            <w:proofErr w:type="spellEnd"/>
            <w:r w:rsidRPr="0014397F">
              <w:rPr>
                <w:sz w:val="20"/>
              </w:rPr>
              <w:t>* or treatment)).</w:t>
            </w:r>
            <w:proofErr w:type="spellStart"/>
            <w:r w:rsidRPr="0014397F">
              <w:rPr>
                <w:sz w:val="20"/>
              </w:rPr>
              <w:t>mp</w:t>
            </w:r>
            <w:proofErr w:type="spellEnd"/>
            <w:r w:rsidRPr="0014397F">
              <w:rPr>
                <w:sz w:val="20"/>
              </w:rPr>
              <w:t>.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5CBE8C92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487</w:t>
            </w:r>
          </w:p>
        </w:tc>
      </w:tr>
      <w:tr w:rsidR="00DB0503" w:rsidRPr="0014397F" w14:paraId="5E14FCE4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60BD19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29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E75330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or/22-28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51344A58" w14:textId="12CFE80F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52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178</w:t>
            </w:r>
          </w:p>
        </w:tc>
      </w:tr>
      <w:tr w:rsidR="00DB0503" w:rsidRPr="0014397F" w14:paraId="0AE8EBD4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6369862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0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780D47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8 and 20 and 21 and 28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0463FCE1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82</w:t>
            </w:r>
          </w:p>
        </w:tc>
      </w:tr>
      <w:tr w:rsidR="00DB0503" w:rsidRPr="0014397F" w14:paraId="7EDD6382" w14:textId="77777777" w:rsidTr="00DE78F7">
        <w:trPr>
          <w:trHeight w:hRule="exact" w:val="420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24ABDE5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1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707C62A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limit 29 to </w:t>
            </w:r>
            <w:proofErr w:type="spellStart"/>
            <w:r w:rsidRPr="0014397F">
              <w:rPr>
                <w:sz w:val="20"/>
              </w:rPr>
              <w:t>english</w:t>
            </w:r>
            <w:proofErr w:type="spellEnd"/>
            <w:r w:rsidRPr="0014397F">
              <w:rPr>
                <w:sz w:val="20"/>
              </w:rPr>
              <w:t xml:space="preserve"> language [Limit not valid in CDSR; records were retained]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EE268DA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82</w:t>
            </w:r>
          </w:p>
        </w:tc>
      </w:tr>
      <w:tr w:rsidR="00DB0503" w:rsidRPr="0014397F" w14:paraId="70ADEED6" w14:textId="77777777" w:rsidTr="00DE78F7">
        <w:trPr>
          <w:trHeight w:hRule="exact" w:val="522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E3F7D39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2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34B3A516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limit 30 to humans [Limit not valid in CCTR,CDSR; records were retained]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6AD10B5D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82</w:t>
            </w:r>
          </w:p>
        </w:tc>
      </w:tr>
      <w:tr w:rsidR="00DB0503" w:rsidRPr="0014397F" w14:paraId="13ED419B" w14:textId="77777777" w:rsidTr="00DE78F7">
        <w:trPr>
          <w:trHeight w:hRule="exact" w:val="416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BB071EA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3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B0F06AF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 xml:space="preserve">limit 31 to </w:t>
            </w:r>
            <w:proofErr w:type="spellStart"/>
            <w:r w:rsidRPr="0014397F">
              <w:rPr>
                <w:sz w:val="20"/>
              </w:rPr>
              <w:t>yr</w:t>
            </w:r>
            <w:proofErr w:type="spellEnd"/>
            <w:r w:rsidRPr="0014397F">
              <w:rPr>
                <w:sz w:val="20"/>
              </w:rPr>
              <w:t>="(2013)(2009)(2003) -Current"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2A8037E6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57</w:t>
            </w:r>
          </w:p>
        </w:tc>
      </w:tr>
      <w:tr w:rsidR="00DB0503" w:rsidRPr="0014397F" w14:paraId="5B732B05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FFAA2FD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4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D4B88E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Conference abstract.pt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75D0845F" w14:textId="198A0C9E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48</w:t>
            </w:r>
            <w:r w:rsidR="00FF338B">
              <w:rPr>
                <w:sz w:val="20"/>
              </w:rPr>
              <w:t xml:space="preserve"> </w:t>
            </w:r>
            <w:r w:rsidRPr="0014397F">
              <w:rPr>
                <w:sz w:val="20"/>
              </w:rPr>
              <w:t>683</w:t>
            </w:r>
          </w:p>
        </w:tc>
      </w:tr>
      <w:tr w:rsidR="00DB0503" w:rsidRPr="0014397F" w14:paraId="47EAD500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6C46380E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5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5CE157BC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3 not 34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4BEFC1CE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65</w:t>
            </w:r>
          </w:p>
        </w:tc>
      </w:tr>
      <w:tr w:rsidR="00DB0503" w:rsidRPr="0014397F" w14:paraId="5B7DC99D" w14:textId="77777777" w:rsidTr="00DE78F7">
        <w:trPr>
          <w:trHeight w:hRule="exact" w:val="393"/>
        </w:trPr>
        <w:tc>
          <w:tcPr>
            <w:tcW w:w="300" w:type="pct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6FA40B0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36</w:t>
            </w:r>
          </w:p>
        </w:tc>
        <w:tc>
          <w:tcPr>
            <w:tcW w:w="3942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199051B1" w14:textId="77777777" w:rsidR="00DB0503" w:rsidRPr="0014397F" w:rsidRDefault="00DB0503" w:rsidP="00D925A4">
            <w:pPr>
              <w:pStyle w:val="TableParagraph"/>
              <w:spacing w:line="320" w:lineRule="exact"/>
              <w:rPr>
                <w:sz w:val="20"/>
              </w:rPr>
            </w:pPr>
            <w:r w:rsidRPr="0014397F">
              <w:rPr>
                <w:sz w:val="20"/>
              </w:rPr>
              <w:t>remove duplicates from 34</w:t>
            </w:r>
          </w:p>
        </w:tc>
        <w:tc>
          <w:tcPr>
            <w:tcW w:w="758" w:type="pct"/>
            <w:tcBorders>
              <w:top w:val="single" w:sz="8" w:space="0" w:color="auto"/>
              <w:left w:val="single" w:sz="4" w:space="0" w:color="B2A1C7"/>
              <w:bottom w:val="single" w:sz="8" w:space="0" w:color="auto"/>
              <w:right w:val="nil"/>
            </w:tcBorders>
            <w:shd w:val="clear" w:color="auto" w:fill="auto"/>
          </w:tcPr>
          <w:p w14:paraId="509ABE27" w14:textId="7777777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jc w:val="center"/>
              <w:rPr>
                <w:sz w:val="20"/>
              </w:rPr>
            </w:pPr>
            <w:r w:rsidRPr="0014397F">
              <w:rPr>
                <w:sz w:val="20"/>
              </w:rPr>
              <w:t>156</w:t>
            </w:r>
          </w:p>
        </w:tc>
      </w:tr>
      <w:tr w:rsidR="00DB0503" w:rsidRPr="0014397F" w14:paraId="0A84B4C1" w14:textId="77777777" w:rsidTr="00DE78F7">
        <w:trPr>
          <w:trHeight w:hRule="exact" w:val="693"/>
        </w:trPr>
        <w:tc>
          <w:tcPr>
            <w:tcW w:w="5000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B2A1C7"/>
            </w:tcBorders>
            <w:shd w:val="clear" w:color="auto" w:fill="auto"/>
          </w:tcPr>
          <w:p w14:paraId="03AC7803" w14:textId="2A32D0F7" w:rsidR="00DB0503" w:rsidRPr="0014397F" w:rsidRDefault="00DB0503" w:rsidP="00D925A4">
            <w:pPr>
              <w:pStyle w:val="TableParagraph"/>
              <w:spacing w:line="320" w:lineRule="exact"/>
              <w:ind w:left="0" w:right="101"/>
              <w:rPr>
                <w:sz w:val="20"/>
              </w:rPr>
            </w:pPr>
            <w:r w:rsidRPr="0014397F">
              <w:rPr>
                <w:sz w:val="18"/>
              </w:rPr>
              <w:t>Search carried out within EMB Reviews</w:t>
            </w:r>
            <w:r w:rsidR="00FF338B">
              <w:rPr>
                <w:sz w:val="18"/>
              </w:rPr>
              <w:t xml:space="preserve"> </w:t>
            </w:r>
            <w:r w:rsidRPr="0014397F">
              <w:rPr>
                <w:sz w:val="18"/>
              </w:rPr>
              <w:t>- Cochrane Central Register of Controlled Trials December 2018, EMB Reviews</w:t>
            </w:r>
            <w:r w:rsidR="00FF338B">
              <w:rPr>
                <w:sz w:val="18"/>
              </w:rPr>
              <w:t xml:space="preserve"> </w:t>
            </w:r>
            <w:r w:rsidRPr="0014397F">
              <w:rPr>
                <w:sz w:val="18"/>
              </w:rPr>
              <w:t xml:space="preserve">- Cochrane Database of Systematic Reviews 2005 to </w:t>
            </w:r>
            <w:r w:rsidR="00FF338B">
              <w:rPr>
                <w:sz w:val="18"/>
              </w:rPr>
              <w:t xml:space="preserve">11 </w:t>
            </w:r>
            <w:r w:rsidRPr="0014397F">
              <w:rPr>
                <w:sz w:val="18"/>
              </w:rPr>
              <w:t>Jan 2019</w:t>
            </w:r>
            <w:r w:rsidR="00FF338B">
              <w:rPr>
                <w:sz w:val="18"/>
              </w:rPr>
              <w:t>.</w:t>
            </w:r>
          </w:p>
        </w:tc>
      </w:tr>
    </w:tbl>
    <w:p w14:paraId="2017034B" w14:textId="77777777" w:rsidR="00DB0503" w:rsidRDefault="00DB0503" w:rsidP="00DB0503">
      <w:pPr>
        <w:pStyle w:val="EndNoteBibliography"/>
        <w:ind w:left="720" w:hanging="720"/>
        <w:jc w:val="left"/>
      </w:pPr>
      <w:r>
        <w:br w:type="page"/>
      </w:r>
    </w:p>
    <w:p w14:paraId="2DE60A0C" w14:textId="3ED0C68A" w:rsidR="00DB0503" w:rsidRPr="000E0016" w:rsidRDefault="00DB0503" w:rsidP="00DB0503">
      <w:pPr>
        <w:pStyle w:val="Heading2"/>
      </w:pPr>
      <w:r w:rsidRPr="000E0016">
        <w:lastRenderedPageBreak/>
        <w:t>T</w:t>
      </w:r>
      <w:r w:rsidR="00FF338B" w:rsidRPr="000E0016">
        <w:t>ABLE</w:t>
      </w:r>
      <w:r w:rsidRPr="000E0016">
        <w:t xml:space="preserve"> S</w:t>
      </w:r>
      <w:r w:rsidR="00C466C3">
        <w:t>2</w:t>
      </w:r>
      <w:r w:rsidR="00FF338B">
        <w:t>.</w:t>
      </w:r>
      <w:r w:rsidRPr="000E0016">
        <w:t xml:space="preserve"> </w:t>
      </w:r>
      <w:r>
        <w:t>T</w:t>
      </w:r>
      <w:r w:rsidRPr="000E0016">
        <w:t xml:space="preserve">herapeutic agents listed as search terms to be available within the combination therapy </w:t>
      </w:r>
    </w:p>
    <w:p w14:paraId="6D1C31DE" w14:textId="77777777" w:rsidR="00DB0503" w:rsidRDefault="00DB0503" w:rsidP="00DB0503">
      <w:pPr>
        <w:pStyle w:val="EndNoteBibliography"/>
        <w:ind w:left="720" w:hanging="720"/>
        <w:jc w:val="left"/>
      </w:pPr>
    </w:p>
    <w:tbl>
      <w:tblPr>
        <w:tblStyle w:val="GridTable4-Accent1"/>
        <w:tblW w:w="93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57" w:type="dxa"/>
          <w:right w:w="57" w:type="dxa"/>
        </w:tblCellMar>
        <w:tblLook w:val="01E0" w:firstRow="1" w:lastRow="1" w:firstColumn="1" w:lastColumn="1" w:noHBand="0" w:noVBand="0"/>
      </w:tblPr>
      <w:tblGrid>
        <w:gridCol w:w="1254"/>
        <w:gridCol w:w="1316"/>
        <w:gridCol w:w="1486"/>
        <w:gridCol w:w="1288"/>
        <w:gridCol w:w="893"/>
        <w:gridCol w:w="1696"/>
        <w:gridCol w:w="1418"/>
      </w:tblGrid>
      <w:tr w:rsidR="00DB0503" w:rsidRPr="00BA6713" w14:paraId="1CBCF7A8" w14:textId="77777777" w:rsidTr="00007F7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DB204BC" w14:textId="77777777" w:rsidR="00DB0503" w:rsidRPr="00E91E5F" w:rsidRDefault="00DB0503" w:rsidP="00D925A4">
            <w:pPr>
              <w:pStyle w:val="TableParagraph"/>
              <w:spacing w:line="280" w:lineRule="exact"/>
              <w:ind w:left="29"/>
              <w:jc w:val="center"/>
              <w:rPr>
                <w:b w:val="0"/>
                <w:color w:val="000000" w:themeColor="text1"/>
                <w:sz w:val="20"/>
                <w:szCs w:val="20"/>
              </w:rPr>
            </w:pPr>
            <w:proofErr w:type="spellStart"/>
            <w:r w:rsidRPr="00E91E5F">
              <w:rPr>
                <w:color w:val="000000" w:themeColor="text1"/>
                <w:sz w:val="20"/>
                <w:szCs w:val="20"/>
              </w:rPr>
              <w:t>ACE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16CA07F" w14:textId="77777777" w:rsidR="00DB0503" w:rsidRPr="00E91E5F" w:rsidRDefault="00DB0503" w:rsidP="00D925A4">
            <w:pPr>
              <w:pStyle w:val="TableParagraph"/>
              <w:spacing w:line="280" w:lineRule="exact"/>
              <w:ind w:left="29" w:right="-9"/>
              <w:jc w:val="center"/>
              <w:rPr>
                <w:b w:val="0"/>
                <w:color w:val="000000" w:themeColor="text1"/>
                <w:sz w:val="20"/>
                <w:szCs w:val="20"/>
              </w:rPr>
            </w:pPr>
            <w:r w:rsidRPr="00E91E5F">
              <w:rPr>
                <w:color w:val="000000" w:themeColor="text1"/>
                <w:sz w:val="20"/>
                <w:szCs w:val="20"/>
              </w:rPr>
              <w:t>ARB</w:t>
            </w:r>
          </w:p>
        </w:tc>
        <w:tc>
          <w:tcPr>
            <w:tcW w:w="14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F562040" w14:textId="77777777" w:rsidR="00DB0503" w:rsidRPr="00E91E5F" w:rsidRDefault="00DB0503" w:rsidP="00D925A4">
            <w:pPr>
              <w:pStyle w:val="TableParagraph"/>
              <w:spacing w:line="280" w:lineRule="exact"/>
              <w:ind w:left="29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color w:val="000000" w:themeColor="text1"/>
                <w:sz w:val="20"/>
                <w:szCs w:val="20"/>
              </w:rPr>
            </w:pPr>
            <w:r w:rsidRPr="00E91E5F">
              <w:rPr>
                <w:color w:val="000000" w:themeColor="text1"/>
                <w:sz w:val="20"/>
                <w:szCs w:val="20"/>
              </w:rPr>
              <w:t>BB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61FF13F" w14:textId="77777777" w:rsidR="00DB0503" w:rsidRPr="00E91E5F" w:rsidRDefault="00DB0503" w:rsidP="00D925A4">
            <w:pPr>
              <w:pStyle w:val="TableParagraph"/>
              <w:spacing w:line="280" w:lineRule="exact"/>
              <w:ind w:left="29" w:right="-26"/>
              <w:jc w:val="center"/>
              <w:rPr>
                <w:b w:val="0"/>
                <w:color w:val="000000" w:themeColor="text1"/>
                <w:sz w:val="20"/>
                <w:szCs w:val="20"/>
              </w:rPr>
            </w:pPr>
            <w:r w:rsidRPr="00E91E5F">
              <w:rPr>
                <w:color w:val="000000" w:themeColor="text1"/>
                <w:sz w:val="20"/>
                <w:szCs w:val="20"/>
              </w:rPr>
              <w:t>CCB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276C7FD" w14:textId="77777777" w:rsidR="00DB0503" w:rsidRPr="00E91E5F" w:rsidRDefault="00DB0503" w:rsidP="00D925A4">
            <w:pPr>
              <w:pStyle w:val="TableParagraph"/>
              <w:spacing w:line="280" w:lineRule="exact"/>
              <w:ind w:left="2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color w:val="000000" w:themeColor="text1"/>
                <w:sz w:val="20"/>
                <w:szCs w:val="20"/>
              </w:rPr>
            </w:pPr>
            <w:r w:rsidRPr="00E91E5F">
              <w:rPr>
                <w:color w:val="000000" w:themeColor="text1"/>
                <w:sz w:val="20"/>
                <w:szCs w:val="20"/>
              </w:rPr>
              <w:t>DRI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1E32767" w14:textId="77777777" w:rsidR="00DB0503" w:rsidRPr="00E91E5F" w:rsidRDefault="00DB0503" w:rsidP="00D925A4">
            <w:pPr>
              <w:pStyle w:val="TableParagraph"/>
              <w:spacing w:line="280" w:lineRule="exact"/>
              <w:ind w:left="39" w:right="41"/>
              <w:jc w:val="center"/>
              <w:rPr>
                <w:b w:val="0"/>
                <w:color w:val="000000" w:themeColor="text1"/>
                <w:sz w:val="20"/>
                <w:szCs w:val="20"/>
              </w:rPr>
            </w:pPr>
            <w:r w:rsidRPr="00E91E5F">
              <w:rPr>
                <w:color w:val="000000" w:themeColor="text1"/>
                <w:sz w:val="20"/>
                <w:szCs w:val="20"/>
              </w:rPr>
              <w:t>Diuretic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726B62DF" w14:textId="69429500" w:rsidR="00DB0503" w:rsidRPr="00E91E5F" w:rsidRDefault="00DB0503" w:rsidP="00D925A4">
            <w:pPr>
              <w:pStyle w:val="TableParagraph"/>
              <w:spacing w:line="280" w:lineRule="exact"/>
              <w:ind w:left="29" w:right="31" w:hanging="4"/>
              <w:jc w:val="center"/>
              <w:rPr>
                <w:b w:val="0"/>
                <w:color w:val="000000" w:themeColor="text1"/>
                <w:sz w:val="20"/>
                <w:szCs w:val="20"/>
              </w:rPr>
            </w:pPr>
            <w:r w:rsidRPr="00E91E5F">
              <w:rPr>
                <w:color w:val="000000" w:themeColor="text1"/>
                <w:sz w:val="20"/>
                <w:szCs w:val="20"/>
              </w:rPr>
              <w:t xml:space="preserve">K+ </w:t>
            </w:r>
            <w:r w:rsidR="001E5A6A">
              <w:rPr>
                <w:color w:val="000000" w:themeColor="text1"/>
                <w:sz w:val="20"/>
                <w:szCs w:val="20"/>
              </w:rPr>
              <w:t>s</w:t>
            </w:r>
            <w:r w:rsidRPr="00E91E5F">
              <w:rPr>
                <w:color w:val="000000" w:themeColor="text1"/>
                <w:sz w:val="20"/>
                <w:szCs w:val="20"/>
              </w:rPr>
              <w:t xml:space="preserve">paring </w:t>
            </w:r>
            <w:r w:rsidR="001E5A6A">
              <w:rPr>
                <w:color w:val="000000" w:themeColor="text1"/>
                <w:sz w:val="20"/>
                <w:szCs w:val="20"/>
              </w:rPr>
              <w:t>d</w:t>
            </w:r>
            <w:r w:rsidRPr="00E91E5F">
              <w:rPr>
                <w:color w:val="000000" w:themeColor="text1"/>
                <w:sz w:val="20"/>
                <w:szCs w:val="20"/>
              </w:rPr>
              <w:t>iuretic</w:t>
            </w:r>
          </w:p>
        </w:tc>
      </w:tr>
      <w:tr w:rsidR="00DB0503" w:rsidRPr="00BA6713" w14:paraId="5CCE7C06" w14:textId="77777777" w:rsidTr="00007F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7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tcBorders>
              <w:top w:val="single" w:sz="4" w:space="0" w:color="auto"/>
            </w:tcBorders>
            <w:shd w:val="clear" w:color="auto" w:fill="auto"/>
          </w:tcPr>
          <w:p w14:paraId="18759836" w14:textId="77777777" w:rsidR="00DB0503" w:rsidRPr="00FB1923" w:rsidRDefault="00DB0503" w:rsidP="00D925A4">
            <w:pPr>
              <w:pStyle w:val="TableParagraph"/>
              <w:spacing w:line="320" w:lineRule="exact"/>
              <w:ind w:left="33"/>
              <w:jc w:val="center"/>
              <w:rPr>
                <w:b w:val="0"/>
              </w:rPr>
            </w:pPr>
            <w:r w:rsidRPr="00FB1923">
              <w:rPr>
                <w:b w:val="0"/>
              </w:rPr>
              <w:t>benazepri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tcBorders>
              <w:top w:val="single" w:sz="4" w:space="0" w:color="auto"/>
            </w:tcBorders>
            <w:shd w:val="clear" w:color="auto" w:fill="auto"/>
          </w:tcPr>
          <w:p w14:paraId="725D2196" w14:textId="77777777" w:rsidR="00DB0503" w:rsidRPr="00FB1923" w:rsidRDefault="00DB0503" w:rsidP="00D925A4">
            <w:pPr>
              <w:pStyle w:val="TableParagraph"/>
              <w:spacing w:line="320" w:lineRule="exact"/>
              <w:ind w:left="27" w:right="26"/>
              <w:jc w:val="center"/>
            </w:pPr>
            <w:r w:rsidRPr="00FB1923">
              <w:t>azilsartan</w:t>
            </w:r>
          </w:p>
        </w:tc>
        <w:tc>
          <w:tcPr>
            <w:tcW w:w="1486" w:type="dxa"/>
            <w:tcBorders>
              <w:top w:val="single" w:sz="4" w:space="0" w:color="auto"/>
            </w:tcBorders>
            <w:shd w:val="clear" w:color="auto" w:fill="auto"/>
          </w:tcPr>
          <w:p w14:paraId="79DE6CC0" w14:textId="77777777" w:rsidR="00DB0503" w:rsidRPr="00FB1923" w:rsidRDefault="00DB0503" w:rsidP="00D925A4">
            <w:pPr>
              <w:pStyle w:val="TableParagraph"/>
              <w:spacing w:line="320" w:lineRule="exact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B1923">
              <w:t>bisoprolo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tcBorders>
              <w:top w:val="single" w:sz="4" w:space="0" w:color="auto"/>
            </w:tcBorders>
            <w:shd w:val="clear" w:color="auto" w:fill="auto"/>
          </w:tcPr>
          <w:p w14:paraId="64FF0C4A" w14:textId="77777777" w:rsidR="00DB0503" w:rsidRPr="00FB1923" w:rsidRDefault="00DB0503" w:rsidP="00D925A4">
            <w:pPr>
              <w:pStyle w:val="TableParagraph"/>
              <w:spacing w:line="320" w:lineRule="exact"/>
              <w:ind w:left="0"/>
              <w:jc w:val="center"/>
            </w:pPr>
            <w:r w:rsidRPr="00FB1923">
              <w:t>amlodipine</w:t>
            </w:r>
          </w:p>
        </w:tc>
        <w:tc>
          <w:tcPr>
            <w:tcW w:w="893" w:type="dxa"/>
            <w:tcBorders>
              <w:top w:val="single" w:sz="4" w:space="0" w:color="auto"/>
            </w:tcBorders>
            <w:shd w:val="clear" w:color="auto" w:fill="auto"/>
          </w:tcPr>
          <w:p w14:paraId="27876D8B" w14:textId="77777777" w:rsidR="00DB0503" w:rsidRPr="00FB1923" w:rsidRDefault="00DB0503" w:rsidP="00D925A4">
            <w:pPr>
              <w:pStyle w:val="TableParagraph"/>
              <w:spacing w:line="320" w:lineRule="exact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FB1923">
              <w:t>aliskiren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auto"/>
            </w:tcBorders>
            <w:shd w:val="clear" w:color="auto" w:fill="auto"/>
          </w:tcPr>
          <w:p w14:paraId="11822E3D" w14:textId="77777777" w:rsidR="00DB0503" w:rsidRPr="00FB1923" w:rsidRDefault="00DB0503" w:rsidP="00D925A4">
            <w:pPr>
              <w:pStyle w:val="TableParagraph"/>
              <w:spacing w:line="320" w:lineRule="exact"/>
              <w:ind w:left="28" w:right="26"/>
              <w:jc w:val="center"/>
            </w:pPr>
            <w:proofErr w:type="spellStart"/>
            <w:r>
              <w:t>b</w:t>
            </w:r>
            <w:r w:rsidRPr="00FB1923">
              <w:t>endroflum</w:t>
            </w:r>
            <w:r>
              <w:t>e</w:t>
            </w:r>
            <w:proofErr w:type="spellEnd"/>
            <w:r>
              <w:t>-</w:t>
            </w:r>
            <w:r>
              <w:br/>
            </w:r>
            <w:r w:rsidRPr="00FB1923">
              <w:t>thiazide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tcBorders>
              <w:top w:val="single" w:sz="4" w:space="0" w:color="auto"/>
            </w:tcBorders>
            <w:shd w:val="clear" w:color="auto" w:fill="auto"/>
          </w:tcPr>
          <w:p w14:paraId="4A348B3D" w14:textId="77777777" w:rsidR="00DB0503" w:rsidRPr="00FB1923" w:rsidRDefault="00DB0503" w:rsidP="00D925A4">
            <w:pPr>
              <w:pStyle w:val="TableParagraph"/>
              <w:spacing w:line="320" w:lineRule="exact"/>
              <w:ind w:left="65" w:right="65"/>
              <w:jc w:val="center"/>
              <w:rPr>
                <w:b w:val="0"/>
              </w:rPr>
            </w:pPr>
            <w:proofErr w:type="spellStart"/>
            <w:r w:rsidRPr="00FB1923">
              <w:rPr>
                <w:b w:val="0"/>
              </w:rPr>
              <w:t>amiloride</w:t>
            </w:r>
            <w:proofErr w:type="spellEnd"/>
          </w:p>
        </w:tc>
      </w:tr>
      <w:tr w:rsidR="00DB0503" w:rsidRPr="00BA6713" w14:paraId="3DA7B60E" w14:textId="77777777" w:rsidTr="00007F7B">
        <w:trPr>
          <w:trHeight w:hRule="exact" w:val="5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shd w:val="clear" w:color="auto" w:fill="auto"/>
          </w:tcPr>
          <w:p w14:paraId="7878DC5A" w14:textId="77777777" w:rsidR="00DB0503" w:rsidRPr="00FB1923" w:rsidRDefault="00DB0503" w:rsidP="00D925A4">
            <w:pPr>
              <w:pStyle w:val="TableParagraph"/>
              <w:spacing w:line="320" w:lineRule="exact"/>
              <w:ind w:left="33"/>
              <w:jc w:val="center"/>
              <w:rPr>
                <w:b w:val="0"/>
              </w:rPr>
            </w:pPr>
            <w:r w:rsidRPr="00FB1923">
              <w:rPr>
                <w:b w:val="0"/>
              </w:rPr>
              <w:t>captopri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shd w:val="clear" w:color="auto" w:fill="auto"/>
          </w:tcPr>
          <w:p w14:paraId="4FAA514B" w14:textId="77777777" w:rsidR="00DB0503" w:rsidRPr="00FB1923" w:rsidRDefault="00DB0503" w:rsidP="00D925A4">
            <w:pPr>
              <w:pStyle w:val="TableParagraph"/>
              <w:spacing w:line="320" w:lineRule="exact"/>
              <w:ind w:left="27" w:right="26"/>
              <w:jc w:val="center"/>
            </w:pPr>
            <w:r w:rsidRPr="00FB1923">
              <w:t>candesartan</w:t>
            </w:r>
          </w:p>
        </w:tc>
        <w:tc>
          <w:tcPr>
            <w:tcW w:w="1486" w:type="dxa"/>
            <w:shd w:val="clear" w:color="auto" w:fill="auto"/>
          </w:tcPr>
          <w:p w14:paraId="53FD99F7" w14:textId="77777777" w:rsidR="00DB0503" w:rsidRPr="00FB1923" w:rsidRDefault="00DB0503" w:rsidP="00D925A4">
            <w:pPr>
              <w:pStyle w:val="TableParagraph"/>
              <w:spacing w:line="320" w:lineRule="exact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B1923">
              <w:t>metoprolo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shd w:val="clear" w:color="auto" w:fill="auto"/>
          </w:tcPr>
          <w:p w14:paraId="43086BE7" w14:textId="77777777" w:rsidR="00DB0503" w:rsidRPr="00FB1923" w:rsidRDefault="00DB0503" w:rsidP="00D925A4">
            <w:pPr>
              <w:pStyle w:val="TableParagraph"/>
              <w:spacing w:line="320" w:lineRule="exact"/>
              <w:ind w:left="0"/>
              <w:jc w:val="center"/>
            </w:pPr>
            <w:r w:rsidRPr="00FB1923">
              <w:t>azelnidipine</w:t>
            </w:r>
          </w:p>
        </w:tc>
        <w:tc>
          <w:tcPr>
            <w:tcW w:w="893" w:type="dxa"/>
            <w:shd w:val="clear" w:color="auto" w:fill="auto"/>
          </w:tcPr>
          <w:p w14:paraId="35204839" w14:textId="77777777" w:rsidR="00DB0503" w:rsidRPr="00FB1923" w:rsidRDefault="00DB0503" w:rsidP="00D925A4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shd w:val="clear" w:color="auto" w:fill="auto"/>
          </w:tcPr>
          <w:p w14:paraId="327F7B3D" w14:textId="77777777" w:rsidR="00DB0503" w:rsidRPr="00FB1923" w:rsidRDefault="00DB0503" w:rsidP="00D925A4">
            <w:pPr>
              <w:pStyle w:val="TableParagraph"/>
              <w:spacing w:line="320" w:lineRule="exact"/>
              <w:ind w:left="28" w:right="26"/>
              <w:jc w:val="center"/>
            </w:pPr>
            <w:r w:rsidRPr="00FB1923">
              <w:t>chlorthalidone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5FA7A667" w14:textId="77777777" w:rsidR="00DB0503" w:rsidRPr="00FB1923" w:rsidRDefault="00DB0503" w:rsidP="00D925A4">
            <w:pPr>
              <w:pStyle w:val="TableParagraph"/>
              <w:spacing w:line="320" w:lineRule="exact"/>
              <w:ind w:left="65" w:right="65"/>
              <w:jc w:val="center"/>
              <w:rPr>
                <w:b w:val="0"/>
              </w:rPr>
            </w:pPr>
            <w:r w:rsidRPr="00FB1923">
              <w:rPr>
                <w:b w:val="0"/>
              </w:rPr>
              <w:t>spironolactone</w:t>
            </w:r>
          </w:p>
        </w:tc>
      </w:tr>
      <w:tr w:rsidR="00DB0503" w:rsidRPr="00BA6713" w14:paraId="7FF9A74B" w14:textId="77777777" w:rsidTr="00007F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7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shd w:val="clear" w:color="auto" w:fill="auto"/>
          </w:tcPr>
          <w:p w14:paraId="65FFFB7E" w14:textId="77777777" w:rsidR="00DB0503" w:rsidRPr="00FB1923" w:rsidRDefault="00DB0503" w:rsidP="00D925A4">
            <w:pPr>
              <w:pStyle w:val="TableParagraph"/>
              <w:spacing w:line="320" w:lineRule="exact"/>
              <w:ind w:left="33"/>
              <w:jc w:val="center"/>
              <w:rPr>
                <w:b w:val="0"/>
              </w:rPr>
            </w:pPr>
            <w:r w:rsidRPr="00FB1923">
              <w:rPr>
                <w:b w:val="0"/>
              </w:rPr>
              <w:t>enalapri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shd w:val="clear" w:color="auto" w:fill="auto"/>
          </w:tcPr>
          <w:p w14:paraId="28600AC2" w14:textId="77777777" w:rsidR="00DB0503" w:rsidRPr="00FB1923" w:rsidRDefault="00DB0503" w:rsidP="00D925A4">
            <w:pPr>
              <w:pStyle w:val="TableParagraph"/>
              <w:spacing w:line="320" w:lineRule="exact"/>
              <w:ind w:left="27" w:right="26"/>
              <w:jc w:val="center"/>
            </w:pPr>
            <w:proofErr w:type="spellStart"/>
            <w:r w:rsidRPr="00FB1923">
              <w:t>eprosartan</w:t>
            </w:r>
            <w:proofErr w:type="spellEnd"/>
          </w:p>
        </w:tc>
        <w:tc>
          <w:tcPr>
            <w:tcW w:w="1486" w:type="dxa"/>
            <w:shd w:val="clear" w:color="auto" w:fill="auto"/>
          </w:tcPr>
          <w:p w14:paraId="0789833B" w14:textId="77777777" w:rsidR="00DB0503" w:rsidRPr="00FB1923" w:rsidRDefault="00DB0503" w:rsidP="00D925A4">
            <w:pPr>
              <w:pStyle w:val="TableParagraph"/>
              <w:spacing w:line="320" w:lineRule="exact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FB1923">
              <w:t>nadolol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shd w:val="clear" w:color="auto" w:fill="auto"/>
          </w:tcPr>
          <w:p w14:paraId="417C1E3D" w14:textId="77777777" w:rsidR="00DB0503" w:rsidRPr="00FB1923" w:rsidRDefault="00DB0503" w:rsidP="00D925A4">
            <w:pPr>
              <w:pStyle w:val="TableParagraph"/>
              <w:spacing w:line="320" w:lineRule="exact"/>
              <w:ind w:left="0"/>
              <w:jc w:val="center"/>
            </w:pPr>
            <w:r w:rsidRPr="00FB1923">
              <w:t>felodipine</w:t>
            </w:r>
          </w:p>
        </w:tc>
        <w:tc>
          <w:tcPr>
            <w:tcW w:w="893" w:type="dxa"/>
            <w:shd w:val="clear" w:color="auto" w:fill="auto"/>
          </w:tcPr>
          <w:p w14:paraId="51A0DFA7" w14:textId="77777777" w:rsidR="00DB0503" w:rsidRPr="00FB1923" w:rsidRDefault="00DB0503" w:rsidP="00D925A4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vMerge w:val="restart"/>
            <w:shd w:val="clear" w:color="auto" w:fill="auto"/>
          </w:tcPr>
          <w:p w14:paraId="23B0ED2D" w14:textId="77777777" w:rsidR="00DB0503" w:rsidRPr="005539DB" w:rsidRDefault="00DB0503" w:rsidP="00D925A4">
            <w:pPr>
              <w:pStyle w:val="TableParagraph"/>
              <w:spacing w:line="320" w:lineRule="exact"/>
              <w:ind w:left="28" w:right="26"/>
              <w:jc w:val="center"/>
            </w:pPr>
            <w:r>
              <w:rPr>
                <w:sz w:val="20"/>
              </w:rPr>
              <w:t>h</w:t>
            </w:r>
            <w:r w:rsidRPr="005539DB">
              <w:rPr>
                <w:sz w:val="20"/>
              </w:rPr>
              <w:t>ydrochlorothiazide</w:t>
            </w:r>
          </w:p>
          <w:p w14:paraId="55879337" w14:textId="77777777" w:rsidR="00DB0503" w:rsidRPr="00FB1923" w:rsidRDefault="00DB0503" w:rsidP="00D925A4">
            <w:pPr>
              <w:spacing w:line="320" w:lineRule="exact"/>
              <w:ind w:left="28" w:right="26"/>
              <w:jc w:val="center"/>
            </w:pPr>
            <w:r w:rsidRPr="005539DB">
              <w:t xml:space="preserve">Or HCTZ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4D2783D7" w14:textId="77777777" w:rsidR="00DB0503" w:rsidRPr="00FB1923" w:rsidRDefault="00DB0503" w:rsidP="00D925A4">
            <w:pPr>
              <w:pStyle w:val="TableParagraph"/>
              <w:spacing w:line="320" w:lineRule="exact"/>
              <w:ind w:left="65" w:right="64"/>
              <w:jc w:val="center"/>
              <w:rPr>
                <w:b w:val="0"/>
              </w:rPr>
            </w:pPr>
            <w:r w:rsidRPr="00FB1923">
              <w:rPr>
                <w:b w:val="0"/>
              </w:rPr>
              <w:t>triamterene</w:t>
            </w:r>
          </w:p>
        </w:tc>
      </w:tr>
      <w:tr w:rsidR="00DB0503" w:rsidRPr="00BA6713" w14:paraId="100223CF" w14:textId="77777777" w:rsidTr="00007F7B">
        <w:trPr>
          <w:trHeight w:hRule="exact" w:val="6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shd w:val="clear" w:color="auto" w:fill="auto"/>
          </w:tcPr>
          <w:p w14:paraId="2793E06F" w14:textId="77777777" w:rsidR="00DB0503" w:rsidRPr="00FB1923" w:rsidRDefault="00DB0503" w:rsidP="00D925A4">
            <w:pPr>
              <w:pStyle w:val="TableParagraph"/>
              <w:spacing w:line="320" w:lineRule="exact"/>
              <w:ind w:left="33"/>
              <w:jc w:val="center"/>
              <w:rPr>
                <w:b w:val="0"/>
              </w:rPr>
            </w:pPr>
            <w:proofErr w:type="spellStart"/>
            <w:r w:rsidRPr="00FB1923">
              <w:rPr>
                <w:b w:val="0"/>
              </w:rPr>
              <w:t>fosinopril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shd w:val="clear" w:color="auto" w:fill="auto"/>
          </w:tcPr>
          <w:p w14:paraId="6F15C349" w14:textId="77777777" w:rsidR="00DB0503" w:rsidRPr="00FB1923" w:rsidRDefault="00DB0503" w:rsidP="00D925A4">
            <w:pPr>
              <w:pStyle w:val="TableParagraph"/>
              <w:spacing w:line="320" w:lineRule="exact"/>
              <w:ind w:left="27" w:right="26"/>
              <w:jc w:val="center"/>
            </w:pPr>
            <w:r w:rsidRPr="00FB1923">
              <w:t>irbesartan</w:t>
            </w:r>
          </w:p>
        </w:tc>
        <w:tc>
          <w:tcPr>
            <w:tcW w:w="1486" w:type="dxa"/>
            <w:shd w:val="clear" w:color="auto" w:fill="auto"/>
          </w:tcPr>
          <w:p w14:paraId="30F1B3DE" w14:textId="77777777" w:rsidR="00DB0503" w:rsidRPr="00FB1923" w:rsidRDefault="00DB0503" w:rsidP="00D925A4">
            <w:pPr>
              <w:pStyle w:val="TableParagraph"/>
              <w:spacing w:line="320" w:lineRule="exact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B1923">
              <w:t>atenolo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shd w:val="clear" w:color="auto" w:fill="auto"/>
          </w:tcPr>
          <w:p w14:paraId="438E184D" w14:textId="77777777" w:rsidR="00DB0503" w:rsidRPr="00FB1923" w:rsidRDefault="00DB0503" w:rsidP="00D925A4">
            <w:pPr>
              <w:pStyle w:val="TableParagraph"/>
              <w:spacing w:line="320" w:lineRule="exact"/>
              <w:ind w:left="0"/>
              <w:jc w:val="center"/>
            </w:pPr>
            <w:r w:rsidRPr="00FB1923">
              <w:t>verapamil</w:t>
            </w:r>
          </w:p>
        </w:tc>
        <w:tc>
          <w:tcPr>
            <w:tcW w:w="893" w:type="dxa"/>
            <w:shd w:val="clear" w:color="auto" w:fill="auto"/>
          </w:tcPr>
          <w:p w14:paraId="3D4714D8" w14:textId="77777777" w:rsidR="00DB0503" w:rsidRPr="00FB1923" w:rsidRDefault="00DB0503" w:rsidP="00D925A4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vMerge/>
            <w:shd w:val="clear" w:color="auto" w:fill="auto"/>
          </w:tcPr>
          <w:p w14:paraId="6AF77842" w14:textId="77777777" w:rsidR="00DB0503" w:rsidRPr="00FB1923" w:rsidRDefault="00DB0503" w:rsidP="00D925A4">
            <w:pPr>
              <w:spacing w:line="320" w:lineRule="exact"/>
              <w:ind w:left="28" w:right="26"/>
              <w:jc w:val="center"/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32CD7B5B" w14:textId="77777777" w:rsidR="00DB0503" w:rsidRPr="00FB1923" w:rsidRDefault="00DB0503" w:rsidP="00D925A4">
            <w:pPr>
              <w:spacing w:line="320" w:lineRule="exact"/>
              <w:jc w:val="center"/>
              <w:rPr>
                <w:b w:val="0"/>
              </w:rPr>
            </w:pPr>
          </w:p>
        </w:tc>
      </w:tr>
      <w:tr w:rsidR="00DB0503" w:rsidRPr="00BA6713" w14:paraId="2D898DDA" w14:textId="77777777" w:rsidTr="00007F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shd w:val="clear" w:color="auto" w:fill="auto"/>
          </w:tcPr>
          <w:p w14:paraId="3D247632" w14:textId="77777777" w:rsidR="00DB0503" w:rsidRPr="00FB1923" w:rsidRDefault="00DB0503" w:rsidP="00D925A4">
            <w:pPr>
              <w:pStyle w:val="TableParagraph"/>
              <w:spacing w:line="320" w:lineRule="exact"/>
              <w:ind w:left="33"/>
              <w:jc w:val="center"/>
              <w:rPr>
                <w:b w:val="0"/>
              </w:rPr>
            </w:pPr>
            <w:r w:rsidRPr="00FB1923">
              <w:rPr>
                <w:b w:val="0"/>
              </w:rPr>
              <w:t>lisinopri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shd w:val="clear" w:color="auto" w:fill="auto"/>
          </w:tcPr>
          <w:p w14:paraId="3AD72645" w14:textId="77777777" w:rsidR="00DB0503" w:rsidRPr="00FB1923" w:rsidRDefault="00DB0503" w:rsidP="00D925A4">
            <w:pPr>
              <w:pStyle w:val="TableParagraph"/>
              <w:spacing w:line="320" w:lineRule="exact"/>
              <w:ind w:left="27" w:right="26"/>
              <w:jc w:val="center"/>
            </w:pPr>
            <w:r w:rsidRPr="00FB1923">
              <w:t>losartan</w:t>
            </w:r>
          </w:p>
        </w:tc>
        <w:tc>
          <w:tcPr>
            <w:tcW w:w="1486" w:type="dxa"/>
            <w:shd w:val="clear" w:color="auto" w:fill="auto"/>
          </w:tcPr>
          <w:p w14:paraId="6AE3F131" w14:textId="77777777" w:rsidR="00DB0503" w:rsidRPr="00FB1923" w:rsidRDefault="00DB0503" w:rsidP="00D925A4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shd w:val="clear" w:color="auto" w:fill="auto"/>
          </w:tcPr>
          <w:p w14:paraId="45A8D39F" w14:textId="77777777" w:rsidR="00DB0503" w:rsidRPr="00FB1923" w:rsidRDefault="00DB0503" w:rsidP="00D925A4">
            <w:pPr>
              <w:spacing w:line="320" w:lineRule="exact"/>
              <w:jc w:val="center"/>
            </w:pPr>
          </w:p>
        </w:tc>
        <w:tc>
          <w:tcPr>
            <w:tcW w:w="893" w:type="dxa"/>
            <w:shd w:val="clear" w:color="auto" w:fill="auto"/>
          </w:tcPr>
          <w:p w14:paraId="78CB471C" w14:textId="77777777" w:rsidR="00DB0503" w:rsidRPr="00FB1923" w:rsidRDefault="00DB0503" w:rsidP="00D925A4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shd w:val="clear" w:color="auto" w:fill="auto"/>
          </w:tcPr>
          <w:p w14:paraId="297400E6" w14:textId="77777777" w:rsidR="00DB0503" w:rsidRPr="00FB1923" w:rsidRDefault="00DB0503" w:rsidP="00D925A4">
            <w:pPr>
              <w:spacing w:line="320" w:lineRule="exact"/>
              <w:ind w:left="28" w:right="26"/>
              <w:jc w:val="center"/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6253379E" w14:textId="77777777" w:rsidR="00DB0503" w:rsidRPr="00FB1923" w:rsidRDefault="00DB0503" w:rsidP="00D925A4">
            <w:pPr>
              <w:spacing w:line="320" w:lineRule="exact"/>
              <w:jc w:val="center"/>
              <w:rPr>
                <w:b w:val="0"/>
              </w:rPr>
            </w:pPr>
          </w:p>
        </w:tc>
      </w:tr>
      <w:tr w:rsidR="00DB0503" w:rsidRPr="00BA6713" w14:paraId="01DD4775" w14:textId="77777777" w:rsidTr="00007F7B">
        <w:trPr>
          <w:trHeight w:hRule="exact" w:val="6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shd w:val="clear" w:color="auto" w:fill="auto"/>
          </w:tcPr>
          <w:p w14:paraId="1113BBCA" w14:textId="77777777" w:rsidR="00DB0503" w:rsidRPr="00FB1923" w:rsidRDefault="00DB0503" w:rsidP="00D925A4">
            <w:pPr>
              <w:pStyle w:val="TableParagraph"/>
              <w:spacing w:line="320" w:lineRule="exact"/>
              <w:ind w:left="33"/>
              <w:jc w:val="center"/>
              <w:rPr>
                <w:b w:val="0"/>
              </w:rPr>
            </w:pPr>
            <w:proofErr w:type="spellStart"/>
            <w:r w:rsidRPr="00FB1923">
              <w:rPr>
                <w:b w:val="0"/>
              </w:rPr>
              <w:t>moexipril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shd w:val="clear" w:color="auto" w:fill="auto"/>
          </w:tcPr>
          <w:p w14:paraId="3D17F4D2" w14:textId="77777777" w:rsidR="00DB0503" w:rsidRPr="00FB1923" w:rsidRDefault="00DB0503" w:rsidP="00D925A4">
            <w:pPr>
              <w:pStyle w:val="TableParagraph"/>
              <w:spacing w:line="320" w:lineRule="exact"/>
              <w:ind w:left="27" w:right="26"/>
              <w:jc w:val="center"/>
            </w:pPr>
            <w:r w:rsidRPr="00FB1923">
              <w:t>olmesartan</w:t>
            </w:r>
          </w:p>
        </w:tc>
        <w:tc>
          <w:tcPr>
            <w:tcW w:w="1486" w:type="dxa"/>
            <w:shd w:val="clear" w:color="auto" w:fill="auto"/>
          </w:tcPr>
          <w:p w14:paraId="5B17FE38" w14:textId="77777777" w:rsidR="00DB0503" w:rsidRPr="00FB1923" w:rsidRDefault="00DB0503" w:rsidP="00D925A4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shd w:val="clear" w:color="auto" w:fill="auto"/>
          </w:tcPr>
          <w:p w14:paraId="428093B1" w14:textId="77777777" w:rsidR="00DB0503" w:rsidRPr="00FB1923" w:rsidRDefault="00DB0503" w:rsidP="00D925A4">
            <w:pPr>
              <w:spacing w:line="320" w:lineRule="exact"/>
              <w:jc w:val="center"/>
            </w:pPr>
          </w:p>
        </w:tc>
        <w:tc>
          <w:tcPr>
            <w:tcW w:w="893" w:type="dxa"/>
            <w:shd w:val="clear" w:color="auto" w:fill="auto"/>
          </w:tcPr>
          <w:p w14:paraId="59AED5F9" w14:textId="77777777" w:rsidR="00DB0503" w:rsidRPr="00FB1923" w:rsidRDefault="00DB0503" w:rsidP="00D925A4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shd w:val="clear" w:color="auto" w:fill="auto"/>
          </w:tcPr>
          <w:p w14:paraId="2353A825" w14:textId="77777777" w:rsidR="00DB0503" w:rsidRPr="00FB1923" w:rsidRDefault="00DB0503" w:rsidP="00D925A4">
            <w:pPr>
              <w:spacing w:line="320" w:lineRule="exact"/>
              <w:ind w:left="28" w:right="26"/>
              <w:jc w:val="center"/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5B66627D" w14:textId="77777777" w:rsidR="00DB0503" w:rsidRPr="00FB1923" w:rsidRDefault="00DB0503" w:rsidP="00D925A4">
            <w:pPr>
              <w:spacing w:line="320" w:lineRule="exact"/>
              <w:jc w:val="center"/>
              <w:rPr>
                <w:b w:val="0"/>
              </w:rPr>
            </w:pPr>
          </w:p>
        </w:tc>
      </w:tr>
      <w:tr w:rsidR="00DB0503" w:rsidRPr="00BA6713" w14:paraId="771E8885" w14:textId="77777777" w:rsidTr="00007F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shd w:val="clear" w:color="auto" w:fill="auto"/>
          </w:tcPr>
          <w:p w14:paraId="210AF227" w14:textId="77777777" w:rsidR="00DB0503" w:rsidRPr="00FB1923" w:rsidRDefault="00DB0503" w:rsidP="00D925A4">
            <w:pPr>
              <w:pStyle w:val="TableParagraph"/>
              <w:spacing w:line="320" w:lineRule="exact"/>
              <w:ind w:left="33" w:right="76"/>
              <w:jc w:val="center"/>
              <w:rPr>
                <w:b w:val="0"/>
              </w:rPr>
            </w:pPr>
            <w:r w:rsidRPr="00FB1923">
              <w:rPr>
                <w:b w:val="0"/>
              </w:rPr>
              <w:t>perindopri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shd w:val="clear" w:color="auto" w:fill="auto"/>
          </w:tcPr>
          <w:p w14:paraId="3BF880D0" w14:textId="77777777" w:rsidR="00DB0503" w:rsidRPr="00FB1923" w:rsidRDefault="00DB0503" w:rsidP="00D925A4">
            <w:pPr>
              <w:pStyle w:val="TableParagraph"/>
              <w:spacing w:line="320" w:lineRule="exact"/>
              <w:ind w:left="27" w:right="26"/>
              <w:jc w:val="center"/>
            </w:pPr>
            <w:r w:rsidRPr="00FB1923">
              <w:t>telmisartan</w:t>
            </w:r>
          </w:p>
        </w:tc>
        <w:tc>
          <w:tcPr>
            <w:tcW w:w="1486" w:type="dxa"/>
            <w:shd w:val="clear" w:color="auto" w:fill="auto"/>
          </w:tcPr>
          <w:p w14:paraId="47727059" w14:textId="77777777" w:rsidR="00DB0503" w:rsidRPr="00FB1923" w:rsidRDefault="00DB0503" w:rsidP="00D925A4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shd w:val="clear" w:color="auto" w:fill="auto"/>
          </w:tcPr>
          <w:p w14:paraId="0C4CD66F" w14:textId="77777777" w:rsidR="00DB0503" w:rsidRPr="00FB1923" w:rsidRDefault="00DB0503" w:rsidP="00D925A4">
            <w:pPr>
              <w:spacing w:line="320" w:lineRule="exact"/>
              <w:jc w:val="center"/>
            </w:pPr>
          </w:p>
        </w:tc>
        <w:tc>
          <w:tcPr>
            <w:tcW w:w="893" w:type="dxa"/>
            <w:shd w:val="clear" w:color="auto" w:fill="auto"/>
          </w:tcPr>
          <w:p w14:paraId="7ACB1A77" w14:textId="77777777" w:rsidR="00DB0503" w:rsidRPr="00FB1923" w:rsidRDefault="00DB0503" w:rsidP="00D925A4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shd w:val="clear" w:color="auto" w:fill="auto"/>
          </w:tcPr>
          <w:p w14:paraId="5CC345A2" w14:textId="77777777" w:rsidR="00DB0503" w:rsidRPr="00FB1923" w:rsidRDefault="00DB0503" w:rsidP="00D925A4">
            <w:pPr>
              <w:spacing w:line="320" w:lineRule="exact"/>
              <w:ind w:left="28" w:right="26"/>
              <w:jc w:val="center"/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4A53422D" w14:textId="77777777" w:rsidR="00DB0503" w:rsidRPr="00FB1923" w:rsidRDefault="00DB0503" w:rsidP="00D925A4">
            <w:pPr>
              <w:spacing w:line="320" w:lineRule="exact"/>
              <w:jc w:val="center"/>
              <w:rPr>
                <w:b w:val="0"/>
              </w:rPr>
            </w:pPr>
          </w:p>
        </w:tc>
      </w:tr>
      <w:tr w:rsidR="00DB0503" w:rsidRPr="0058775F" w14:paraId="7A9228D8" w14:textId="77777777" w:rsidTr="00007F7B">
        <w:trPr>
          <w:trHeight w:hRule="exact" w:val="6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shd w:val="clear" w:color="auto" w:fill="auto"/>
          </w:tcPr>
          <w:p w14:paraId="69683DCA" w14:textId="77777777" w:rsidR="00DB0503" w:rsidRPr="0058775F" w:rsidRDefault="00DB0503" w:rsidP="00D925A4">
            <w:pPr>
              <w:pStyle w:val="TableParagraph"/>
              <w:spacing w:line="320" w:lineRule="exact"/>
              <w:ind w:left="33"/>
              <w:jc w:val="center"/>
              <w:rPr>
                <w:b w:val="0"/>
                <w:color w:val="000000" w:themeColor="text1"/>
              </w:rPr>
            </w:pPr>
            <w:r w:rsidRPr="0058775F">
              <w:rPr>
                <w:b w:val="0"/>
                <w:color w:val="000000" w:themeColor="text1"/>
              </w:rPr>
              <w:t>quinapri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shd w:val="clear" w:color="auto" w:fill="auto"/>
          </w:tcPr>
          <w:p w14:paraId="5F1768BD" w14:textId="77777777" w:rsidR="00DB0503" w:rsidRPr="0058775F" w:rsidRDefault="00DB0503" w:rsidP="00D925A4">
            <w:pPr>
              <w:pStyle w:val="TableParagraph"/>
              <w:spacing w:line="320" w:lineRule="exact"/>
              <w:ind w:left="27" w:right="26"/>
              <w:jc w:val="center"/>
              <w:rPr>
                <w:color w:val="000000" w:themeColor="text1"/>
              </w:rPr>
            </w:pPr>
            <w:r w:rsidRPr="0058775F">
              <w:rPr>
                <w:color w:val="000000" w:themeColor="text1"/>
              </w:rPr>
              <w:t>valsartan</w:t>
            </w:r>
          </w:p>
        </w:tc>
        <w:tc>
          <w:tcPr>
            <w:tcW w:w="1486" w:type="dxa"/>
            <w:shd w:val="clear" w:color="auto" w:fill="auto"/>
          </w:tcPr>
          <w:p w14:paraId="201A0C41" w14:textId="77777777" w:rsidR="00DB0503" w:rsidRPr="0058775F" w:rsidRDefault="00DB0503" w:rsidP="00D925A4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shd w:val="clear" w:color="auto" w:fill="auto"/>
          </w:tcPr>
          <w:p w14:paraId="2254DB2D" w14:textId="77777777" w:rsidR="00DB0503" w:rsidRPr="0058775F" w:rsidRDefault="00DB0503" w:rsidP="00D925A4">
            <w:pPr>
              <w:spacing w:line="320" w:lineRule="exact"/>
              <w:jc w:val="center"/>
              <w:rPr>
                <w:color w:val="000000" w:themeColor="text1"/>
              </w:rPr>
            </w:pPr>
          </w:p>
        </w:tc>
        <w:tc>
          <w:tcPr>
            <w:tcW w:w="893" w:type="dxa"/>
            <w:shd w:val="clear" w:color="auto" w:fill="auto"/>
          </w:tcPr>
          <w:p w14:paraId="2C6924B7" w14:textId="77777777" w:rsidR="00DB0503" w:rsidRPr="0058775F" w:rsidRDefault="00DB0503" w:rsidP="00D925A4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shd w:val="clear" w:color="auto" w:fill="auto"/>
          </w:tcPr>
          <w:p w14:paraId="58B25260" w14:textId="77777777" w:rsidR="00DB0503" w:rsidRPr="0058775F" w:rsidRDefault="00DB0503" w:rsidP="00D925A4">
            <w:pPr>
              <w:spacing w:line="320" w:lineRule="exact"/>
              <w:ind w:left="28" w:right="26"/>
              <w:jc w:val="center"/>
              <w:rPr>
                <w:color w:val="000000" w:themeColor="text1"/>
              </w:rPr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4C0F1B2B" w14:textId="77777777" w:rsidR="00DB0503" w:rsidRPr="0058775F" w:rsidRDefault="00DB0503" w:rsidP="00D925A4">
            <w:pPr>
              <w:spacing w:line="320" w:lineRule="exact"/>
              <w:jc w:val="center"/>
              <w:rPr>
                <w:b w:val="0"/>
                <w:color w:val="000000" w:themeColor="text1"/>
              </w:rPr>
            </w:pPr>
          </w:p>
        </w:tc>
      </w:tr>
      <w:tr w:rsidR="00DB0503" w:rsidRPr="0058775F" w14:paraId="031CD248" w14:textId="77777777" w:rsidTr="00007F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4" w:type="dxa"/>
            <w:tcBorders>
              <w:bottom w:val="single" w:sz="4" w:space="0" w:color="auto"/>
            </w:tcBorders>
            <w:shd w:val="clear" w:color="auto" w:fill="auto"/>
          </w:tcPr>
          <w:p w14:paraId="5435D9B5" w14:textId="77777777" w:rsidR="00DB0503" w:rsidRPr="0058775F" w:rsidRDefault="00DB0503" w:rsidP="00D925A4">
            <w:pPr>
              <w:pStyle w:val="TableParagraph"/>
              <w:spacing w:line="320" w:lineRule="exact"/>
              <w:ind w:left="33" w:right="45"/>
              <w:jc w:val="center"/>
              <w:rPr>
                <w:b w:val="0"/>
                <w:color w:val="000000" w:themeColor="text1"/>
              </w:rPr>
            </w:pPr>
            <w:r w:rsidRPr="0058775F">
              <w:rPr>
                <w:b w:val="0"/>
                <w:color w:val="000000" w:themeColor="text1"/>
              </w:rPr>
              <w:t>trandolapril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316" w:type="dxa"/>
            <w:tcBorders>
              <w:bottom w:val="single" w:sz="4" w:space="0" w:color="auto"/>
            </w:tcBorders>
            <w:shd w:val="clear" w:color="auto" w:fill="auto"/>
          </w:tcPr>
          <w:p w14:paraId="30EDDCAE" w14:textId="77777777" w:rsidR="00DB0503" w:rsidRPr="0058775F" w:rsidRDefault="00DB0503" w:rsidP="00D925A4">
            <w:pPr>
              <w:spacing w:line="320" w:lineRule="exact"/>
              <w:ind w:left="27" w:right="26"/>
              <w:jc w:val="center"/>
              <w:rPr>
                <w:rFonts w:cstheme="minorHAnsi"/>
                <w:color w:val="000000" w:themeColor="text1"/>
              </w:rPr>
            </w:pPr>
            <w:proofErr w:type="spellStart"/>
            <w:r w:rsidRPr="0058775F">
              <w:rPr>
                <w:rStyle w:val="highlight"/>
                <w:rFonts w:cstheme="minorHAnsi"/>
                <w:color w:val="000000" w:themeColor="text1"/>
                <w:szCs w:val="20"/>
                <w:lang w:val="en"/>
              </w:rPr>
              <w:t>fimasartan</w:t>
            </w:r>
            <w:proofErr w:type="spellEnd"/>
          </w:p>
        </w:tc>
        <w:tc>
          <w:tcPr>
            <w:tcW w:w="1486" w:type="dxa"/>
            <w:tcBorders>
              <w:bottom w:val="single" w:sz="4" w:space="0" w:color="auto"/>
            </w:tcBorders>
            <w:shd w:val="clear" w:color="auto" w:fill="auto"/>
          </w:tcPr>
          <w:p w14:paraId="3037D694" w14:textId="77777777" w:rsidR="00DB0503" w:rsidRPr="0058775F" w:rsidRDefault="00DB0503" w:rsidP="00D925A4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288" w:type="dxa"/>
            <w:tcBorders>
              <w:bottom w:val="single" w:sz="4" w:space="0" w:color="auto"/>
            </w:tcBorders>
            <w:shd w:val="clear" w:color="auto" w:fill="auto"/>
          </w:tcPr>
          <w:p w14:paraId="692FBDA9" w14:textId="77777777" w:rsidR="00DB0503" w:rsidRPr="0058775F" w:rsidRDefault="00DB0503" w:rsidP="00D925A4">
            <w:pPr>
              <w:spacing w:line="320" w:lineRule="exact"/>
              <w:jc w:val="center"/>
              <w:rPr>
                <w:b/>
                <w:color w:val="000000" w:themeColor="text1"/>
              </w:rPr>
            </w:pPr>
          </w:p>
        </w:tc>
        <w:tc>
          <w:tcPr>
            <w:tcW w:w="893" w:type="dxa"/>
            <w:tcBorders>
              <w:bottom w:val="single" w:sz="4" w:space="0" w:color="auto"/>
            </w:tcBorders>
            <w:shd w:val="clear" w:color="auto" w:fill="auto"/>
          </w:tcPr>
          <w:p w14:paraId="678BEAB0" w14:textId="77777777" w:rsidR="00DB0503" w:rsidRPr="0058775F" w:rsidRDefault="00DB0503" w:rsidP="00D925A4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696" w:type="dxa"/>
            <w:tcBorders>
              <w:bottom w:val="single" w:sz="4" w:space="0" w:color="auto"/>
            </w:tcBorders>
            <w:shd w:val="clear" w:color="auto" w:fill="auto"/>
          </w:tcPr>
          <w:p w14:paraId="7DB74A29" w14:textId="77777777" w:rsidR="00DB0503" w:rsidRPr="0058775F" w:rsidRDefault="00DB0503" w:rsidP="00D925A4">
            <w:pPr>
              <w:spacing w:line="320" w:lineRule="exact"/>
              <w:ind w:left="28" w:right="26"/>
              <w:jc w:val="center"/>
              <w:rPr>
                <w:b/>
                <w:color w:val="000000" w:themeColor="text1"/>
              </w:rPr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418" w:type="dxa"/>
            <w:tcBorders>
              <w:bottom w:val="single" w:sz="4" w:space="0" w:color="auto"/>
            </w:tcBorders>
            <w:shd w:val="clear" w:color="auto" w:fill="auto"/>
          </w:tcPr>
          <w:p w14:paraId="7BA4FA22" w14:textId="77777777" w:rsidR="00DB0503" w:rsidRPr="0058775F" w:rsidRDefault="00DB0503" w:rsidP="00D925A4">
            <w:pPr>
              <w:spacing w:line="320" w:lineRule="exact"/>
              <w:jc w:val="center"/>
              <w:rPr>
                <w:b w:val="0"/>
                <w:color w:val="000000" w:themeColor="text1"/>
              </w:rPr>
            </w:pPr>
          </w:p>
        </w:tc>
      </w:tr>
      <w:tr w:rsidR="00DB0503" w:rsidRPr="0058775F" w14:paraId="39B7BF90" w14:textId="77777777" w:rsidTr="00007F7B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hRule="exact" w:val="5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1" w:type="dxa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BBC53D" w14:textId="0A2C0AE9" w:rsidR="00DB0503" w:rsidRPr="00D925A4" w:rsidRDefault="00DB0503" w:rsidP="00D925A4">
            <w:pPr>
              <w:pStyle w:val="BodyText"/>
              <w:rPr>
                <w:b w:val="0"/>
                <w:sz w:val="18"/>
              </w:rPr>
            </w:pPr>
            <w:proofErr w:type="spellStart"/>
            <w:r w:rsidRPr="00D925A4">
              <w:rPr>
                <w:b w:val="0"/>
                <w:sz w:val="18"/>
              </w:rPr>
              <w:t>ACEi</w:t>
            </w:r>
            <w:proofErr w:type="spellEnd"/>
            <w:r w:rsidRPr="00D925A4">
              <w:rPr>
                <w:b w:val="0"/>
                <w:sz w:val="18"/>
              </w:rPr>
              <w:t>, angiotensin-converting enzyme inhibitor; ARB, angiotensin-receptor blocker; BB, beta-blocker; CCB, calcium channel blocker; DRI, direct renin inhibitor; HCTZ, hydrochlorothiazide</w:t>
            </w:r>
            <w:r w:rsidR="001E5A6A">
              <w:rPr>
                <w:b w:val="0"/>
                <w:sz w:val="18"/>
              </w:rPr>
              <w:t>.</w:t>
            </w:r>
          </w:p>
          <w:p w14:paraId="558A67AA" w14:textId="77777777" w:rsidR="00DB0503" w:rsidRPr="0058775F" w:rsidRDefault="00DB0503" w:rsidP="00D925A4">
            <w:pPr>
              <w:spacing w:line="320" w:lineRule="exact"/>
              <w:rPr>
                <w:b w:val="0"/>
                <w:color w:val="000000" w:themeColor="text1"/>
              </w:rPr>
            </w:pPr>
          </w:p>
        </w:tc>
      </w:tr>
    </w:tbl>
    <w:p w14:paraId="593CC78F" w14:textId="77777777" w:rsidR="00DB0503" w:rsidRDefault="00DB0503" w:rsidP="00DB0503">
      <w:pPr>
        <w:pStyle w:val="EndNoteBibliography"/>
        <w:ind w:left="720" w:hanging="720"/>
        <w:jc w:val="left"/>
        <w:sectPr w:rsidR="00DB0503" w:rsidSect="001A21D6">
          <w:type w:val="continuous"/>
          <w:pgSz w:w="12240" w:h="15840"/>
          <w:pgMar w:top="1440" w:right="1440" w:bottom="1440" w:left="1440" w:header="720" w:footer="196" w:gutter="0"/>
          <w:cols w:space="720"/>
          <w:docGrid w:linePitch="360"/>
        </w:sectPr>
      </w:pPr>
    </w:p>
    <w:p w14:paraId="1E77ACBB" w14:textId="1BD28047" w:rsidR="00867994" w:rsidRDefault="00867994" w:rsidP="00867994">
      <w:pPr>
        <w:pStyle w:val="Heading1"/>
      </w:pPr>
      <w:r>
        <w:lastRenderedPageBreak/>
        <w:t xml:space="preserve">Appendix II: Supplementary Tables – Additional Results </w:t>
      </w:r>
    </w:p>
    <w:p w14:paraId="5E708A54" w14:textId="77777777" w:rsidR="00867994" w:rsidRDefault="00867994" w:rsidP="00DB0503">
      <w:pPr>
        <w:pStyle w:val="Heading2"/>
      </w:pPr>
    </w:p>
    <w:p w14:paraId="0BC0A766" w14:textId="08E1DF91" w:rsidR="00DB0503" w:rsidRDefault="00DB0503" w:rsidP="00DB0503">
      <w:pPr>
        <w:pStyle w:val="Heading2"/>
      </w:pPr>
      <w:r w:rsidRPr="006344D7">
        <w:t>T</w:t>
      </w:r>
      <w:r w:rsidR="001E5A6A" w:rsidRPr="006344D7">
        <w:t>ABLE</w:t>
      </w:r>
      <w:r w:rsidRPr="006344D7">
        <w:t xml:space="preserve"> </w:t>
      </w:r>
      <w:r>
        <w:t>S</w:t>
      </w:r>
      <w:r w:rsidR="00C466C3">
        <w:t>3</w:t>
      </w:r>
      <w:r w:rsidR="001E5A6A">
        <w:t>.</w:t>
      </w:r>
      <w:r w:rsidRPr="006344D7">
        <w:t xml:space="preserve"> Summary of study characteristics </w:t>
      </w:r>
      <w:r>
        <w:t xml:space="preserve">in 29 articles identified in the rapid evidence assessment of recent literature </w:t>
      </w:r>
    </w:p>
    <w:tbl>
      <w:tblPr>
        <w:tblStyle w:val="GridTable1Light"/>
        <w:tblW w:w="12960" w:type="dxa"/>
        <w:tblLayout w:type="fixed"/>
        <w:tblLook w:val="04A0" w:firstRow="1" w:lastRow="0" w:firstColumn="1" w:lastColumn="0" w:noHBand="0" w:noVBand="1"/>
      </w:tblPr>
      <w:tblGrid>
        <w:gridCol w:w="1134"/>
        <w:gridCol w:w="993"/>
        <w:gridCol w:w="1417"/>
        <w:gridCol w:w="851"/>
        <w:gridCol w:w="1417"/>
        <w:gridCol w:w="1276"/>
        <w:gridCol w:w="1843"/>
        <w:gridCol w:w="1984"/>
        <w:gridCol w:w="2045"/>
      </w:tblGrid>
      <w:tr w:rsidR="001739A9" w:rsidRPr="00A06864" w14:paraId="354BD523" w14:textId="77777777" w:rsidTr="00DE78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tcBorders>
              <w:bottom w:val="none" w:sz="0" w:space="0" w:color="auto"/>
            </w:tcBorders>
          </w:tcPr>
          <w:p w14:paraId="78E29D7D" w14:textId="4C34F21B" w:rsidR="00DB0503" w:rsidRPr="00A06864" w:rsidRDefault="00DB0503" w:rsidP="00D925A4">
            <w:pPr>
              <w:spacing w:line="280" w:lineRule="exact"/>
              <w:jc w:val="center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 xml:space="preserve">Author, </w:t>
            </w:r>
            <w:r w:rsidR="001E5A6A">
              <w:rPr>
                <w:rFonts w:cstheme="minorHAnsi"/>
                <w:szCs w:val="20"/>
              </w:rPr>
              <w:t>y</w:t>
            </w:r>
            <w:r w:rsidRPr="00A06864">
              <w:rPr>
                <w:rFonts w:cstheme="minorHAnsi"/>
                <w:szCs w:val="20"/>
              </w:rPr>
              <w:t>ear</w:t>
            </w:r>
          </w:p>
        </w:tc>
        <w:tc>
          <w:tcPr>
            <w:tcW w:w="993" w:type="dxa"/>
            <w:tcBorders>
              <w:bottom w:val="none" w:sz="0" w:space="0" w:color="auto"/>
            </w:tcBorders>
          </w:tcPr>
          <w:p w14:paraId="28C0AF69" w14:textId="46259EAD" w:rsidR="00DB0503" w:rsidRPr="00A06864" w:rsidRDefault="00DB0503" w:rsidP="00D925A4">
            <w:pPr>
              <w:spacing w:line="28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Country</w:t>
            </w:r>
          </w:p>
        </w:tc>
        <w:tc>
          <w:tcPr>
            <w:tcW w:w="1417" w:type="dxa"/>
            <w:tcBorders>
              <w:bottom w:val="none" w:sz="0" w:space="0" w:color="auto"/>
            </w:tcBorders>
          </w:tcPr>
          <w:p w14:paraId="0316114F" w14:textId="37BFD2F1" w:rsidR="00DB0503" w:rsidRPr="00A06864" w:rsidRDefault="00DB0503" w:rsidP="00D925A4">
            <w:pPr>
              <w:spacing w:line="28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 xml:space="preserve">Publication </w:t>
            </w:r>
            <w:r w:rsidR="001E5A6A">
              <w:rPr>
                <w:rFonts w:cstheme="minorHAnsi"/>
                <w:szCs w:val="20"/>
              </w:rPr>
              <w:t>t</w:t>
            </w:r>
            <w:r w:rsidRPr="00A06864">
              <w:rPr>
                <w:rFonts w:cstheme="minorHAnsi"/>
                <w:szCs w:val="20"/>
              </w:rPr>
              <w:t>ype</w:t>
            </w:r>
          </w:p>
        </w:tc>
        <w:tc>
          <w:tcPr>
            <w:tcW w:w="851" w:type="dxa"/>
            <w:tcBorders>
              <w:bottom w:val="none" w:sz="0" w:space="0" w:color="auto"/>
            </w:tcBorders>
          </w:tcPr>
          <w:p w14:paraId="00A2C617" w14:textId="4095BFC6" w:rsidR="00DB0503" w:rsidRPr="00A06864" w:rsidRDefault="00DB0503" w:rsidP="00D925A4">
            <w:pPr>
              <w:spacing w:line="28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 xml:space="preserve">Sample </w:t>
            </w:r>
            <w:r w:rsidR="001E5A6A">
              <w:rPr>
                <w:rFonts w:cstheme="minorHAnsi"/>
                <w:szCs w:val="20"/>
              </w:rPr>
              <w:t>s</w:t>
            </w:r>
            <w:r w:rsidRPr="00A06864">
              <w:rPr>
                <w:rFonts w:cstheme="minorHAnsi"/>
                <w:szCs w:val="20"/>
              </w:rPr>
              <w:t>ize</w:t>
            </w:r>
          </w:p>
        </w:tc>
        <w:tc>
          <w:tcPr>
            <w:tcW w:w="1417" w:type="dxa"/>
            <w:tcBorders>
              <w:bottom w:val="none" w:sz="0" w:space="0" w:color="auto"/>
            </w:tcBorders>
          </w:tcPr>
          <w:p w14:paraId="7F961148" w14:textId="204A1AC2" w:rsidR="00DB0503" w:rsidRPr="00A06864" w:rsidRDefault="00DB0503" w:rsidP="00D925A4">
            <w:pPr>
              <w:spacing w:line="28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A</w:t>
            </w:r>
            <w:r>
              <w:rPr>
                <w:rFonts w:cstheme="minorHAnsi"/>
                <w:szCs w:val="20"/>
              </w:rPr>
              <w:t>ge</w:t>
            </w:r>
            <w:r w:rsidRPr="00A06864">
              <w:rPr>
                <w:rFonts w:cstheme="minorHAnsi"/>
                <w:szCs w:val="20"/>
              </w:rPr>
              <w:t xml:space="preserve"> </w:t>
            </w:r>
            <w:r>
              <w:rPr>
                <w:rFonts w:cstheme="minorHAnsi"/>
                <w:szCs w:val="20"/>
              </w:rPr>
              <w:t>(</w:t>
            </w:r>
            <w:r w:rsidR="001E5A6A">
              <w:rPr>
                <w:rFonts w:cstheme="minorHAnsi"/>
                <w:szCs w:val="20"/>
              </w:rPr>
              <w:t>m</w:t>
            </w:r>
            <w:r w:rsidRPr="00A06864">
              <w:rPr>
                <w:rFonts w:cstheme="minorHAnsi"/>
                <w:szCs w:val="20"/>
              </w:rPr>
              <w:t xml:space="preserve">ean </w:t>
            </w:r>
            <w:r>
              <w:rPr>
                <w:rFonts w:cstheme="minorHAnsi"/>
                <w:szCs w:val="20"/>
              </w:rPr>
              <w:t xml:space="preserve">or median) , % male </w:t>
            </w:r>
          </w:p>
        </w:tc>
        <w:tc>
          <w:tcPr>
            <w:tcW w:w="1276" w:type="dxa"/>
            <w:tcBorders>
              <w:bottom w:val="none" w:sz="0" w:space="0" w:color="auto"/>
            </w:tcBorders>
          </w:tcPr>
          <w:p w14:paraId="3B21FF72" w14:textId="13B8AD8B" w:rsidR="00DB0503" w:rsidRPr="00A06864" w:rsidRDefault="001739A9" w:rsidP="00D925A4">
            <w:pPr>
              <w:spacing w:line="28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  <w:r w:rsidR="00DB0503" w:rsidRPr="00A06864">
              <w:rPr>
                <w:rFonts w:cstheme="minorHAnsi"/>
                <w:szCs w:val="20"/>
              </w:rPr>
              <w:t xml:space="preserve"> or </w:t>
            </w:r>
            <w:r w:rsidR="001E5A6A">
              <w:rPr>
                <w:rFonts w:cstheme="minorHAnsi"/>
                <w:szCs w:val="20"/>
              </w:rPr>
              <w:t>f</w:t>
            </w:r>
            <w:r w:rsidR="00DB0503" w:rsidRPr="00A06864">
              <w:rPr>
                <w:rFonts w:cstheme="minorHAnsi"/>
                <w:szCs w:val="20"/>
              </w:rPr>
              <w:t>ree</w:t>
            </w:r>
            <w:r w:rsidR="00DB0503">
              <w:rPr>
                <w:rFonts w:cstheme="minorHAnsi"/>
                <w:szCs w:val="20"/>
              </w:rPr>
              <w:t xml:space="preserve"> combination</w:t>
            </w:r>
          </w:p>
        </w:tc>
        <w:tc>
          <w:tcPr>
            <w:tcW w:w="1843" w:type="dxa"/>
            <w:tcBorders>
              <w:bottom w:val="none" w:sz="0" w:space="0" w:color="auto"/>
            </w:tcBorders>
          </w:tcPr>
          <w:p w14:paraId="22518EA9" w14:textId="77777777" w:rsidR="00DB0503" w:rsidRPr="00A06864" w:rsidRDefault="00DB0503" w:rsidP="00D925A4">
            <w:pPr>
              <w:spacing w:line="28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Intervention(s) and Dose (mg)</w:t>
            </w:r>
          </w:p>
        </w:tc>
        <w:tc>
          <w:tcPr>
            <w:tcW w:w="1984" w:type="dxa"/>
            <w:tcBorders>
              <w:bottom w:val="none" w:sz="0" w:space="0" w:color="auto"/>
            </w:tcBorders>
          </w:tcPr>
          <w:p w14:paraId="2DDA9F7F" w14:textId="5D658BA5" w:rsidR="00DB0503" w:rsidRPr="00AD0E66" w:rsidRDefault="00DB0503" w:rsidP="00D925A4">
            <w:pPr>
              <w:spacing w:line="28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D0E66">
              <w:rPr>
                <w:rFonts w:cstheme="minorHAnsi"/>
                <w:szCs w:val="20"/>
              </w:rPr>
              <w:t>Primary observation</w:t>
            </w:r>
          </w:p>
        </w:tc>
        <w:tc>
          <w:tcPr>
            <w:tcW w:w="2045" w:type="dxa"/>
            <w:tcBorders>
              <w:bottom w:val="none" w:sz="0" w:space="0" w:color="auto"/>
            </w:tcBorders>
          </w:tcPr>
          <w:p w14:paraId="37258428" w14:textId="1BAB207F" w:rsidR="00DB0503" w:rsidRPr="00AD0E66" w:rsidRDefault="00DB0503" w:rsidP="00D925A4">
            <w:pPr>
              <w:spacing w:line="28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D0E66">
              <w:rPr>
                <w:rFonts w:cstheme="minorHAnsi"/>
                <w:szCs w:val="20"/>
              </w:rPr>
              <w:t xml:space="preserve">Secondary observations </w:t>
            </w:r>
          </w:p>
        </w:tc>
      </w:tr>
      <w:tr w:rsidR="001739A9" w:rsidRPr="00A06864" w14:paraId="51050041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393C7B0E" w14:textId="535CBAF8" w:rsidR="00DB0503" w:rsidRPr="00ED3376" w:rsidRDefault="00DB0503" w:rsidP="009A79CC">
            <w:pPr>
              <w:spacing w:line="280" w:lineRule="exact"/>
              <w:rPr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Kumagai</w:t>
            </w:r>
            <w:proofErr w:type="spellEnd"/>
            <w:r>
              <w:rPr>
                <w:sz w:val="18"/>
                <w:szCs w:val="18"/>
              </w:rPr>
              <w:t xml:space="preserve"> N</w:t>
            </w:r>
            <w:r w:rsidRPr="00ED3376">
              <w:rPr>
                <w:sz w:val="18"/>
                <w:szCs w:val="18"/>
              </w:rPr>
              <w:t xml:space="preserve">, 2013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LdW1hZ2FpPC9BdXRob3I+PFllYXI+MjAxMzwvWWVhcj48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LdW1hZ2FpPC9BdXRob3I+PFllYXI+MjAxMzwvWWVhcj48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" w:tooltip="Kumagai, 2013 #258" w:history="1">
              <w:r w:rsidR="009A79CC">
                <w:rPr>
                  <w:noProof/>
                  <w:sz w:val="18"/>
                  <w:szCs w:val="18"/>
                </w:rPr>
                <w:t>1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60498BAB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Japan</w:t>
            </w:r>
          </w:p>
        </w:tc>
        <w:tc>
          <w:tcPr>
            <w:tcW w:w="1417" w:type="dxa"/>
          </w:tcPr>
          <w:p w14:paraId="0080192F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4D52CF6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196</w:t>
            </w:r>
          </w:p>
        </w:tc>
        <w:tc>
          <w:tcPr>
            <w:tcW w:w="1417" w:type="dxa"/>
          </w:tcPr>
          <w:p w14:paraId="7CEC810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69, 57.0</w:t>
            </w:r>
          </w:p>
        </w:tc>
        <w:tc>
          <w:tcPr>
            <w:tcW w:w="1276" w:type="dxa"/>
          </w:tcPr>
          <w:p w14:paraId="181E0B10" w14:textId="3134E496" w:rsidR="00DB0503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539B167D" w14:textId="7051F9F3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ARB/</w:t>
            </w:r>
            <w:proofErr w:type="spellStart"/>
            <w:r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ARB; </w:t>
            </w:r>
            <w:proofErr w:type="spellStart"/>
            <w:r>
              <w:rPr>
                <w:rFonts w:cstheme="minorHAnsi"/>
                <w:szCs w:val="20"/>
              </w:rPr>
              <w:t>cand</w:t>
            </w:r>
            <w:proofErr w:type="spellEnd"/>
            <w:r w:rsidR="00DB0503">
              <w:rPr>
                <w:rFonts w:cstheme="minorHAnsi"/>
                <w:szCs w:val="20"/>
              </w:rPr>
              <w:t xml:space="preserve"> 8</w:t>
            </w:r>
            <w:r w:rsidR="001E5A6A">
              <w:rPr>
                <w:rFonts w:cstheme="minorHAnsi"/>
                <w:szCs w:val="20"/>
              </w:rPr>
              <w:t xml:space="preserve"> </w:t>
            </w:r>
            <w:r>
              <w:rPr>
                <w:rFonts w:cstheme="minorHAnsi"/>
                <w:szCs w:val="20"/>
              </w:rPr>
              <w:t xml:space="preserve">mg, </w:t>
            </w:r>
            <w:proofErr w:type="spellStart"/>
            <w:r>
              <w:rPr>
                <w:rFonts w:cstheme="minorHAnsi"/>
                <w:szCs w:val="20"/>
              </w:rPr>
              <w:t>tel</w:t>
            </w:r>
            <w:proofErr w:type="spellEnd"/>
            <w:r>
              <w:rPr>
                <w:rFonts w:cstheme="minorHAnsi"/>
                <w:szCs w:val="20"/>
              </w:rPr>
              <w:t xml:space="preserve"> 40</w:t>
            </w:r>
            <w:r w:rsidR="001E5A6A">
              <w:rPr>
                <w:rFonts w:cstheme="minorHAnsi"/>
                <w:szCs w:val="20"/>
              </w:rPr>
              <w:t xml:space="preserve"> </w:t>
            </w:r>
            <w:r>
              <w:rPr>
                <w:rFonts w:cstheme="minorHAnsi"/>
                <w:szCs w:val="20"/>
              </w:rPr>
              <w:t xml:space="preserve">mg, </w:t>
            </w:r>
            <w:proofErr w:type="spellStart"/>
            <w:r>
              <w:rPr>
                <w:rFonts w:cstheme="minorHAnsi"/>
                <w:szCs w:val="20"/>
              </w:rPr>
              <w:t>amlo</w:t>
            </w:r>
            <w:proofErr w:type="spellEnd"/>
            <w:r w:rsidR="00DB0503">
              <w:rPr>
                <w:rFonts w:cstheme="minorHAnsi"/>
                <w:szCs w:val="20"/>
              </w:rPr>
              <w:t xml:space="preserve"> 5)</w:t>
            </w:r>
          </w:p>
        </w:tc>
        <w:tc>
          <w:tcPr>
            <w:tcW w:w="1984" w:type="dxa"/>
          </w:tcPr>
          <w:p w14:paraId="7FBAA3A8" w14:textId="08306CBD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184F66">
              <w:rPr>
                <w:rFonts w:cstheme="minorHAnsi"/>
                <w:szCs w:val="20"/>
              </w:rPr>
              <w:t>Change in mean home BP, drug adherence and healthcare costs</w:t>
            </w:r>
          </w:p>
        </w:tc>
        <w:tc>
          <w:tcPr>
            <w:tcW w:w="2045" w:type="dxa"/>
          </w:tcPr>
          <w:p w14:paraId="3625539A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14:paraId="58632C60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47E79820" w14:textId="09292F8C" w:rsidR="00DB0503" w:rsidRPr="00AC68BF" w:rsidRDefault="00DB0503" w:rsidP="009A79CC">
            <w:pPr>
              <w:spacing w:line="280" w:lineRule="exact"/>
              <w:rPr>
                <w:rFonts w:cstheme="minorHAnsi"/>
                <w:b w:val="0"/>
                <w:sz w:val="18"/>
                <w:szCs w:val="18"/>
              </w:rPr>
            </w:pPr>
            <w:r w:rsidRPr="00ED3376">
              <w:rPr>
                <w:sz w:val="18"/>
                <w:szCs w:val="18"/>
              </w:rPr>
              <w:t>Panjabi</w:t>
            </w:r>
            <w:r>
              <w:rPr>
                <w:sz w:val="18"/>
                <w:szCs w:val="18"/>
              </w:rPr>
              <w:t xml:space="preserve"> S</w:t>
            </w:r>
            <w:r w:rsidRPr="00ED3376">
              <w:rPr>
                <w:sz w:val="18"/>
                <w:szCs w:val="18"/>
              </w:rPr>
              <w:t xml:space="preserve">, 2013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QYW5qYWJpPC9BdXRob3I+PFllYXI+MjAxMzwvWWVhcj48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QYW5qYWJpPC9BdXRob3I+PFllYXI+MjAxMzwvWWVhcj48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" w:tooltip="Panjabi, 2013 #250" w:history="1">
              <w:r w:rsidR="009A79CC">
                <w:rPr>
                  <w:noProof/>
                  <w:sz w:val="18"/>
                  <w:szCs w:val="18"/>
                </w:rPr>
                <w:t>2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1AC3EDA7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USA</w:t>
            </w:r>
          </w:p>
        </w:tc>
        <w:tc>
          <w:tcPr>
            <w:tcW w:w="1417" w:type="dxa"/>
            <w:vMerge w:val="restart"/>
          </w:tcPr>
          <w:p w14:paraId="6980D3F7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0E50A2B2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color w:val="000000"/>
                <w:szCs w:val="20"/>
              </w:rPr>
              <w:t>1335</w:t>
            </w:r>
          </w:p>
        </w:tc>
        <w:tc>
          <w:tcPr>
            <w:tcW w:w="1417" w:type="dxa"/>
          </w:tcPr>
          <w:p w14:paraId="467E32B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8.2</w:t>
            </w:r>
            <w:r>
              <w:rPr>
                <w:rFonts w:cstheme="minorHAnsi"/>
                <w:szCs w:val="20"/>
              </w:rPr>
              <w:t>, 50.2</w:t>
            </w:r>
          </w:p>
        </w:tc>
        <w:tc>
          <w:tcPr>
            <w:tcW w:w="1276" w:type="dxa"/>
          </w:tcPr>
          <w:p w14:paraId="726CB58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4F7DD3F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>
              <w:rPr>
                <w:rFonts w:cstheme="minorHAnsi"/>
                <w:szCs w:val="20"/>
              </w:rPr>
              <w:t>a</w:t>
            </w:r>
            <w:r w:rsidRPr="00A06864">
              <w:rPr>
                <w:rFonts w:cstheme="minorHAnsi"/>
                <w:szCs w:val="20"/>
              </w:rPr>
              <w:t>mlo</w:t>
            </w:r>
            <w:proofErr w:type="spellEnd"/>
            <w:r>
              <w:rPr>
                <w:rFonts w:cstheme="minorHAnsi"/>
                <w:szCs w:val="20"/>
              </w:rPr>
              <w:t xml:space="preserve"> + </w:t>
            </w:r>
            <w:r w:rsidRPr="00A06864">
              <w:rPr>
                <w:rFonts w:cstheme="minorHAnsi"/>
                <w:szCs w:val="20"/>
              </w:rPr>
              <w:t>HCTZ</w:t>
            </w:r>
            <w:r>
              <w:rPr>
                <w:rFonts w:cstheme="minorHAnsi"/>
                <w:szCs w:val="20"/>
              </w:rPr>
              <w:t xml:space="preserve"> + </w:t>
            </w:r>
            <w:r w:rsidRPr="00A06864">
              <w:rPr>
                <w:rFonts w:cstheme="minorHAnsi"/>
                <w:szCs w:val="20"/>
              </w:rPr>
              <w:t>ARB</w:t>
            </w:r>
          </w:p>
        </w:tc>
        <w:tc>
          <w:tcPr>
            <w:tcW w:w="1984" w:type="dxa"/>
            <w:vMerge w:val="restart"/>
          </w:tcPr>
          <w:p w14:paraId="29397A62" w14:textId="77777777" w:rsidR="00DB0503" w:rsidRPr="00184F66" w:rsidRDefault="00DB0503" w:rsidP="00D925A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Adherence and persistence. Treatment modification. Healthcare cost and resource utilization. CV and renal outcomes</w:t>
            </w:r>
          </w:p>
        </w:tc>
        <w:tc>
          <w:tcPr>
            <w:tcW w:w="2045" w:type="dxa"/>
          </w:tcPr>
          <w:p w14:paraId="1D18B84D" w14:textId="77777777" w:rsidR="00DB050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Treatment modification. Healthcare cost and resource utilization. CV and renal outcomes</w:t>
            </w:r>
          </w:p>
        </w:tc>
      </w:tr>
      <w:tr w:rsidR="001739A9" w:rsidRPr="004657D2" w14:paraId="05D66AE0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6FAA46DF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726DDDB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7BDF5CF7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42FE657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color w:val="000000"/>
                <w:szCs w:val="20"/>
              </w:rPr>
              <w:t>4005</w:t>
            </w:r>
          </w:p>
        </w:tc>
        <w:tc>
          <w:tcPr>
            <w:tcW w:w="1417" w:type="dxa"/>
          </w:tcPr>
          <w:p w14:paraId="348687A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8.8</w:t>
            </w:r>
            <w:r>
              <w:rPr>
                <w:rFonts w:cstheme="minorHAnsi"/>
                <w:szCs w:val="20"/>
              </w:rPr>
              <w:t>, 50.5</w:t>
            </w:r>
          </w:p>
        </w:tc>
        <w:tc>
          <w:tcPr>
            <w:tcW w:w="1276" w:type="dxa"/>
          </w:tcPr>
          <w:p w14:paraId="280FD9B5" w14:textId="2DB4EF4D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031FB0C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/ARB + HCTZ or ARB/HCTZ + </w:t>
            </w:r>
            <w:proofErr w:type="spellStart"/>
            <w:r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/>
          </w:tcPr>
          <w:p w14:paraId="71CD625C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 w:val="restart"/>
          </w:tcPr>
          <w:p w14:paraId="6F4359BC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4657D2" w14:paraId="27D3B4F5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0DCEC44E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504DAF43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4F498FC1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541CC6F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color w:val="000000"/>
                <w:szCs w:val="20"/>
              </w:rPr>
              <w:t>3041</w:t>
            </w:r>
          </w:p>
        </w:tc>
        <w:tc>
          <w:tcPr>
            <w:tcW w:w="1417" w:type="dxa"/>
          </w:tcPr>
          <w:p w14:paraId="6F09C220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6.8</w:t>
            </w:r>
            <w:r>
              <w:rPr>
                <w:rFonts w:cstheme="minorHAnsi"/>
                <w:szCs w:val="20"/>
              </w:rPr>
              <w:t>, 56.0</w:t>
            </w:r>
          </w:p>
        </w:tc>
        <w:tc>
          <w:tcPr>
            <w:tcW w:w="1276" w:type="dxa"/>
          </w:tcPr>
          <w:p w14:paraId="6469420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35160E4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>
              <w:rPr>
                <w:rFonts w:cstheme="minorHAnsi"/>
                <w:szCs w:val="20"/>
              </w:rPr>
              <w:t>a</w:t>
            </w:r>
            <w:r w:rsidRPr="00A06864">
              <w:rPr>
                <w:rFonts w:cstheme="minorHAnsi"/>
                <w:szCs w:val="20"/>
              </w:rPr>
              <w:t>mlo</w:t>
            </w:r>
            <w:proofErr w:type="spellEnd"/>
            <w:r>
              <w:rPr>
                <w:rFonts w:cstheme="minorHAnsi"/>
                <w:szCs w:val="20"/>
              </w:rPr>
              <w:t xml:space="preserve"> + </w:t>
            </w:r>
            <w:r w:rsidRPr="00A06864">
              <w:rPr>
                <w:rFonts w:cstheme="minorHAnsi"/>
                <w:szCs w:val="20"/>
              </w:rPr>
              <w:t>HCTZ</w:t>
            </w:r>
            <w:r>
              <w:rPr>
                <w:rFonts w:cstheme="minorHAnsi"/>
                <w:szCs w:val="20"/>
              </w:rPr>
              <w:t xml:space="preserve"> + </w:t>
            </w:r>
            <w:proofErr w:type="spellStart"/>
            <w:r w:rsidRPr="00A06864">
              <w:rPr>
                <w:rFonts w:cstheme="minorHAnsi"/>
                <w:szCs w:val="20"/>
              </w:rPr>
              <w:t>ACEi</w:t>
            </w:r>
            <w:proofErr w:type="spellEnd"/>
          </w:p>
        </w:tc>
        <w:tc>
          <w:tcPr>
            <w:tcW w:w="1984" w:type="dxa"/>
            <w:vMerge/>
          </w:tcPr>
          <w:p w14:paraId="2A2ECBE8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60513E66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4657D2" w14:paraId="2A059D37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7FD1F60A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34D8D213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7CFFE0DD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7F6286C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color w:val="000000"/>
                <w:szCs w:val="20"/>
              </w:rPr>
              <w:t>6082</w:t>
            </w:r>
          </w:p>
        </w:tc>
        <w:tc>
          <w:tcPr>
            <w:tcW w:w="1417" w:type="dxa"/>
          </w:tcPr>
          <w:p w14:paraId="01DA64E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7.6</w:t>
            </w:r>
            <w:r>
              <w:rPr>
                <w:rFonts w:cstheme="minorHAnsi"/>
                <w:szCs w:val="20"/>
              </w:rPr>
              <w:t>, 54.7</w:t>
            </w:r>
          </w:p>
        </w:tc>
        <w:tc>
          <w:tcPr>
            <w:tcW w:w="1276" w:type="dxa"/>
          </w:tcPr>
          <w:p w14:paraId="325CCFB3" w14:textId="7822C1BD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2D98D634" w14:textId="074148AD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>/</w:t>
            </w:r>
            <w:proofErr w:type="spellStart"/>
            <w:r>
              <w:rPr>
                <w:rFonts w:cstheme="minorHAnsi"/>
                <w:szCs w:val="20"/>
              </w:rPr>
              <w:t>ACEi</w:t>
            </w:r>
            <w:proofErr w:type="spellEnd"/>
            <w:r>
              <w:rPr>
                <w:rFonts w:cstheme="minorHAnsi"/>
                <w:szCs w:val="20"/>
              </w:rPr>
              <w:t xml:space="preserve"> + HCTZ or </w:t>
            </w:r>
            <w:proofErr w:type="spellStart"/>
            <w:r>
              <w:rPr>
                <w:rFonts w:cstheme="minorHAnsi"/>
                <w:szCs w:val="20"/>
              </w:rPr>
              <w:t>ACEi</w:t>
            </w:r>
            <w:proofErr w:type="spellEnd"/>
            <w:r>
              <w:rPr>
                <w:rFonts w:cstheme="minorHAnsi"/>
                <w:szCs w:val="20"/>
              </w:rPr>
              <w:t xml:space="preserve">/HCTZ + </w:t>
            </w:r>
            <w:proofErr w:type="spellStart"/>
            <w:r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/>
          </w:tcPr>
          <w:p w14:paraId="5B5E6101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4EBC5494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4657D2" w14:paraId="099862DC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346D0C97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5688CCE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5928AD47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088C58F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color w:val="000000"/>
                <w:szCs w:val="20"/>
              </w:rPr>
              <w:t>1218</w:t>
            </w:r>
          </w:p>
        </w:tc>
        <w:tc>
          <w:tcPr>
            <w:tcW w:w="1417" w:type="dxa"/>
          </w:tcPr>
          <w:p w14:paraId="0B3D728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9.8</w:t>
            </w:r>
            <w:r>
              <w:rPr>
                <w:rFonts w:cstheme="minorHAnsi"/>
                <w:szCs w:val="20"/>
              </w:rPr>
              <w:t>, 41.8</w:t>
            </w:r>
          </w:p>
        </w:tc>
        <w:tc>
          <w:tcPr>
            <w:tcW w:w="1276" w:type="dxa"/>
          </w:tcPr>
          <w:p w14:paraId="4F5EFEA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0A5D330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+ </w:t>
            </w:r>
            <w:r w:rsidRPr="00A06864">
              <w:rPr>
                <w:rFonts w:cstheme="minorHAnsi"/>
                <w:szCs w:val="20"/>
              </w:rPr>
              <w:t>HCTZ</w:t>
            </w:r>
            <w:r>
              <w:rPr>
                <w:rFonts w:cstheme="minorHAnsi"/>
                <w:szCs w:val="20"/>
              </w:rPr>
              <w:t xml:space="preserve"> + </w:t>
            </w:r>
            <w:r w:rsidRPr="00A06864">
              <w:rPr>
                <w:rFonts w:cstheme="minorHAnsi"/>
                <w:szCs w:val="20"/>
              </w:rPr>
              <w:t>BB</w:t>
            </w:r>
          </w:p>
        </w:tc>
        <w:tc>
          <w:tcPr>
            <w:tcW w:w="1984" w:type="dxa"/>
            <w:vMerge/>
          </w:tcPr>
          <w:p w14:paraId="347C4B65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1F653B15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4657D2" w14:paraId="0E7407FF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36153750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66F7C40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4A289484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11D6607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color w:val="000000"/>
                <w:szCs w:val="20"/>
              </w:rPr>
              <w:t>609</w:t>
            </w:r>
          </w:p>
        </w:tc>
        <w:tc>
          <w:tcPr>
            <w:tcW w:w="1417" w:type="dxa"/>
          </w:tcPr>
          <w:p w14:paraId="683FD79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0.3</w:t>
            </w:r>
            <w:r>
              <w:rPr>
                <w:rFonts w:cstheme="minorHAnsi"/>
                <w:szCs w:val="20"/>
              </w:rPr>
              <w:t>, 41.2</w:t>
            </w:r>
          </w:p>
        </w:tc>
        <w:tc>
          <w:tcPr>
            <w:tcW w:w="1276" w:type="dxa"/>
          </w:tcPr>
          <w:p w14:paraId="743EFA05" w14:textId="422A062C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2F0A922C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 xml:space="preserve">BB/HCTZ + </w:t>
            </w:r>
            <w:proofErr w:type="spellStart"/>
            <w:r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/>
          </w:tcPr>
          <w:p w14:paraId="43965B4E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7A399773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4657D2" w14:paraId="0C733863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146386CC" w14:textId="55B590B2" w:rsidR="00DB0503" w:rsidRPr="00ED3376" w:rsidRDefault="00DB0503" w:rsidP="009A79CC">
            <w:pPr>
              <w:spacing w:line="280" w:lineRule="exact"/>
              <w:rPr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Bramlage</w:t>
            </w:r>
            <w:proofErr w:type="spellEnd"/>
            <w:r>
              <w:rPr>
                <w:sz w:val="18"/>
                <w:szCs w:val="18"/>
              </w:rPr>
              <w:t xml:space="preserve"> P</w:t>
            </w:r>
            <w:r w:rsidRPr="00ED3376">
              <w:rPr>
                <w:sz w:val="18"/>
                <w:szCs w:val="18"/>
              </w:rPr>
              <w:t xml:space="preserve">, 2014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CcmFtbGFnZTwvQXV0aG9yPjxZZWFyPjIwMTQ8L1llYXI+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CcmFtbGFnZTwvQXV0aG9yPjxZZWFyPjIwMTQ8L1llYXI+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3" w:tooltip="Bramlage, 2014 #236" w:history="1">
              <w:r w:rsidR="009A79CC">
                <w:rPr>
                  <w:noProof/>
                  <w:sz w:val="18"/>
                  <w:szCs w:val="18"/>
                </w:rPr>
                <w:t>3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49370CB0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Multi-national (Europe)</w:t>
            </w:r>
          </w:p>
        </w:tc>
        <w:tc>
          <w:tcPr>
            <w:tcW w:w="1417" w:type="dxa"/>
          </w:tcPr>
          <w:p w14:paraId="5FEE87D7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5CDE1D05" w14:textId="44C83EB0" w:rsidR="00DB0503" w:rsidRPr="00A06864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4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979</w:t>
            </w:r>
          </w:p>
        </w:tc>
        <w:tc>
          <w:tcPr>
            <w:tcW w:w="1417" w:type="dxa"/>
          </w:tcPr>
          <w:p w14:paraId="500C217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3.9</w:t>
            </w:r>
            <w:r>
              <w:rPr>
                <w:rFonts w:cstheme="minorHAnsi"/>
                <w:szCs w:val="20"/>
              </w:rPr>
              <w:t>, 53.5</w:t>
            </w:r>
          </w:p>
        </w:tc>
        <w:tc>
          <w:tcPr>
            <w:tcW w:w="1276" w:type="dxa"/>
          </w:tcPr>
          <w:p w14:paraId="7C6C5AC5" w14:textId="7FCF5329" w:rsidR="00DB0503" w:rsidRDefault="001739A9" w:rsidP="001739A9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63E32C87" w14:textId="77777777" w:rsidR="00DB050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06864">
              <w:rPr>
                <w:rFonts w:cstheme="minorHAnsi"/>
                <w:szCs w:val="20"/>
              </w:rPr>
              <w:t>olm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 w:rsidRPr="00A06864">
              <w:rPr>
                <w:rFonts w:cstheme="minorHAnsi"/>
                <w:szCs w:val="20"/>
              </w:rPr>
              <w:t>/HCTZ</w:t>
            </w:r>
          </w:p>
          <w:p w14:paraId="1D3025B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t>(</w:t>
            </w:r>
            <w:r w:rsidRPr="001112A5">
              <w:t>20/5/12.5,</w:t>
            </w:r>
            <w:r>
              <w:t xml:space="preserve"> </w:t>
            </w:r>
            <w:r w:rsidRPr="001112A5">
              <w:t>40/5/12.5,</w:t>
            </w:r>
            <w:r>
              <w:t xml:space="preserve"> </w:t>
            </w:r>
            <w:r w:rsidRPr="001112A5">
              <w:t>40/5/25,</w:t>
            </w:r>
            <w:r>
              <w:t xml:space="preserve"> </w:t>
            </w:r>
            <w:r w:rsidRPr="001112A5">
              <w:t>40</w:t>
            </w:r>
            <w:r>
              <w:t>/10/12.5 or 40/10/25)</w:t>
            </w:r>
          </w:p>
        </w:tc>
        <w:tc>
          <w:tcPr>
            <w:tcW w:w="1984" w:type="dxa"/>
          </w:tcPr>
          <w:p w14:paraId="5B239BD2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BP lowering efficacy, safety and tolerability</w:t>
            </w:r>
          </w:p>
        </w:tc>
        <w:tc>
          <w:tcPr>
            <w:tcW w:w="2045" w:type="dxa"/>
          </w:tcPr>
          <w:p w14:paraId="001DA5ED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Patient adherence</w:t>
            </w:r>
          </w:p>
        </w:tc>
      </w:tr>
      <w:tr w:rsidR="001739A9" w:rsidRPr="00FD434E" w14:paraId="7977B01C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3B46E5CA" w14:textId="1B6798E1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lastRenderedPageBreak/>
              <w:t>Degli</w:t>
            </w:r>
            <w:proofErr w:type="spellEnd"/>
            <w:r w:rsidRPr="00ED3376">
              <w:rPr>
                <w:sz w:val="18"/>
                <w:szCs w:val="18"/>
              </w:rPr>
              <w:t xml:space="preserve"> </w:t>
            </w:r>
            <w:proofErr w:type="spellStart"/>
            <w:r w:rsidRPr="00ED3376">
              <w:rPr>
                <w:sz w:val="18"/>
                <w:szCs w:val="18"/>
              </w:rPr>
              <w:t>Esposti</w:t>
            </w:r>
            <w:proofErr w:type="spellEnd"/>
            <w:r>
              <w:rPr>
                <w:sz w:val="18"/>
                <w:szCs w:val="18"/>
              </w:rPr>
              <w:t xml:space="preserve"> L</w:t>
            </w:r>
            <w:r w:rsidRPr="00ED3376">
              <w:rPr>
                <w:sz w:val="18"/>
                <w:szCs w:val="18"/>
              </w:rPr>
              <w:t xml:space="preserve">, 2014 </w:t>
            </w:r>
            <w:r w:rsidR="00281E63">
              <w:rPr>
                <w:sz w:val="18"/>
                <w:szCs w:val="18"/>
              </w:rPr>
              <w:fldChar w:fldCharType="begin"/>
            </w:r>
            <w:r w:rsidR="009A79CC">
              <w:rPr>
                <w:sz w:val="18"/>
                <w:szCs w:val="18"/>
              </w:rPr>
              <w:instrText xml:space="preserve"> ADDIN EN.CITE &lt;EndNote&gt;&lt;Cite&gt;&lt;Author&gt;Degli Esposti&lt;/Author&gt;&lt;Year&gt;2014&lt;/Year&gt;&lt;RecNum&gt;238&lt;/RecNum&gt;&lt;DisplayText&gt;[4]&lt;/DisplayText&gt;&lt;record&gt;&lt;rec-number&gt;238&lt;/rec-number&gt;&lt;foreign-keys&gt;&lt;key app="EN" db-id="002vaavwdaf2t4e9sxp5da2fss5v9v059r5w" timestamp="1561451986"&gt;238&lt;/key&gt;&lt;/foreign-keys&gt;&lt;ref-type name="Journal Article"&gt;17&lt;/ref-type&gt;&lt;contributors&gt;&lt;authors&gt;&lt;author&gt;Degli Esposti, L.&lt;/author&gt;&lt;author&gt;Saragoni, S.&lt;/author&gt;&lt;author&gt;Buda, S.&lt;/author&gt;&lt;author&gt;Degli Esposti, E.&lt;/author&gt;&lt;/authors&gt;&lt;/contributors&gt;&lt;auth-address&gt;Clicon Srl Health, Economics and Outcomes Research, Ravenna, Italy.&lt;/auth-address&gt;&lt;titles&gt;&lt;title&gt;Drug adherence to olmesartan/amlodipine fixed combination in an Italian clinical practice setting&lt;/title&gt;&lt;secondary-title&gt;Clinicoecon Outcomes Res&lt;/secondary-title&gt;&lt;/titles&gt;&lt;pages&gt;209-16&lt;/pages&gt;&lt;volume&gt;6&lt;/volume&gt;&lt;edition&gt;2014/05/03&lt;/edition&gt;&lt;keywords&gt;&lt;keyword&gt;antihypertensive therapy&lt;/keyword&gt;&lt;keyword&gt;blood pressure&lt;/keyword&gt;&lt;keyword&gt;hypertension&lt;/keyword&gt;&lt;keyword&gt;multi-drug pill&lt;/keyword&gt;&lt;keyword&gt;pharmaceutical database&lt;/keyword&gt;&lt;keyword&gt;proportion of days covered&lt;/keyword&gt;&lt;/keywords&gt;&lt;dates&gt;&lt;year&gt;2014&lt;/year&gt;&lt;/dates&gt;&lt;isbn&gt;1178-6981 (Print)&amp;#xD;1178-6981 (Linking)&lt;/isbn&gt;&lt;accession-num&gt;24790462&lt;/accession-num&gt;&lt;urls&gt;&lt;related-urls&gt;&lt;url&gt;https://www.ncbi.nlm.nih.gov/pubmed/24790462&lt;/url&gt;&lt;/related-urls&gt;&lt;/urls&gt;&lt;custom2&gt;PMC4003150&lt;/custom2&gt;&lt;electronic-resource-num&gt;10.2147/CEOR.S55245&lt;/electronic-resource-num&gt;&lt;/record&gt;&lt;/Cite&gt;&lt;/EndNote&gt;</w:instrText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4" w:tooltip="Degli Esposti, 2014 #238" w:history="1">
              <w:r w:rsidR="009A79CC">
                <w:rPr>
                  <w:noProof/>
                  <w:sz w:val="18"/>
                  <w:szCs w:val="18"/>
                </w:rPr>
                <w:t>4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29EA449A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Italy</w:t>
            </w:r>
          </w:p>
        </w:tc>
        <w:tc>
          <w:tcPr>
            <w:tcW w:w="1417" w:type="dxa"/>
            <w:vMerge w:val="restart"/>
          </w:tcPr>
          <w:p w14:paraId="1B56846A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6122A063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39</w:t>
            </w:r>
          </w:p>
        </w:tc>
        <w:tc>
          <w:tcPr>
            <w:tcW w:w="1417" w:type="dxa"/>
          </w:tcPr>
          <w:p w14:paraId="086FD38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4.4</w:t>
            </w:r>
            <w:r>
              <w:rPr>
                <w:rFonts w:cstheme="minorHAnsi"/>
                <w:szCs w:val="20"/>
              </w:rPr>
              <w:t>, 53.4</w:t>
            </w:r>
            <w:r w:rsidRPr="00A06864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45139D0B" w14:textId="361B0C70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1C7C7A27" w14:textId="4EAA1C93" w:rsidR="00DB0503" w:rsidRPr="000C5419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C5419">
              <w:rPr>
                <w:rFonts w:cstheme="minorHAnsi"/>
                <w:szCs w:val="20"/>
              </w:rPr>
              <w:t>O</w:t>
            </w:r>
            <w:r w:rsidR="00DB0503" w:rsidRPr="000C5419">
              <w:rPr>
                <w:rFonts w:cstheme="minorHAnsi"/>
                <w:szCs w:val="20"/>
              </w:rPr>
              <w:t>lm/</w:t>
            </w:r>
            <w:proofErr w:type="spellStart"/>
            <w:r w:rsidR="00DB0503" w:rsidRPr="000C5419"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 w:val="restart"/>
          </w:tcPr>
          <w:p w14:paraId="6E66E4C2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Crite</w:t>
            </w:r>
            <w:r>
              <w:rPr>
                <w:rFonts w:cstheme="minorHAnsi"/>
                <w:szCs w:val="20"/>
              </w:rPr>
              <w:t>ria for prescribing an FDC pill. P</w:t>
            </w:r>
            <w:r w:rsidRPr="00FD434E">
              <w:rPr>
                <w:rFonts w:cstheme="minorHAnsi"/>
                <w:szCs w:val="20"/>
              </w:rPr>
              <w:t>atient adherence</w:t>
            </w:r>
          </w:p>
        </w:tc>
        <w:tc>
          <w:tcPr>
            <w:tcW w:w="2045" w:type="dxa"/>
            <w:vMerge w:val="restart"/>
          </w:tcPr>
          <w:p w14:paraId="7C62E853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FD434E" w14:paraId="35A498E1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7FAC1B07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0895DB4D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780AC0E8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4F977D5D" w14:textId="5119D056" w:rsidR="00DB0503" w:rsidRPr="00A06864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0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769</w:t>
            </w:r>
          </w:p>
        </w:tc>
        <w:tc>
          <w:tcPr>
            <w:tcW w:w="1417" w:type="dxa"/>
          </w:tcPr>
          <w:p w14:paraId="01B14702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4.8</w:t>
            </w:r>
            <w:r>
              <w:rPr>
                <w:rFonts w:cstheme="minorHAnsi"/>
                <w:szCs w:val="20"/>
              </w:rPr>
              <w:t>, 50.4</w:t>
            </w:r>
            <w:r w:rsidRPr="00A06864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08FDD2A0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0C85EEC4" w14:textId="726403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C5419">
              <w:rPr>
                <w:rFonts w:cstheme="minorHAnsi"/>
                <w:szCs w:val="20"/>
              </w:rPr>
              <w:t xml:space="preserve">Other </w:t>
            </w:r>
            <w:bookmarkStart w:id="5" w:name="OLE_LINK1"/>
            <w:r w:rsidR="00956398">
              <w:rPr>
                <w:rFonts w:cstheme="minorHAnsi"/>
                <w:szCs w:val="20"/>
              </w:rPr>
              <w:t>antihypertensive</w:t>
            </w:r>
            <w:bookmarkEnd w:id="5"/>
            <w:r w:rsidRPr="000C5419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984" w:type="dxa"/>
            <w:vMerge/>
          </w:tcPr>
          <w:p w14:paraId="092586E0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7FB3F400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30198" w:rsidRPr="00FD434E" w14:paraId="7C863353" w14:textId="77777777" w:rsidTr="0013019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5D8672FB" w14:textId="15F939FF" w:rsidR="00130198" w:rsidRPr="00ED3376" w:rsidRDefault="00130198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Jadhav</w:t>
            </w:r>
            <w:proofErr w:type="spellEnd"/>
            <w:r>
              <w:rPr>
                <w:sz w:val="18"/>
                <w:szCs w:val="18"/>
              </w:rPr>
              <w:t xml:space="preserve"> U</w:t>
            </w:r>
            <w:r w:rsidRPr="00ED3376">
              <w:rPr>
                <w:sz w:val="18"/>
                <w:szCs w:val="18"/>
              </w:rPr>
              <w:t xml:space="preserve">, 2014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KYWRoYXY8L0F1dGhvcj48WWVhcj4yMDE0PC9ZZWFyPjxS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KYWRoYXY8L0F1dGhvcj48WWVhcj4yMDE0PC9ZZWFyPjxS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5" w:tooltip="Jadhav, 2014 #242" w:history="1">
              <w:r w:rsidR="009A79CC">
                <w:rPr>
                  <w:noProof/>
                  <w:sz w:val="18"/>
                  <w:szCs w:val="18"/>
                </w:rPr>
                <w:t>5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09F5E479" w14:textId="77777777" w:rsidR="00130198" w:rsidRPr="002C26A3" w:rsidRDefault="00130198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India</w:t>
            </w:r>
          </w:p>
        </w:tc>
        <w:tc>
          <w:tcPr>
            <w:tcW w:w="1417" w:type="dxa"/>
          </w:tcPr>
          <w:p w14:paraId="394AAEE7" w14:textId="77777777" w:rsidR="00130198" w:rsidRPr="002C26A3" w:rsidRDefault="00130198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0124AF8F" w14:textId="77777777" w:rsidR="00130198" w:rsidRPr="00A06864" w:rsidRDefault="00130198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96</w:t>
            </w:r>
          </w:p>
        </w:tc>
        <w:tc>
          <w:tcPr>
            <w:tcW w:w="1417" w:type="dxa"/>
          </w:tcPr>
          <w:p w14:paraId="776FBA0B" w14:textId="77777777" w:rsidR="00130198" w:rsidRPr="00A06864" w:rsidRDefault="00130198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2.3</w:t>
            </w:r>
            <w:r>
              <w:rPr>
                <w:rFonts w:cstheme="minorHAnsi"/>
                <w:szCs w:val="20"/>
              </w:rPr>
              <w:t>, 49.0</w:t>
            </w:r>
          </w:p>
        </w:tc>
        <w:tc>
          <w:tcPr>
            <w:tcW w:w="1276" w:type="dxa"/>
          </w:tcPr>
          <w:p w14:paraId="14412193" w14:textId="77777777" w:rsidR="00130198" w:rsidRPr="00A06864" w:rsidRDefault="00130198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21B1C0DF" w14:textId="77777777" w:rsidR="00130198" w:rsidRPr="00AF74A4" w:rsidRDefault="00130198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  <w:highlight w:val="yellow"/>
              </w:rPr>
            </w:pPr>
            <w:proofErr w:type="spellStart"/>
            <w:r w:rsidRPr="00A06864">
              <w:rPr>
                <w:rFonts w:cstheme="minorHAnsi"/>
                <w:szCs w:val="20"/>
              </w:rPr>
              <w:t>ind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1.5/5)</w:t>
            </w:r>
          </w:p>
        </w:tc>
        <w:tc>
          <w:tcPr>
            <w:tcW w:w="1984" w:type="dxa"/>
          </w:tcPr>
          <w:p w14:paraId="3B40F4E4" w14:textId="77777777" w:rsidR="00130198" w:rsidRPr="00FD434E" w:rsidRDefault="00130198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Mean change in BP from baseline to end</w:t>
            </w:r>
          </w:p>
        </w:tc>
        <w:tc>
          <w:tcPr>
            <w:tcW w:w="2045" w:type="dxa"/>
          </w:tcPr>
          <w:p w14:paraId="45FFAC6A" w14:textId="77777777" w:rsidR="00130198" w:rsidRPr="00FD434E" w:rsidRDefault="00130198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Patients achieving BP control, safety and tolerability</w:t>
            </w:r>
          </w:p>
        </w:tc>
      </w:tr>
      <w:tr w:rsidR="00DB0503" w:rsidRPr="004657D2" w14:paraId="5D0593CD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6B9E7C2A" w14:textId="744DE333" w:rsidR="00DB0503" w:rsidRPr="00ED3376" w:rsidRDefault="00DB0503" w:rsidP="009A79CC">
            <w:pPr>
              <w:spacing w:line="276" w:lineRule="auto"/>
              <w:rPr>
                <w:rFonts w:cstheme="minorHAnsi"/>
                <w:b w:val="0"/>
                <w:sz w:val="18"/>
                <w:szCs w:val="18"/>
              </w:rPr>
            </w:pPr>
            <w:proofErr w:type="spellStart"/>
            <w:r w:rsidRPr="00ED3376">
              <w:rPr>
                <w:rFonts w:cstheme="minorHAnsi"/>
                <w:sz w:val="18"/>
                <w:szCs w:val="18"/>
              </w:rPr>
              <w:t>Xie</w:t>
            </w:r>
            <w:proofErr w:type="spellEnd"/>
            <w:r>
              <w:rPr>
                <w:rFonts w:cstheme="minorHAnsi"/>
                <w:sz w:val="18"/>
                <w:szCs w:val="18"/>
              </w:rPr>
              <w:t xml:space="preserve"> L,</w:t>
            </w:r>
            <w:r w:rsidRPr="00ED3376">
              <w:rPr>
                <w:rFonts w:cstheme="minorHAnsi"/>
                <w:sz w:val="18"/>
                <w:szCs w:val="18"/>
              </w:rPr>
              <w:t xml:space="preserve"> 2014</w:t>
            </w:r>
            <w:r>
              <w:rPr>
                <w:rFonts w:cstheme="minorHAnsi"/>
                <w:sz w:val="18"/>
                <w:szCs w:val="18"/>
              </w:rPr>
              <w:t xml:space="preserve"> </w:t>
            </w:r>
            <w:r w:rsidR="00281E63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YaWU8L0F1dGhvcj48WWVhcj4yMDE0PC9ZZWFyPjxSZWNO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</w:fldData>
              </w:fldChar>
            </w:r>
            <w:r w:rsidR="009A79CC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YaWU8L0F1dGhvcj48WWVhcj4yMDE0PC9ZZWFyPjxSZWNO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</w:fldData>
              </w:fldChar>
            </w:r>
            <w:r w:rsidR="009A79CC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cstheme="minorHAnsi"/>
                <w:sz w:val="18"/>
                <w:szCs w:val="18"/>
              </w:rPr>
            </w:r>
            <w:r w:rsidR="009A79CC">
              <w:rPr>
                <w:rFonts w:cstheme="minorHAnsi"/>
                <w:sz w:val="18"/>
                <w:szCs w:val="18"/>
              </w:rPr>
              <w:fldChar w:fldCharType="end"/>
            </w:r>
            <w:r w:rsidR="00281E63">
              <w:rPr>
                <w:rFonts w:cstheme="minorHAnsi"/>
                <w:sz w:val="18"/>
                <w:szCs w:val="18"/>
              </w:rPr>
              <w:fldChar w:fldCharType="separate"/>
            </w:r>
            <w:r w:rsidR="009A79CC">
              <w:rPr>
                <w:rFonts w:cstheme="minorHAnsi"/>
                <w:noProof/>
                <w:sz w:val="18"/>
                <w:szCs w:val="18"/>
              </w:rPr>
              <w:t>[</w:t>
            </w:r>
            <w:hyperlink w:anchor="_ENREF_6" w:tooltip="Xie, 2014 #256" w:history="1">
              <w:r w:rsidR="009A79CC">
                <w:rPr>
                  <w:rFonts w:cstheme="minorHAnsi"/>
                  <w:noProof/>
                  <w:sz w:val="18"/>
                  <w:szCs w:val="18"/>
                </w:rPr>
                <w:t>6</w:t>
              </w:r>
            </w:hyperlink>
            <w:r w:rsidR="009A79CC">
              <w:rPr>
                <w:rFonts w:cstheme="minorHAnsi"/>
                <w:noProof/>
                <w:sz w:val="18"/>
                <w:szCs w:val="18"/>
              </w:rPr>
              <w:t>]</w:t>
            </w:r>
            <w:r w:rsidR="00281E63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3A0E5883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USA</w:t>
            </w:r>
          </w:p>
        </w:tc>
        <w:tc>
          <w:tcPr>
            <w:tcW w:w="1417" w:type="dxa"/>
            <w:vMerge w:val="restart"/>
          </w:tcPr>
          <w:p w14:paraId="536659CD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189000D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8516</w:t>
            </w:r>
          </w:p>
        </w:tc>
        <w:tc>
          <w:tcPr>
            <w:tcW w:w="1417" w:type="dxa"/>
          </w:tcPr>
          <w:p w14:paraId="677DEDA2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4.83</w:t>
            </w:r>
            <w:r>
              <w:rPr>
                <w:rFonts w:cstheme="minorHAnsi"/>
                <w:szCs w:val="20"/>
              </w:rPr>
              <w:t>, 54.77</w:t>
            </w:r>
          </w:p>
        </w:tc>
        <w:tc>
          <w:tcPr>
            <w:tcW w:w="1276" w:type="dxa"/>
          </w:tcPr>
          <w:p w14:paraId="65124767" w14:textId="783DF8C3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094A154F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C5419">
              <w:rPr>
                <w:rFonts w:cstheme="minorHAnsi"/>
                <w:szCs w:val="20"/>
              </w:rPr>
              <w:t>olm/</w:t>
            </w: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 xml:space="preserve">/HCTZ or </w:t>
            </w:r>
            <w:proofErr w:type="spellStart"/>
            <w:r w:rsidRPr="000C5419">
              <w:rPr>
                <w:rFonts w:cstheme="minorHAnsi"/>
                <w:szCs w:val="20"/>
              </w:rPr>
              <w:t>val</w:t>
            </w:r>
            <w:proofErr w:type="spellEnd"/>
            <w:r w:rsidRPr="000C5419">
              <w:rPr>
                <w:rFonts w:cstheme="minorHAnsi"/>
                <w:szCs w:val="20"/>
              </w:rPr>
              <w:t>/</w:t>
            </w: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>/HCTZ</w:t>
            </w:r>
          </w:p>
        </w:tc>
        <w:tc>
          <w:tcPr>
            <w:tcW w:w="1984" w:type="dxa"/>
            <w:vMerge w:val="restart"/>
          </w:tcPr>
          <w:p w14:paraId="7A2037D6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Patient adherence and persistence</w:t>
            </w:r>
          </w:p>
        </w:tc>
        <w:tc>
          <w:tcPr>
            <w:tcW w:w="2045" w:type="dxa"/>
            <w:vMerge w:val="restart"/>
          </w:tcPr>
          <w:p w14:paraId="410AF92A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4657D2" w14:paraId="598055C7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3A040D9E" w14:textId="4F725C64" w:rsidR="00DB0503" w:rsidRPr="00733D58" w:rsidRDefault="00DB0503" w:rsidP="00D925A4">
            <w:pPr>
              <w:spacing w:line="280" w:lineRule="exact"/>
              <w:rPr>
                <w:rFonts w:cstheme="minorHAnsi"/>
                <w:szCs w:val="18"/>
              </w:rPr>
            </w:pPr>
          </w:p>
        </w:tc>
        <w:tc>
          <w:tcPr>
            <w:tcW w:w="993" w:type="dxa"/>
            <w:vMerge/>
          </w:tcPr>
          <w:p w14:paraId="488B40B0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213D750F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4DC0811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7842</w:t>
            </w:r>
          </w:p>
        </w:tc>
        <w:tc>
          <w:tcPr>
            <w:tcW w:w="1417" w:type="dxa"/>
          </w:tcPr>
          <w:p w14:paraId="6D26060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9.08</w:t>
            </w:r>
            <w:r>
              <w:rPr>
                <w:rFonts w:cstheme="minorHAnsi"/>
                <w:szCs w:val="20"/>
              </w:rPr>
              <w:t>, 50.55%</w:t>
            </w:r>
            <w:r w:rsidRPr="00A06864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66C157B6" w14:textId="6C75DD5E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 xml:space="preserve">Mix (2 pills, </w:t>
            </w:r>
            <w:r>
              <w:rPr>
                <w:rFonts w:cstheme="minorHAnsi"/>
                <w:szCs w:val="20"/>
              </w:rPr>
              <w:t>1</w:t>
            </w:r>
            <w:r w:rsidRPr="00A06864">
              <w:rPr>
                <w:rFonts w:cstheme="minorHAnsi"/>
                <w:szCs w:val="20"/>
              </w:rPr>
              <w:t xml:space="preserve"> </w:t>
            </w:r>
            <w:r w:rsidR="001739A9">
              <w:rPr>
                <w:rFonts w:cstheme="minorHAnsi"/>
                <w:szCs w:val="20"/>
              </w:rPr>
              <w:t>SPC</w:t>
            </w:r>
            <w:r w:rsidRPr="00A06864">
              <w:rPr>
                <w:rFonts w:cstheme="minorHAnsi"/>
                <w:szCs w:val="20"/>
              </w:rPr>
              <w:t>)</w:t>
            </w:r>
          </w:p>
        </w:tc>
        <w:tc>
          <w:tcPr>
            <w:tcW w:w="1843" w:type="dxa"/>
          </w:tcPr>
          <w:p w14:paraId="224ECAFE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C5419">
              <w:rPr>
                <w:rFonts w:cstheme="minorHAnsi"/>
                <w:szCs w:val="20"/>
              </w:rPr>
              <w:t>olm/</w:t>
            </w: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 xml:space="preserve"> + HCTZ or </w:t>
            </w:r>
            <w:proofErr w:type="spellStart"/>
            <w:r w:rsidRPr="000C5419">
              <w:rPr>
                <w:rFonts w:cstheme="minorHAnsi"/>
                <w:szCs w:val="20"/>
              </w:rPr>
              <w:t>val</w:t>
            </w:r>
            <w:proofErr w:type="spellEnd"/>
            <w:r w:rsidRPr="000C5419">
              <w:rPr>
                <w:rFonts w:cstheme="minorHAnsi"/>
                <w:szCs w:val="20"/>
              </w:rPr>
              <w:t>/</w:t>
            </w: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 xml:space="preserve"> + HCTZ, or olm/HCTZ + </w:t>
            </w: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 xml:space="preserve">, or </w:t>
            </w:r>
            <w:proofErr w:type="spellStart"/>
            <w:r w:rsidRPr="000C5419">
              <w:rPr>
                <w:rFonts w:cstheme="minorHAnsi"/>
                <w:szCs w:val="20"/>
              </w:rPr>
              <w:t>val</w:t>
            </w:r>
            <w:proofErr w:type="spellEnd"/>
            <w:r w:rsidRPr="000C5419">
              <w:rPr>
                <w:rFonts w:cstheme="minorHAnsi"/>
                <w:szCs w:val="20"/>
              </w:rPr>
              <w:t xml:space="preserve">/HCTZ + </w:t>
            </w: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984" w:type="dxa"/>
            <w:vMerge/>
          </w:tcPr>
          <w:p w14:paraId="43CE3F00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5A53BCD6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4657D2" w14:paraId="787D34E2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2B678CAF" w14:textId="77777777" w:rsidR="00DB0503" w:rsidRPr="00733D58" w:rsidRDefault="00DB0503" w:rsidP="00D925A4">
            <w:pPr>
              <w:spacing w:line="280" w:lineRule="exact"/>
              <w:rPr>
                <w:rFonts w:cstheme="minorHAnsi"/>
                <w:szCs w:val="18"/>
              </w:rPr>
            </w:pPr>
          </w:p>
        </w:tc>
        <w:tc>
          <w:tcPr>
            <w:tcW w:w="993" w:type="dxa"/>
            <w:vMerge/>
          </w:tcPr>
          <w:p w14:paraId="3E8CE3CD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3E0BFB3A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6CB1AC0C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107</w:t>
            </w:r>
          </w:p>
        </w:tc>
        <w:tc>
          <w:tcPr>
            <w:tcW w:w="1417" w:type="dxa"/>
          </w:tcPr>
          <w:p w14:paraId="7722293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3.88</w:t>
            </w:r>
            <w:r>
              <w:rPr>
                <w:rFonts w:cstheme="minorHAnsi"/>
                <w:szCs w:val="20"/>
              </w:rPr>
              <w:t>, 48.69</w:t>
            </w:r>
            <w:r w:rsidRPr="00A06864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7495041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13CBCF96" w14:textId="30E474F5" w:rsidR="00DB0503" w:rsidRPr="000C5419" w:rsidRDefault="001D0D2C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o</w:t>
            </w:r>
            <w:r w:rsidRPr="000C5419">
              <w:rPr>
                <w:rFonts w:cstheme="minorHAnsi"/>
                <w:szCs w:val="20"/>
              </w:rPr>
              <w:t>lm</w:t>
            </w:r>
            <w:r>
              <w:rPr>
                <w:rFonts w:cstheme="minorHAnsi"/>
                <w:szCs w:val="20"/>
              </w:rPr>
              <w:t xml:space="preserve"> </w:t>
            </w:r>
            <w:r w:rsidR="00DB0503" w:rsidRPr="000C5419">
              <w:rPr>
                <w:rFonts w:cstheme="minorHAnsi"/>
                <w:szCs w:val="20"/>
              </w:rPr>
              <w:t>+</w:t>
            </w:r>
            <w:r>
              <w:rPr>
                <w:rFonts w:cstheme="minorHAnsi"/>
                <w:szCs w:val="20"/>
              </w:rPr>
              <w:t xml:space="preserve"> </w:t>
            </w:r>
            <w:proofErr w:type="spellStart"/>
            <w:r w:rsidR="00DB0503" w:rsidRPr="000C5419">
              <w:rPr>
                <w:rFonts w:cstheme="minorHAnsi"/>
                <w:szCs w:val="20"/>
              </w:rPr>
              <w:t>alm</w:t>
            </w:r>
            <w:r w:rsidR="001739A9" w:rsidRPr="000C5419">
              <w:rPr>
                <w:rFonts w:cstheme="minorHAnsi"/>
                <w:szCs w:val="20"/>
              </w:rPr>
              <w:t>o</w:t>
            </w:r>
            <w:proofErr w:type="spellEnd"/>
            <w:r>
              <w:rPr>
                <w:rFonts w:cstheme="minorHAnsi"/>
                <w:szCs w:val="20"/>
              </w:rPr>
              <w:t xml:space="preserve"> </w:t>
            </w:r>
            <w:r w:rsidR="00DB0503" w:rsidRPr="000C5419">
              <w:rPr>
                <w:rFonts w:cstheme="minorHAnsi"/>
                <w:szCs w:val="20"/>
              </w:rPr>
              <w:t>+</w:t>
            </w:r>
            <w:r>
              <w:rPr>
                <w:rFonts w:cstheme="minorHAnsi"/>
                <w:szCs w:val="20"/>
              </w:rPr>
              <w:t xml:space="preserve"> </w:t>
            </w:r>
            <w:r w:rsidR="00DB0503" w:rsidRPr="000C5419">
              <w:rPr>
                <w:rFonts w:cstheme="minorHAnsi"/>
                <w:szCs w:val="20"/>
              </w:rPr>
              <w:t xml:space="preserve">HCTZ or </w:t>
            </w:r>
            <w:proofErr w:type="spellStart"/>
            <w:r w:rsidR="00DB0503" w:rsidRPr="000C5419">
              <w:rPr>
                <w:rFonts w:cstheme="minorHAnsi"/>
                <w:szCs w:val="20"/>
              </w:rPr>
              <w:t>val</w:t>
            </w:r>
            <w:proofErr w:type="spellEnd"/>
            <w:r>
              <w:rPr>
                <w:rFonts w:cstheme="minorHAnsi"/>
                <w:szCs w:val="20"/>
              </w:rPr>
              <w:t xml:space="preserve"> </w:t>
            </w:r>
            <w:r w:rsidR="00DB0503" w:rsidRPr="000C5419">
              <w:rPr>
                <w:rFonts w:cstheme="minorHAnsi"/>
                <w:szCs w:val="20"/>
              </w:rPr>
              <w:t>+</w:t>
            </w:r>
            <w:r>
              <w:rPr>
                <w:rFonts w:cstheme="minorHAnsi"/>
                <w:szCs w:val="20"/>
              </w:rPr>
              <w:t xml:space="preserve"> </w:t>
            </w:r>
            <w:proofErr w:type="spellStart"/>
            <w:r w:rsidR="00DB0503" w:rsidRPr="000C5419">
              <w:rPr>
                <w:rFonts w:cstheme="minorHAnsi"/>
                <w:szCs w:val="20"/>
              </w:rPr>
              <w:t>alm</w:t>
            </w:r>
            <w:r w:rsidR="001739A9" w:rsidRPr="000C5419">
              <w:rPr>
                <w:rFonts w:cstheme="minorHAnsi"/>
                <w:szCs w:val="20"/>
              </w:rPr>
              <w:t>o</w:t>
            </w:r>
            <w:proofErr w:type="spellEnd"/>
            <w:r>
              <w:rPr>
                <w:rFonts w:cstheme="minorHAnsi"/>
                <w:szCs w:val="20"/>
              </w:rPr>
              <w:t xml:space="preserve"> </w:t>
            </w:r>
            <w:r w:rsidR="00DB0503" w:rsidRPr="000C5419">
              <w:rPr>
                <w:rFonts w:cstheme="minorHAnsi"/>
                <w:szCs w:val="20"/>
              </w:rPr>
              <w:t>+</w:t>
            </w:r>
            <w:r>
              <w:rPr>
                <w:rFonts w:cstheme="minorHAnsi"/>
                <w:szCs w:val="20"/>
              </w:rPr>
              <w:t xml:space="preserve"> </w:t>
            </w:r>
            <w:r w:rsidR="00DB0503" w:rsidRPr="000C5419">
              <w:rPr>
                <w:rFonts w:cstheme="minorHAnsi"/>
                <w:szCs w:val="20"/>
              </w:rPr>
              <w:t>HCTZ</w:t>
            </w:r>
          </w:p>
        </w:tc>
        <w:tc>
          <w:tcPr>
            <w:tcW w:w="1984" w:type="dxa"/>
            <w:vMerge/>
          </w:tcPr>
          <w:p w14:paraId="0CE77B7F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27796DFC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FD434E" w14:paraId="0B383FF9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7662C838" w14:textId="70C9769F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Czarnecka</w:t>
            </w:r>
            <w:proofErr w:type="spellEnd"/>
            <w:r>
              <w:rPr>
                <w:sz w:val="18"/>
                <w:szCs w:val="18"/>
              </w:rPr>
              <w:t xml:space="preserve"> D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DemFybmVja2E8L0F1dGhvcj48WWVhcj4yMDE1PC9ZZWFy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DemFybmVja2E8L0F1dGhvcj48WWVhcj4yMDE1PC9ZZWFy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7" w:tooltip="Czarnecka, 2015 #237" w:history="1">
              <w:r w:rsidR="009A79CC">
                <w:rPr>
                  <w:noProof/>
                  <w:sz w:val="18"/>
                  <w:szCs w:val="18"/>
                </w:rPr>
                <w:t>7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46A811F1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Poland</w:t>
            </w:r>
          </w:p>
        </w:tc>
        <w:tc>
          <w:tcPr>
            <w:tcW w:w="1417" w:type="dxa"/>
          </w:tcPr>
          <w:p w14:paraId="38C51F4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7D4E6AC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4288</w:t>
            </w:r>
          </w:p>
        </w:tc>
        <w:tc>
          <w:tcPr>
            <w:tcW w:w="1417" w:type="dxa"/>
          </w:tcPr>
          <w:p w14:paraId="4463D2D3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9.3</w:t>
            </w:r>
            <w:r>
              <w:rPr>
                <w:rFonts w:cstheme="minorHAnsi"/>
                <w:szCs w:val="20"/>
              </w:rPr>
              <w:t>, 50.3</w:t>
            </w:r>
          </w:p>
        </w:tc>
        <w:tc>
          <w:tcPr>
            <w:tcW w:w="1276" w:type="dxa"/>
          </w:tcPr>
          <w:p w14:paraId="449BC3D7" w14:textId="59677FF6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26B4EB1F" w14:textId="77777777" w:rsidR="00DB050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>
              <w:rPr>
                <w:rFonts w:cstheme="minorHAnsi"/>
                <w:szCs w:val="20"/>
              </w:rPr>
              <w:t>b</w:t>
            </w:r>
            <w:r w:rsidRPr="00A06864">
              <w:rPr>
                <w:rFonts w:cstheme="minorHAnsi"/>
                <w:szCs w:val="20"/>
              </w:rPr>
              <w:t>is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</w:p>
          <w:p w14:paraId="05ACB9D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(5/5, 10/5, 5/10, 10/10)</w:t>
            </w:r>
          </w:p>
        </w:tc>
        <w:tc>
          <w:tcPr>
            <w:tcW w:w="1984" w:type="dxa"/>
          </w:tcPr>
          <w:p w14:paraId="4E621BB6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Patient adherence</w:t>
            </w:r>
          </w:p>
        </w:tc>
        <w:tc>
          <w:tcPr>
            <w:tcW w:w="2045" w:type="dxa"/>
          </w:tcPr>
          <w:p w14:paraId="24CDEE35" w14:textId="4767AF4C" w:rsidR="00DB0503" w:rsidRPr="00FD434E" w:rsidRDefault="00DB0503" w:rsidP="00AB2E0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 xml:space="preserve">Change in blood pressure from baseline and after 6 </w:t>
            </w:r>
            <w:proofErr w:type="spellStart"/>
            <w:r w:rsidR="00AB2E04">
              <w:rPr>
                <w:rFonts w:cstheme="minorHAnsi"/>
                <w:szCs w:val="20"/>
              </w:rPr>
              <w:t>mo</w:t>
            </w:r>
            <w:proofErr w:type="spellEnd"/>
          </w:p>
        </w:tc>
      </w:tr>
      <w:tr w:rsidR="00DB0503" w:rsidRPr="00A06864" w14:paraId="655E65F5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07FAE956" w14:textId="047C402A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r w:rsidRPr="00ED3376">
              <w:rPr>
                <w:sz w:val="18"/>
                <w:szCs w:val="18"/>
              </w:rPr>
              <w:t>Hsu</w:t>
            </w:r>
            <w:r>
              <w:rPr>
                <w:sz w:val="18"/>
                <w:szCs w:val="18"/>
              </w:rPr>
              <w:t xml:space="preserve"> CI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Ic3U8L0F1dGhvcj48WWVhcj4yMDE1PC9ZZWFyPjxSZWNO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Ic3U8L0F1dGhvcj48WWVhcj4yMDE1PC9ZZWFyPjxSZWNO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8" w:tooltip="Hsu, 2015 #241" w:history="1">
              <w:r w:rsidR="009A79CC">
                <w:rPr>
                  <w:noProof/>
                  <w:sz w:val="18"/>
                  <w:szCs w:val="18"/>
                </w:rPr>
                <w:t>8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3FD62C5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Taiwan</w:t>
            </w:r>
          </w:p>
        </w:tc>
        <w:tc>
          <w:tcPr>
            <w:tcW w:w="1417" w:type="dxa"/>
            <w:vMerge w:val="restart"/>
          </w:tcPr>
          <w:p w14:paraId="16708E08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77057CC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725</w:t>
            </w:r>
          </w:p>
        </w:tc>
        <w:tc>
          <w:tcPr>
            <w:tcW w:w="1417" w:type="dxa"/>
          </w:tcPr>
          <w:p w14:paraId="288FECA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5.0</w:t>
            </w:r>
            <w:r>
              <w:rPr>
                <w:rFonts w:cstheme="minorHAnsi"/>
                <w:szCs w:val="20"/>
              </w:rPr>
              <w:t>, 55.9</w:t>
            </w:r>
          </w:p>
        </w:tc>
        <w:tc>
          <w:tcPr>
            <w:tcW w:w="1276" w:type="dxa"/>
          </w:tcPr>
          <w:p w14:paraId="3475A159" w14:textId="6B644BFA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1FBBAA67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C5419">
              <w:rPr>
                <w:rFonts w:cstheme="minorHAnsi"/>
                <w:szCs w:val="20"/>
              </w:rPr>
              <w:t>ARB/thiazide diuretic</w:t>
            </w:r>
          </w:p>
        </w:tc>
        <w:tc>
          <w:tcPr>
            <w:tcW w:w="1984" w:type="dxa"/>
            <w:vMerge w:val="restart"/>
          </w:tcPr>
          <w:p w14:paraId="7D84E770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Patient adherence and persistence</w:t>
            </w:r>
          </w:p>
        </w:tc>
        <w:tc>
          <w:tcPr>
            <w:tcW w:w="2045" w:type="dxa"/>
            <w:vMerge w:val="restart"/>
          </w:tcPr>
          <w:p w14:paraId="6EAFB27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FD434E" w14:paraId="1387DFA9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717A430A" w14:textId="35813408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7A6ACB11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6DFD55DE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2AD407E2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623</w:t>
            </w:r>
          </w:p>
        </w:tc>
        <w:tc>
          <w:tcPr>
            <w:tcW w:w="1417" w:type="dxa"/>
          </w:tcPr>
          <w:p w14:paraId="233F21A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5.9</w:t>
            </w:r>
            <w:r>
              <w:rPr>
                <w:rFonts w:cstheme="minorHAnsi"/>
                <w:szCs w:val="20"/>
              </w:rPr>
              <w:t>, 54.4</w:t>
            </w:r>
          </w:p>
        </w:tc>
        <w:tc>
          <w:tcPr>
            <w:tcW w:w="1276" w:type="dxa"/>
          </w:tcPr>
          <w:p w14:paraId="47FBA2A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1B9B61A5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C5419">
              <w:rPr>
                <w:rFonts w:cstheme="minorHAnsi"/>
                <w:szCs w:val="20"/>
              </w:rPr>
              <w:t>ARB + thiazide diuretic</w:t>
            </w:r>
          </w:p>
        </w:tc>
        <w:tc>
          <w:tcPr>
            <w:tcW w:w="1984" w:type="dxa"/>
            <w:vMerge/>
          </w:tcPr>
          <w:p w14:paraId="32FDB848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4A93649E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FD434E" w14:paraId="1D20903F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5E9C1D33" w14:textId="047301AE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r w:rsidRPr="00ED3376">
              <w:rPr>
                <w:sz w:val="18"/>
                <w:szCs w:val="18"/>
              </w:rPr>
              <w:t>Jung</w:t>
            </w:r>
            <w:r>
              <w:rPr>
                <w:sz w:val="18"/>
                <w:szCs w:val="18"/>
              </w:rPr>
              <w:t xml:space="preserve"> H-W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KdW5nPC9BdXRob3I+PFllYXI+MjAxNTwvWWVhcj48UmVj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KdW5nPC9BdXRob3I+PFllYXI+MjAxNTwvWWVhcj48UmVj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9" w:tooltip="Jung, 2015 #243" w:history="1">
              <w:r w:rsidR="009A79CC">
                <w:rPr>
                  <w:noProof/>
                  <w:sz w:val="18"/>
                  <w:szCs w:val="18"/>
                </w:rPr>
                <w:t>9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26192052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Korea</w:t>
            </w:r>
          </w:p>
        </w:tc>
        <w:tc>
          <w:tcPr>
            <w:tcW w:w="1417" w:type="dxa"/>
            <w:vMerge w:val="restart"/>
          </w:tcPr>
          <w:p w14:paraId="2CF9A7C2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00A57946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10 (untreated)</w:t>
            </w:r>
          </w:p>
        </w:tc>
        <w:tc>
          <w:tcPr>
            <w:tcW w:w="1417" w:type="dxa"/>
          </w:tcPr>
          <w:p w14:paraId="672A23F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48.0</w:t>
            </w:r>
            <w:r>
              <w:rPr>
                <w:rFonts w:cstheme="minorHAnsi"/>
                <w:szCs w:val="20"/>
              </w:rPr>
              <w:t>, 68.2</w:t>
            </w:r>
          </w:p>
        </w:tc>
        <w:tc>
          <w:tcPr>
            <w:tcW w:w="1276" w:type="dxa"/>
          </w:tcPr>
          <w:p w14:paraId="56B24A51" w14:textId="0D17814F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10D9E257" w14:textId="77777777" w:rsidR="00DB0503" w:rsidRPr="0058101A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  <w:highlight w:val="yellow"/>
              </w:rPr>
            </w:pPr>
            <w:r w:rsidRPr="0058101A">
              <w:rPr>
                <w:rFonts w:cstheme="minorHAnsi"/>
                <w:szCs w:val="20"/>
              </w:rPr>
              <w:t>olm/</w:t>
            </w:r>
            <w:proofErr w:type="spellStart"/>
            <w:r w:rsidRPr="0058101A">
              <w:rPr>
                <w:rFonts w:cstheme="minorHAnsi"/>
                <w:szCs w:val="20"/>
              </w:rPr>
              <w:t>amlo</w:t>
            </w:r>
            <w:proofErr w:type="spellEnd"/>
            <w:r w:rsidRPr="0058101A">
              <w:rPr>
                <w:rFonts w:cstheme="minorHAnsi"/>
                <w:szCs w:val="20"/>
              </w:rPr>
              <w:t xml:space="preserve"> (20/5, 40/5, 40/10)</w:t>
            </w:r>
          </w:p>
        </w:tc>
        <w:tc>
          <w:tcPr>
            <w:tcW w:w="1984" w:type="dxa"/>
            <w:vMerge w:val="restart"/>
          </w:tcPr>
          <w:p w14:paraId="11CCE013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Mean change in seated DBP</w:t>
            </w:r>
          </w:p>
        </w:tc>
        <w:tc>
          <w:tcPr>
            <w:tcW w:w="2045" w:type="dxa"/>
            <w:vMerge w:val="restart"/>
          </w:tcPr>
          <w:p w14:paraId="7BBD02C7" w14:textId="7A7554E3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szCs w:val="20"/>
              </w:rPr>
              <w:t xml:space="preserve">Changes in BP from baseline to </w:t>
            </w:r>
            <w:proofErr w:type="spellStart"/>
            <w:r w:rsidRPr="00FD434E">
              <w:rPr>
                <w:szCs w:val="20"/>
              </w:rPr>
              <w:t>wk</w:t>
            </w:r>
            <w:proofErr w:type="spellEnd"/>
            <w:r w:rsidRPr="00FD434E">
              <w:rPr>
                <w:szCs w:val="20"/>
              </w:rPr>
              <w:t xml:space="preserve"> 4, 8 and 12, achieving target BP. Changes in 24</w:t>
            </w:r>
            <w:r w:rsidR="001E5A6A">
              <w:rPr>
                <w:szCs w:val="20"/>
              </w:rPr>
              <w:t xml:space="preserve"> </w:t>
            </w:r>
            <w:r w:rsidRPr="00FD434E">
              <w:rPr>
                <w:szCs w:val="20"/>
              </w:rPr>
              <w:t xml:space="preserve">h ambulatory BP from baseline to </w:t>
            </w:r>
            <w:proofErr w:type="spellStart"/>
            <w:r w:rsidRPr="00FD434E">
              <w:rPr>
                <w:szCs w:val="20"/>
              </w:rPr>
              <w:t>wk</w:t>
            </w:r>
            <w:proofErr w:type="spellEnd"/>
            <w:r w:rsidRPr="00FD434E">
              <w:rPr>
                <w:szCs w:val="20"/>
              </w:rPr>
              <w:t xml:space="preserve"> 12</w:t>
            </w:r>
          </w:p>
        </w:tc>
      </w:tr>
      <w:tr w:rsidR="001739A9" w:rsidRPr="00FD434E" w14:paraId="22EB10C0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054A6F6C" w14:textId="1402466B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13A12DFF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296E461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06847C0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32 (</w:t>
            </w:r>
            <w:proofErr w:type="spellStart"/>
            <w:r w:rsidRPr="00A06864">
              <w:rPr>
                <w:rFonts w:cstheme="minorHAnsi"/>
                <w:szCs w:val="20"/>
              </w:rPr>
              <w:t>nonresponder</w:t>
            </w:r>
            <w:proofErr w:type="spellEnd"/>
            <w:r w:rsidRPr="00A06864">
              <w:rPr>
                <w:rFonts w:cstheme="minorHAnsi"/>
                <w:szCs w:val="20"/>
              </w:rPr>
              <w:t xml:space="preserve"> to 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 w:rsidRPr="00A06864">
              <w:rPr>
                <w:rFonts w:cstheme="minorHAnsi"/>
                <w:szCs w:val="20"/>
              </w:rPr>
              <w:t>)</w:t>
            </w:r>
          </w:p>
        </w:tc>
        <w:tc>
          <w:tcPr>
            <w:tcW w:w="1417" w:type="dxa"/>
          </w:tcPr>
          <w:p w14:paraId="23973346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5.2</w:t>
            </w:r>
            <w:r>
              <w:rPr>
                <w:rFonts w:cstheme="minorHAnsi"/>
                <w:szCs w:val="20"/>
              </w:rPr>
              <w:t>, 57.6</w:t>
            </w:r>
          </w:p>
        </w:tc>
        <w:tc>
          <w:tcPr>
            <w:tcW w:w="1276" w:type="dxa"/>
          </w:tcPr>
          <w:p w14:paraId="7A96BB46" w14:textId="6AB40389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039B6B23" w14:textId="77777777" w:rsidR="00DB0503" w:rsidRPr="0058101A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58101A">
              <w:rPr>
                <w:rFonts w:cstheme="minorHAnsi"/>
                <w:szCs w:val="20"/>
              </w:rPr>
              <w:t>olm/</w:t>
            </w:r>
            <w:proofErr w:type="spellStart"/>
            <w:r w:rsidRPr="0058101A">
              <w:rPr>
                <w:rFonts w:cstheme="minorHAnsi"/>
                <w:szCs w:val="20"/>
              </w:rPr>
              <w:t>amlo</w:t>
            </w:r>
            <w:proofErr w:type="spellEnd"/>
            <w:r w:rsidRPr="0058101A">
              <w:rPr>
                <w:rFonts w:cstheme="minorHAnsi"/>
                <w:szCs w:val="20"/>
              </w:rPr>
              <w:t xml:space="preserve"> (20/5, 40/5, 40/10)</w:t>
            </w:r>
          </w:p>
        </w:tc>
        <w:tc>
          <w:tcPr>
            <w:tcW w:w="1984" w:type="dxa"/>
            <w:vMerge/>
          </w:tcPr>
          <w:p w14:paraId="7C69D72E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03710C21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FD434E" w14:paraId="6DFDC6E6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2EEE6985" w14:textId="44B91320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0B52F002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07CE244B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0A53012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34 (</w:t>
            </w:r>
            <w:proofErr w:type="spellStart"/>
            <w:r w:rsidRPr="00A06864">
              <w:rPr>
                <w:rFonts w:cstheme="minorHAnsi"/>
                <w:szCs w:val="20"/>
              </w:rPr>
              <w:t>nonresponder</w:t>
            </w:r>
            <w:proofErr w:type="spellEnd"/>
            <w:r w:rsidRPr="00A06864">
              <w:rPr>
                <w:rFonts w:cstheme="minorHAnsi"/>
                <w:szCs w:val="20"/>
              </w:rPr>
              <w:t xml:space="preserve"> to </w:t>
            </w:r>
            <w:proofErr w:type="spellStart"/>
            <w:r w:rsidRPr="00A06864">
              <w:rPr>
                <w:rFonts w:cstheme="minorHAnsi"/>
                <w:szCs w:val="20"/>
              </w:rPr>
              <w:t>los</w:t>
            </w:r>
            <w:proofErr w:type="spellEnd"/>
            <w:r w:rsidRPr="00A06864">
              <w:rPr>
                <w:rFonts w:cstheme="minorHAnsi"/>
                <w:szCs w:val="20"/>
              </w:rPr>
              <w:t>)</w:t>
            </w:r>
          </w:p>
        </w:tc>
        <w:tc>
          <w:tcPr>
            <w:tcW w:w="1417" w:type="dxa"/>
          </w:tcPr>
          <w:p w14:paraId="2D5F051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3.2</w:t>
            </w:r>
            <w:r>
              <w:rPr>
                <w:rFonts w:cstheme="minorHAnsi"/>
                <w:szCs w:val="20"/>
              </w:rPr>
              <w:t>, 54.5</w:t>
            </w:r>
          </w:p>
        </w:tc>
        <w:tc>
          <w:tcPr>
            <w:tcW w:w="1276" w:type="dxa"/>
          </w:tcPr>
          <w:p w14:paraId="3152FC61" w14:textId="56ECB6AF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57A8D17B" w14:textId="77777777" w:rsidR="00DB0503" w:rsidRPr="0058101A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 w:rsidRPr="0058101A">
              <w:rPr>
                <w:rFonts w:cstheme="minorHAnsi"/>
                <w:szCs w:val="20"/>
              </w:rPr>
              <w:t>olm/</w:t>
            </w:r>
            <w:proofErr w:type="spellStart"/>
            <w:r w:rsidRPr="0058101A">
              <w:rPr>
                <w:rFonts w:cstheme="minorHAnsi"/>
                <w:szCs w:val="20"/>
              </w:rPr>
              <w:t>amlo</w:t>
            </w:r>
            <w:proofErr w:type="spellEnd"/>
            <w:r w:rsidRPr="0058101A">
              <w:rPr>
                <w:rFonts w:cstheme="minorHAnsi"/>
                <w:szCs w:val="20"/>
              </w:rPr>
              <w:t xml:space="preserve"> (20/5, 40/5, 40/10)</w:t>
            </w:r>
          </w:p>
        </w:tc>
        <w:tc>
          <w:tcPr>
            <w:tcW w:w="1984" w:type="dxa"/>
            <w:vMerge/>
          </w:tcPr>
          <w:p w14:paraId="02793706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7F40A4C3" w14:textId="77777777" w:rsidR="00DB0503" w:rsidRPr="00FD434E" w:rsidRDefault="00DB0503" w:rsidP="00D925A4">
            <w:pPr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</w:p>
        </w:tc>
      </w:tr>
      <w:tr w:rsidR="001739A9" w:rsidRPr="00E85DC6" w14:paraId="07CC1F72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3BC45247" w14:textId="153F504A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Machnicki</w:t>
            </w:r>
            <w:proofErr w:type="spellEnd"/>
            <w:r>
              <w:rPr>
                <w:sz w:val="18"/>
                <w:szCs w:val="18"/>
              </w:rPr>
              <w:t xml:space="preserve"> G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NYWNobmlja2k8L0F1dGhvcj48WWVhcj4yMDE1PC9ZZWFy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NYWNobmlja2k8L0F1dGhvcj48WWVhcj4yMDE1PC9ZZWFy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0" w:tooltip="Machnicki, 2015 #247" w:history="1">
              <w:r w:rsidR="009A79CC">
                <w:rPr>
                  <w:noProof/>
                  <w:sz w:val="18"/>
                  <w:szCs w:val="18"/>
                </w:rPr>
                <w:t>10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759536D8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USA</w:t>
            </w:r>
          </w:p>
        </w:tc>
        <w:tc>
          <w:tcPr>
            <w:tcW w:w="1417" w:type="dxa"/>
            <w:vMerge w:val="restart"/>
          </w:tcPr>
          <w:p w14:paraId="7866007D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7C2DBDB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884</w:t>
            </w:r>
          </w:p>
        </w:tc>
        <w:tc>
          <w:tcPr>
            <w:tcW w:w="1417" w:type="dxa"/>
          </w:tcPr>
          <w:p w14:paraId="01D3C42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6.4</w:t>
            </w:r>
            <w:r>
              <w:rPr>
                <w:rFonts w:cstheme="minorHAnsi"/>
                <w:szCs w:val="20"/>
              </w:rPr>
              <w:t>,</w:t>
            </w:r>
            <w:r w:rsidRPr="00A06864">
              <w:rPr>
                <w:rFonts w:cstheme="minorHAnsi"/>
                <w:szCs w:val="20"/>
              </w:rPr>
              <w:t xml:space="preserve"> </w:t>
            </w:r>
            <w:r>
              <w:rPr>
                <w:rFonts w:cstheme="minorHAnsi"/>
                <w:szCs w:val="20"/>
              </w:rPr>
              <w:t>51.6</w:t>
            </w:r>
          </w:p>
        </w:tc>
        <w:tc>
          <w:tcPr>
            <w:tcW w:w="1276" w:type="dxa"/>
          </w:tcPr>
          <w:p w14:paraId="46AD9D1C" w14:textId="15251578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  <w:r w:rsidRPr="00A06864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843" w:type="dxa"/>
          </w:tcPr>
          <w:p w14:paraId="0D71044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>/</w:t>
            </w:r>
            <w:proofErr w:type="spellStart"/>
            <w:r w:rsidRPr="000C5419">
              <w:rPr>
                <w:rFonts w:cstheme="minorHAnsi"/>
                <w:szCs w:val="20"/>
              </w:rPr>
              <w:t>val</w:t>
            </w:r>
            <w:proofErr w:type="spellEnd"/>
            <w:r w:rsidRPr="000C5419">
              <w:rPr>
                <w:rFonts w:cstheme="minorHAnsi"/>
                <w:szCs w:val="20"/>
              </w:rPr>
              <w:t>/HCTZ</w:t>
            </w:r>
          </w:p>
        </w:tc>
        <w:tc>
          <w:tcPr>
            <w:tcW w:w="1984" w:type="dxa"/>
            <w:vMerge w:val="restart"/>
          </w:tcPr>
          <w:p w14:paraId="43BEE29A" w14:textId="77777777" w:rsidR="00DB0503" w:rsidRPr="00E85DC6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D0640C">
              <w:rPr>
                <w:rFonts w:cstheme="minorHAnsi"/>
                <w:szCs w:val="20"/>
              </w:rPr>
              <w:t>Patient adherence</w:t>
            </w:r>
          </w:p>
        </w:tc>
        <w:tc>
          <w:tcPr>
            <w:tcW w:w="2045" w:type="dxa"/>
            <w:vMerge w:val="restart"/>
          </w:tcPr>
          <w:p w14:paraId="0D08059D" w14:textId="0246799C" w:rsidR="00DB0503" w:rsidRPr="00E85DC6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D0640C">
              <w:rPr>
                <w:rFonts w:cstheme="minorHAnsi"/>
                <w:szCs w:val="20"/>
              </w:rPr>
              <w:t>Patient persistence. All-cause and hypertension-specific healthcare utilization and costs (at 12</w:t>
            </w:r>
            <w:r>
              <w:rPr>
                <w:rFonts w:cstheme="minorHAnsi"/>
                <w:szCs w:val="20"/>
              </w:rPr>
              <w:t xml:space="preserve"> </w:t>
            </w:r>
            <w:proofErr w:type="spellStart"/>
            <w:r w:rsidRPr="00D0640C">
              <w:rPr>
                <w:rFonts w:cstheme="minorHAnsi"/>
                <w:szCs w:val="20"/>
              </w:rPr>
              <w:t>mo</w:t>
            </w:r>
            <w:proofErr w:type="spellEnd"/>
            <w:r w:rsidRPr="00D0640C">
              <w:rPr>
                <w:rFonts w:cstheme="minorHAnsi"/>
                <w:szCs w:val="20"/>
              </w:rPr>
              <w:t>)</w:t>
            </w:r>
          </w:p>
        </w:tc>
      </w:tr>
      <w:tr w:rsidR="00DB0503" w:rsidRPr="00A06864" w14:paraId="436AF27A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3CDF0FDD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547054A5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746C2317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738B31CC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884</w:t>
            </w:r>
          </w:p>
        </w:tc>
        <w:tc>
          <w:tcPr>
            <w:tcW w:w="1417" w:type="dxa"/>
          </w:tcPr>
          <w:p w14:paraId="3E025678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6.8</w:t>
            </w:r>
            <w:r>
              <w:rPr>
                <w:rFonts w:cstheme="minorHAnsi"/>
                <w:szCs w:val="20"/>
              </w:rPr>
              <w:t>, 52.0</w:t>
            </w:r>
          </w:p>
        </w:tc>
        <w:tc>
          <w:tcPr>
            <w:tcW w:w="1276" w:type="dxa"/>
          </w:tcPr>
          <w:p w14:paraId="7ABC2111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C5419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1E4D8376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 xml:space="preserve"> + </w:t>
            </w:r>
            <w:proofErr w:type="spellStart"/>
            <w:r w:rsidRPr="000C5419">
              <w:rPr>
                <w:rFonts w:cstheme="minorHAnsi"/>
                <w:szCs w:val="20"/>
              </w:rPr>
              <w:t>val</w:t>
            </w:r>
            <w:proofErr w:type="spellEnd"/>
            <w:r w:rsidRPr="000C5419">
              <w:rPr>
                <w:rFonts w:cstheme="minorHAnsi"/>
                <w:szCs w:val="20"/>
              </w:rPr>
              <w:t xml:space="preserve"> + HCTZ</w:t>
            </w:r>
          </w:p>
        </w:tc>
        <w:tc>
          <w:tcPr>
            <w:tcW w:w="1984" w:type="dxa"/>
            <w:vMerge/>
          </w:tcPr>
          <w:p w14:paraId="1EB90A2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3BC659AC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D0640C" w14:paraId="774BE54A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78E507BC" w14:textId="1C035142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r w:rsidRPr="00ED3376">
              <w:rPr>
                <w:sz w:val="18"/>
                <w:szCs w:val="18"/>
              </w:rPr>
              <w:t>Mancia</w:t>
            </w:r>
            <w:r>
              <w:rPr>
                <w:sz w:val="18"/>
                <w:szCs w:val="18"/>
              </w:rPr>
              <w:t xml:space="preserve"> G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NYW5jaWE8L0F1dGhvcj48WWVhcj4yMDE1PC9ZZWFyPjxS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NYW5jaWE8L0F1dGhvcj48WWVhcj4yMDE1PC9ZZWFyPjxS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1" w:tooltip="Mancia, 2015 #234" w:history="1">
              <w:r w:rsidR="009A79CC">
                <w:rPr>
                  <w:noProof/>
                  <w:sz w:val="18"/>
                  <w:szCs w:val="18"/>
                </w:rPr>
                <w:t>11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0566BA33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Multi-national</w:t>
            </w:r>
          </w:p>
          <w:p w14:paraId="5101F697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(Europe)</w:t>
            </w:r>
          </w:p>
        </w:tc>
        <w:tc>
          <w:tcPr>
            <w:tcW w:w="1417" w:type="dxa"/>
            <w:vMerge w:val="restart"/>
          </w:tcPr>
          <w:p w14:paraId="535DE44F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RCT</w:t>
            </w:r>
          </w:p>
        </w:tc>
        <w:tc>
          <w:tcPr>
            <w:tcW w:w="851" w:type="dxa"/>
          </w:tcPr>
          <w:p w14:paraId="540C824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888</w:t>
            </w:r>
          </w:p>
        </w:tc>
        <w:tc>
          <w:tcPr>
            <w:tcW w:w="1417" w:type="dxa"/>
          </w:tcPr>
          <w:p w14:paraId="7EEF37A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5.7</w:t>
            </w:r>
            <w:r>
              <w:rPr>
                <w:rFonts w:cstheme="minorHAnsi"/>
                <w:szCs w:val="20"/>
              </w:rPr>
              <w:t>, 54.0</w:t>
            </w:r>
          </w:p>
        </w:tc>
        <w:tc>
          <w:tcPr>
            <w:tcW w:w="1276" w:type="dxa"/>
          </w:tcPr>
          <w:p w14:paraId="3A381682" w14:textId="2CB5E735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14C43C4A" w14:textId="77777777" w:rsidR="00DB0503" w:rsidRPr="00AF74A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  <w:highlight w:val="yellow"/>
              </w:rPr>
            </w:pPr>
            <w:r w:rsidRPr="00A06864">
              <w:rPr>
                <w:rFonts w:cstheme="minorHAnsi"/>
                <w:szCs w:val="20"/>
              </w:rPr>
              <w:t>per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3.5/2.5, 7/5, 14/10)</w:t>
            </w:r>
          </w:p>
        </w:tc>
        <w:tc>
          <w:tcPr>
            <w:tcW w:w="1984" w:type="dxa"/>
            <w:vMerge w:val="restart"/>
          </w:tcPr>
          <w:p w14:paraId="4749AC2A" w14:textId="64B413EF" w:rsidR="00DB0503" w:rsidRPr="00D0640C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436ED8">
              <w:rPr>
                <w:rFonts w:cstheme="minorHAnsi"/>
                <w:szCs w:val="20"/>
              </w:rPr>
              <w:t xml:space="preserve">Change in SBP between baseline and 3 </w:t>
            </w:r>
            <w:proofErr w:type="spellStart"/>
            <w:r w:rsidRPr="00436ED8">
              <w:rPr>
                <w:rFonts w:cstheme="minorHAnsi"/>
                <w:szCs w:val="20"/>
              </w:rPr>
              <w:t>mo</w:t>
            </w:r>
            <w:proofErr w:type="spellEnd"/>
          </w:p>
        </w:tc>
        <w:tc>
          <w:tcPr>
            <w:tcW w:w="2045" w:type="dxa"/>
            <w:vMerge w:val="restart"/>
          </w:tcPr>
          <w:p w14:paraId="705E9375" w14:textId="562E5BC4" w:rsidR="00DB0503" w:rsidRPr="00D0640C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436ED8">
              <w:rPr>
                <w:rFonts w:cstheme="minorHAnsi"/>
                <w:szCs w:val="20"/>
              </w:rPr>
              <w:t>Change in SBP and DBP from baseline. Rates of BP control and up-titration.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436ED8">
              <w:rPr>
                <w:rFonts w:cstheme="minorHAnsi"/>
                <w:szCs w:val="20"/>
              </w:rPr>
              <w:t>Change in SBP and DBP in subgroups (sex, age, presence of diabetes mellitus, gra</w:t>
            </w:r>
            <w:r>
              <w:rPr>
                <w:rFonts w:cstheme="minorHAnsi"/>
                <w:szCs w:val="20"/>
              </w:rPr>
              <w:t>de of hypertension at baseline)</w:t>
            </w:r>
          </w:p>
        </w:tc>
      </w:tr>
      <w:tr w:rsidR="00DB0503" w:rsidRPr="00A06864" w14:paraId="41D4B0AC" w14:textId="77777777" w:rsidTr="003331C8">
        <w:trPr>
          <w:trHeight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35A83667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113BE443" w14:textId="77777777" w:rsidR="00DB0503" w:rsidRPr="00ED3376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41B0A5D2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30D64E12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886</w:t>
            </w:r>
          </w:p>
        </w:tc>
        <w:tc>
          <w:tcPr>
            <w:tcW w:w="1417" w:type="dxa"/>
          </w:tcPr>
          <w:p w14:paraId="287DC7C8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5.2</w:t>
            </w:r>
            <w:r>
              <w:rPr>
                <w:rFonts w:cstheme="minorHAnsi"/>
                <w:szCs w:val="20"/>
              </w:rPr>
              <w:t>, 53.0</w:t>
            </w:r>
          </w:p>
        </w:tc>
        <w:tc>
          <w:tcPr>
            <w:tcW w:w="1276" w:type="dxa"/>
          </w:tcPr>
          <w:p w14:paraId="7C6602D1" w14:textId="44D8E284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708710D9" w14:textId="77777777" w:rsidR="00DB0503" w:rsidRPr="00AF74A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  <w:highlight w:val="yellow"/>
              </w:rPr>
            </w:pPr>
            <w:proofErr w:type="spellStart"/>
            <w:r w:rsidRPr="00A06864">
              <w:rPr>
                <w:rFonts w:cstheme="minorHAnsi"/>
                <w:szCs w:val="20"/>
              </w:rPr>
              <w:t>val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160/5, 160/10</w:t>
            </w:r>
          </w:p>
        </w:tc>
        <w:tc>
          <w:tcPr>
            <w:tcW w:w="1984" w:type="dxa"/>
            <w:vMerge/>
          </w:tcPr>
          <w:p w14:paraId="089E37AB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38CA3EB6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436ED8" w14:paraId="4889A334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178A872F" w14:textId="101E5620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Manolis</w:t>
            </w:r>
            <w:proofErr w:type="spellEnd"/>
            <w:r>
              <w:rPr>
                <w:sz w:val="18"/>
                <w:szCs w:val="18"/>
              </w:rPr>
              <w:t xml:space="preserve"> A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NYW5vbGlzPC9BdXRob3I+PFllYXI+MjAxNTwvWWVhcj48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NYW5vbGlzPC9BdXRob3I+PFllYXI+MjAxNTwvWWVhcj48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2" w:tooltip="Manolis, 2015 #248" w:history="1">
              <w:r w:rsidR="009A79CC">
                <w:rPr>
                  <w:noProof/>
                  <w:sz w:val="18"/>
                  <w:szCs w:val="18"/>
                </w:rPr>
                <w:t>12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3870E19A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Greece</w:t>
            </w:r>
          </w:p>
        </w:tc>
        <w:tc>
          <w:tcPr>
            <w:tcW w:w="1417" w:type="dxa"/>
          </w:tcPr>
          <w:p w14:paraId="5D8BAE61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52ADAC7C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300</w:t>
            </w:r>
          </w:p>
        </w:tc>
        <w:tc>
          <w:tcPr>
            <w:tcW w:w="1417" w:type="dxa"/>
          </w:tcPr>
          <w:p w14:paraId="6BBEE47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4.3</w:t>
            </w:r>
            <w:r>
              <w:rPr>
                <w:rFonts w:cstheme="minorHAnsi"/>
                <w:szCs w:val="20"/>
              </w:rPr>
              <w:t>,</w:t>
            </w:r>
            <w:r w:rsidRPr="00A06864">
              <w:rPr>
                <w:rFonts w:cstheme="minorHAnsi"/>
                <w:szCs w:val="20"/>
              </w:rPr>
              <w:t xml:space="preserve"> </w:t>
            </w:r>
            <w:r>
              <w:rPr>
                <w:rFonts w:cstheme="minorHAnsi"/>
                <w:szCs w:val="20"/>
              </w:rPr>
              <w:t>53.3</w:t>
            </w:r>
          </w:p>
        </w:tc>
        <w:tc>
          <w:tcPr>
            <w:tcW w:w="1276" w:type="dxa"/>
          </w:tcPr>
          <w:p w14:paraId="154EA343" w14:textId="1743411D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04D9FD83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per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5/5, 5/10, 10/5, 10/10)</w:t>
            </w:r>
          </w:p>
        </w:tc>
        <w:tc>
          <w:tcPr>
            <w:tcW w:w="1984" w:type="dxa"/>
          </w:tcPr>
          <w:p w14:paraId="39DF3899" w14:textId="6AE670F7" w:rsidR="00DB0503" w:rsidRPr="00436ED8" w:rsidRDefault="00DB0503" w:rsidP="00AB2E0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Mean S</w:t>
            </w:r>
            <w:r w:rsidRPr="00822452">
              <w:rPr>
                <w:rFonts w:cstheme="minorHAnsi"/>
                <w:szCs w:val="20"/>
              </w:rPr>
              <w:t>BP</w:t>
            </w:r>
            <w:r>
              <w:rPr>
                <w:rFonts w:cstheme="minorHAnsi"/>
                <w:szCs w:val="20"/>
              </w:rPr>
              <w:t xml:space="preserve"> and DBP</w:t>
            </w:r>
            <w:r w:rsidRPr="00822452">
              <w:rPr>
                <w:rFonts w:cstheme="minorHAnsi"/>
                <w:szCs w:val="20"/>
              </w:rPr>
              <w:t xml:space="preserve"> reduction over 6 </w:t>
            </w:r>
            <w:r w:rsidR="00AB2E04">
              <w:rPr>
                <w:rFonts w:cstheme="minorHAnsi"/>
                <w:szCs w:val="20"/>
              </w:rPr>
              <w:t>mo</w:t>
            </w:r>
            <w:r w:rsidRPr="00822452">
              <w:rPr>
                <w:rFonts w:cstheme="minorHAnsi"/>
                <w:szCs w:val="20"/>
              </w:rPr>
              <w:t xml:space="preserve">. BP control after 6 </w:t>
            </w:r>
            <w:proofErr w:type="spellStart"/>
            <w:r w:rsidR="00AB2E04">
              <w:rPr>
                <w:rFonts w:cstheme="minorHAnsi"/>
                <w:szCs w:val="20"/>
              </w:rPr>
              <w:t>mo</w:t>
            </w:r>
            <w:proofErr w:type="spellEnd"/>
          </w:p>
        </w:tc>
        <w:tc>
          <w:tcPr>
            <w:tcW w:w="2045" w:type="dxa"/>
          </w:tcPr>
          <w:p w14:paraId="438B0D4A" w14:textId="77777777" w:rsidR="00DB0503" w:rsidRPr="00436ED8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822452">
              <w:rPr>
                <w:rFonts w:cstheme="minorHAnsi"/>
                <w:szCs w:val="20"/>
              </w:rPr>
              <w:t xml:space="preserve">Patient </w:t>
            </w:r>
            <w:r>
              <w:rPr>
                <w:rFonts w:cstheme="minorHAnsi"/>
                <w:szCs w:val="20"/>
              </w:rPr>
              <w:t>compliance</w:t>
            </w:r>
            <w:r w:rsidRPr="00822452">
              <w:rPr>
                <w:rFonts w:cstheme="minorHAnsi"/>
                <w:szCs w:val="20"/>
              </w:rPr>
              <w:t>. Identification of total CV risk an</w:t>
            </w:r>
            <w:r>
              <w:rPr>
                <w:rFonts w:cstheme="minorHAnsi"/>
                <w:szCs w:val="20"/>
              </w:rPr>
              <w:t>d</w:t>
            </w:r>
            <w:r w:rsidRPr="00822452">
              <w:rPr>
                <w:rFonts w:cstheme="minorHAnsi"/>
                <w:szCs w:val="20"/>
              </w:rPr>
              <w:t xml:space="preserve"> coexisting risk factors of patients </w:t>
            </w:r>
          </w:p>
        </w:tc>
      </w:tr>
      <w:tr w:rsidR="00DB0503" w:rsidRPr="004657D2" w14:paraId="7B99432E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6346DB21" w14:textId="6C2F1D81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Rosenkranz</w:t>
            </w:r>
            <w:proofErr w:type="spellEnd"/>
            <w:r>
              <w:rPr>
                <w:sz w:val="18"/>
                <w:szCs w:val="18"/>
              </w:rPr>
              <w:t xml:space="preserve"> AR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Sb3NlbmtyYW56PC9BdXRob3I+PFllYXI+MjAxNTwvWWVh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Sb3NlbmtyYW56PC9BdXRob3I+PFllYXI+MjAxNTwvWWVh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3" w:tooltip="Rosenkranz, 2015 #251" w:history="1">
              <w:r w:rsidR="009A79CC">
                <w:rPr>
                  <w:noProof/>
                  <w:sz w:val="18"/>
                  <w:szCs w:val="18"/>
                </w:rPr>
                <w:t>13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305167A4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Austria</w:t>
            </w:r>
          </w:p>
        </w:tc>
        <w:tc>
          <w:tcPr>
            <w:tcW w:w="1417" w:type="dxa"/>
          </w:tcPr>
          <w:p w14:paraId="3E01D293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66F81CA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66</w:t>
            </w:r>
          </w:p>
        </w:tc>
        <w:tc>
          <w:tcPr>
            <w:tcW w:w="1417" w:type="dxa"/>
          </w:tcPr>
          <w:p w14:paraId="576F346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3.8</w:t>
            </w:r>
            <w:r>
              <w:rPr>
                <w:rFonts w:cstheme="minorHAnsi"/>
                <w:szCs w:val="20"/>
              </w:rPr>
              <w:t>, 53.5</w:t>
            </w:r>
          </w:p>
        </w:tc>
        <w:tc>
          <w:tcPr>
            <w:tcW w:w="1276" w:type="dxa"/>
          </w:tcPr>
          <w:p w14:paraId="603A9DDF" w14:textId="62D45E1F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43C76C46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A06864">
              <w:rPr>
                <w:rFonts w:cstheme="minorHAnsi"/>
                <w:szCs w:val="20"/>
              </w:rPr>
              <w:t>ali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150/5, 150/10, 300/5, 300/10)</w:t>
            </w:r>
          </w:p>
        </w:tc>
        <w:tc>
          <w:tcPr>
            <w:tcW w:w="1984" w:type="dxa"/>
          </w:tcPr>
          <w:p w14:paraId="5491815C" w14:textId="07A8325E" w:rsidR="00DB0503" w:rsidRPr="004657D2" w:rsidRDefault="00DB0503" w:rsidP="00AB2E0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 xml:space="preserve">Efficacy, tolerability and patient adherence over 3 </w:t>
            </w:r>
            <w:proofErr w:type="spellStart"/>
            <w:r w:rsidR="00AB2E04">
              <w:rPr>
                <w:rFonts w:cstheme="minorHAnsi"/>
                <w:szCs w:val="20"/>
              </w:rPr>
              <w:t>mo</w:t>
            </w:r>
            <w:proofErr w:type="spellEnd"/>
          </w:p>
        </w:tc>
        <w:tc>
          <w:tcPr>
            <w:tcW w:w="2045" w:type="dxa"/>
          </w:tcPr>
          <w:p w14:paraId="6D1C8EA5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4657D2" w14:paraId="4957E4AE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41B323A3" w14:textId="57D88561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Setiawati</w:t>
            </w:r>
            <w:proofErr w:type="spellEnd"/>
            <w:r>
              <w:rPr>
                <w:sz w:val="18"/>
                <w:szCs w:val="18"/>
              </w:rPr>
              <w:t xml:space="preserve"> A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TZXRpYXdhdGk8L0F1dGhvcj48WWVhcj4yMDE1PC9ZZWFy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TZXRpYXdhdGk8L0F1dGhvcj48WWVhcj4yMDE1PC9ZZWFy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4" w:tooltip="Setiawati, 2015 #252" w:history="1">
              <w:r w:rsidR="009A79CC">
                <w:rPr>
                  <w:noProof/>
                  <w:sz w:val="18"/>
                  <w:szCs w:val="18"/>
                </w:rPr>
                <w:t>14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106AFBA9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Indonesia</w:t>
            </w:r>
          </w:p>
        </w:tc>
        <w:tc>
          <w:tcPr>
            <w:tcW w:w="1417" w:type="dxa"/>
          </w:tcPr>
          <w:p w14:paraId="734534E5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410B1F5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00</w:t>
            </w:r>
          </w:p>
        </w:tc>
        <w:tc>
          <w:tcPr>
            <w:tcW w:w="1417" w:type="dxa"/>
          </w:tcPr>
          <w:p w14:paraId="62BF1B7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5.8</w:t>
            </w:r>
            <w:r>
              <w:rPr>
                <w:rFonts w:cstheme="minorHAnsi"/>
                <w:szCs w:val="20"/>
              </w:rPr>
              <w:t>, 54.6</w:t>
            </w:r>
          </w:p>
        </w:tc>
        <w:tc>
          <w:tcPr>
            <w:tcW w:w="1276" w:type="dxa"/>
          </w:tcPr>
          <w:p w14:paraId="588D4E30" w14:textId="0F4112E9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3FFD7CD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val</w:t>
            </w:r>
            <w:proofErr w:type="spellEnd"/>
            <w:r>
              <w:rPr>
                <w:rFonts w:cstheme="minorHAnsi"/>
                <w:szCs w:val="20"/>
              </w:rPr>
              <w:t xml:space="preserve"> (5/80, 5/160, 10/160)</w:t>
            </w:r>
          </w:p>
        </w:tc>
        <w:tc>
          <w:tcPr>
            <w:tcW w:w="1984" w:type="dxa"/>
          </w:tcPr>
          <w:p w14:paraId="7AAB82DF" w14:textId="5AA105D5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 xml:space="preserve">Change in mean sitting SBP and DBP from baseline to </w:t>
            </w:r>
            <w:proofErr w:type="spellStart"/>
            <w:r>
              <w:rPr>
                <w:rFonts w:cstheme="minorHAnsi"/>
                <w:szCs w:val="20"/>
              </w:rPr>
              <w:t>wk</w:t>
            </w:r>
            <w:proofErr w:type="spellEnd"/>
            <w:r>
              <w:rPr>
                <w:rFonts w:cstheme="minorHAnsi"/>
                <w:szCs w:val="20"/>
              </w:rPr>
              <w:t xml:space="preserve"> 26. Achievement of BP goal. Patient responders</w:t>
            </w:r>
          </w:p>
        </w:tc>
        <w:tc>
          <w:tcPr>
            <w:tcW w:w="2045" w:type="dxa"/>
          </w:tcPr>
          <w:p w14:paraId="20C89063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afety and tolerability</w:t>
            </w:r>
          </w:p>
        </w:tc>
      </w:tr>
      <w:tr w:rsidR="00DB0503" w:rsidRPr="004657D2" w14:paraId="2F3FE41B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4BECC253" w14:textId="14A9D028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r w:rsidRPr="00ED3376">
              <w:rPr>
                <w:sz w:val="18"/>
                <w:szCs w:val="18"/>
              </w:rPr>
              <w:t>Tung</w:t>
            </w:r>
            <w:r>
              <w:rPr>
                <w:sz w:val="18"/>
                <w:szCs w:val="18"/>
              </w:rPr>
              <w:t xml:space="preserve"> Y-C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UdW5nPC9BdXRob3I+PFllYXI+MjAxNTwvWWVhcj48UmVj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UdW5nPC9BdXRob3I+PFllYXI+MjAxNTwvWWVhcj48UmVj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5" w:tooltip="Tung, 2015 #255" w:history="1">
              <w:r w:rsidR="009A79CC">
                <w:rPr>
                  <w:noProof/>
                  <w:sz w:val="18"/>
                  <w:szCs w:val="18"/>
                </w:rPr>
                <w:t>15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54E7BF32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Taiwan</w:t>
            </w:r>
          </w:p>
        </w:tc>
        <w:tc>
          <w:tcPr>
            <w:tcW w:w="1417" w:type="dxa"/>
            <w:vMerge w:val="restart"/>
          </w:tcPr>
          <w:p w14:paraId="599EC139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3A677C4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3301</w:t>
            </w:r>
          </w:p>
        </w:tc>
        <w:tc>
          <w:tcPr>
            <w:tcW w:w="1417" w:type="dxa"/>
          </w:tcPr>
          <w:p w14:paraId="2F187296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0.30</w:t>
            </w:r>
            <w:r>
              <w:rPr>
                <w:rFonts w:cstheme="minorHAnsi"/>
                <w:szCs w:val="20"/>
              </w:rPr>
              <w:t>, 52.2</w:t>
            </w:r>
          </w:p>
        </w:tc>
        <w:tc>
          <w:tcPr>
            <w:tcW w:w="1276" w:type="dxa"/>
          </w:tcPr>
          <w:p w14:paraId="57F0AB73" w14:textId="0155265E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46EE3524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>/</w:t>
            </w:r>
            <w:proofErr w:type="spellStart"/>
            <w:r w:rsidRPr="000C5419">
              <w:rPr>
                <w:rFonts w:cstheme="minorHAnsi"/>
                <w:szCs w:val="20"/>
              </w:rPr>
              <w:t>val</w:t>
            </w:r>
            <w:proofErr w:type="spellEnd"/>
          </w:p>
        </w:tc>
        <w:tc>
          <w:tcPr>
            <w:tcW w:w="1984" w:type="dxa"/>
            <w:vMerge w:val="restart"/>
          </w:tcPr>
          <w:p w14:paraId="3B79822A" w14:textId="5E044F9F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582580">
              <w:t>Clinical outcomes and healthcare costs of FDC vs</w:t>
            </w:r>
            <w:r w:rsidR="001E5A6A">
              <w:t>.</w:t>
            </w:r>
            <w:r w:rsidRPr="00582580">
              <w:t xml:space="preserve"> free</w:t>
            </w:r>
          </w:p>
        </w:tc>
        <w:tc>
          <w:tcPr>
            <w:tcW w:w="2045" w:type="dxa"/>
            <w:vMerge w:val="restart"/>
          </w:tcPr>
          <w:p w14:paraId="3F83682A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Adherence and persistence</w:t>
            </w:r>
          </w:p>
        </w:tc>
      </w:tr>
      <w:tr w:rsidR="00DB0503" w:rsidRPr="004657D2" w14:paraId="31B08C5B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411EB946" w14:textId="77777777" w:rsidR="00DB0503" w:rsidRPr="00ED3376" w:rsidRDefault="00DB0503" w:rsidP="00D925A4">
            <w:pPr>
              <w:spacing w:line="280" w:lineRule="exact"/>
              <w:rPr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52B6879F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3F7DCCC2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5824FAD4" w14:textId="6E69935E" w:rsidR="00DB0503" w:rsidRPr="000939C3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18"/>
              </w:rPr>
            </w:pPr>
            <w:r w:rsidRPr="00A06864">
              <w:rPr>
                <w:rFonts w:cstheme="minorHAnsi"/>
                <w:szCs w:val="20"/>
              </w:rPr>
              <w:t>13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204</w:t>
            </w:r>
          </w:p>
        </w:tc>
        <w:tc>
          <w:tcPr>
            <w:tcW w:w="1417" w:type="dxa"/>
          </w:tcPr>
          <w:p w14:paraId="1DB77461" w14:textId="77777777" w:rsidR="00DB0503" w:rsidRPr="000939C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18"/>
              </w:rPr>
            </w:pPr>
            <w:r w:rsidRPr="00A06864">
              <w:rPr>
                <w:rFonts w:cstheme="minorHAnsi"/>
                <w:szCs w:val="20"/>
              </w:rPr>
              <w:t>60.37</w:t>
            </w:r>
            <w:r>
              <w:rPr>
                <w:rFonts w:cstheme="minorHAnsi"/>
                <w:szCs w:val="20"/>
              </w:rPr>
              <w:t>, 51.2</w:t>
            </w:r>
            <w:r w:rsidRPr="00A06864">
              <w:rPr>
                <w:rFonts w:cstheme="minorHAnsi"/>
                <w:szCs w:val="20"/>
              </w:rPr>
              <w:t xml:space="preserve"> (13.09)</w:t>
            </w:r>
          </w:p>
        </w:tc>
        <w:tc>
          <w:tcPr>
            <w:tcW w:w="1276" w:type="dxa"/>
          </w:tcPr>
          <w:p w14:paraId="21F86D27" w14:textId="77777777" w:rsidR="00DB0503" w:rsidRPr="000939C3" w:rsidDel="00B17255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18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528048AF" w14:textId="713B5263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18"/>
              </w:rPr>
            </w:pPr>
            <w:r w:rsidRPr="000C5419">
              <w:rPr>
                <w:rFonts w:cstheme="minorHAnsi"/>
                <w:szCs w:val="20"/>
              </w:rPr>
              <w:t>ARB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0C5419">
              <w:rPr>
                <w:rFonts w:cstheme="minorHAnsi"/>
                <w:szCs w:val="20"/>
              </w:rPr>
              <w:t>+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0C5419">
              <w:rPr>
                <w:rFonts w:cstheme="minorHAnsi"/>
                <w:szCs w:val="20"/>
              </w:rPr>
              <w:t>CCB</w:t>
            </w:r>
          </w:p>
        </w:tc>
        <w:tc>
          <w:tcPr>
            <w:tcW w:w="1984" w:type="dxa"/>
            <w:vMerge/>
          </w:tcPr>
          <w:p w14:paraId="1E714169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79E718D5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FD434E" w14:paraId="7CAD9FF7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5D0544F7" w14:textId="5A46E0FF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Assaad</w:t>
            </w:r>
            <w:proofErr w:type="spellEnd"/>
            <w:r w:rsidRPr="00ED3376">
              <w:rPr>
                <w:sz w:val="18"/>
                <w:szCs w:val="18"/>
              </w:rPr>
              <w:t>-Khalil</w:t>
            </w:r>
            <w:r>
              <w:rPr>
                <w:sz w:val="18"/>
                <w:szCs w:val="18"/>
              </w:rPr>
              <w:t xml:space="preserve"> SH</w:t>
            </w:r>
            <w:r w:rsidRPr="00ED3376">
              <w:rPr>
                <w:sz w:val="18"/>
                <w:szCs w:val="18"/>
              </w:rPr>
              <w:t xml:space="preserve">, 2016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Bc3NhYWQtS2hhbGlsPC9BdXRob3I+PFllYXI+MjAxNjwv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Bc3NhYWQtS2hhbGlsPC9BdXRob3I+PFllYXI+MjAxNjwv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6" w:tooltip="Assaad-Khalil, 2016 #235" w:history="1">
              <w:r w:rsidR="009A79CC">
                <w:rPr>
                  <w:noProof/>
                  <w:sz w:val="18"/>
                  <w:szCs w:val="18"/>
                </w:rPr>
                <w:t>16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2E33A3A1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Egypt</w:t>
            </w:r>
          </w:p>
        </w:tc>
        <w:tc>
          <w:tcPr>
            <w:tcW w:w="1417" w:type="dxa"/>
          </w:tcPr>
          <w:p w14:paraId="0E19208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 prospective</w:t>
            </w:r>
          </w:p>
        </w:tc>
        <w:tc>
          <w:tcPr>
            <w:tcW w:w="851" w:type="dxa"/>
          </w:tcPr>
          <w:p w14:paraId="7502522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566</w:t>
            </w:r>
          </w:p>
        </w:tc>
        <w:tc>
          <w:tcPr>
            <w:tcW w:w="1417" w:type="dxa"/>
          </w:tcPr>
          <w:p w14:paraId="7516A45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2.6</w:t>
            </w:r>
            <w:r>
              <w:rPr>
                <w:rFonts w:cstheme="minorHAnsi"/>
                <w:szCs w:val="20"/>
              </w:rPr>
              <w:t>, 60.9</w:t>
            </w:r>
          </w:p>
        </w:tc>
        <w:tc>
          <w:tcPr>
            <w:tcW w:w="1276" w:type="dxa"/>
          </w:tcPr>
          <w:p w14:paraId="00AAA4E6" w14:textId="2E31C2BC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2D84CD91" w14:textId="77777777" w:rsidR="00DB050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val</w:t>
            </w:r>
            <w:proofErr w:type="spellEnd"/>
          </w:p>
          <w:p w14:paraId="5ACF0E7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(5/160 or 10/160)</w:t>
            </w:r>
          </w:p>
        </w:tc>
        <w:tc>
          <w:tcPr>
            <w:tcW w:w="1984" w:type="dxa"/>
          </w:tcPr>
          <w:p w14:paraId="546BBC72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 xml:space="preserve">Change in </w:t>
            </w:r>
            <w:proofErr w:type="spellStart"/>
            <w:r w:rsidRPr="00FD434E">
              <w:rPr>
                <w:rFonts w:cstheme="minorHAnsi"/>
                <w:szCs w:val="20"/>
              </w:rPr>
              <w:t>msSBP</w:t>
            </w:r>
            <w:proofErr w:type="spellEnd"/>
            <w:r w:rsidRPr="00FD434E">
              <w:rPr>
                <w:rFonts w:cstheme="minorHAnsi"/>
                <w:szCs w:val="20"/>
              </w:rPr>
              <w:t xml:space="preserve"> and </w:t>
            </w:r>
            <w:proofErr w:type="spellStart"/>
            <w:r w:rsidRPr="00FD434E">
              <w:rPr>
                <w:rFonts w:cstheme="minorHAnsi"/>
                <w:szCs w:val="20"/>
              </w:rPr>
              <w:t>msDBP</w:t>
            </w:r>
            <w:proofErr w:type="spellEnd"/>
            <w:r w:rsidRPr="00FD434E">
              <w:rPr>
                <w:rFonts w:cstheme="minorHAnsi"/>
                <w:szCs w:val="20"/>
              </w:rPr>
              <w:t xml:space="preserve"> from baseline to end of study</w:t>
            </w:r>
          </w:p>
        </w:tc>
        <w:tc>
          <w:tcPr>
            <w:tcW w:w="2045" w:type="dxa"/>
          </w:tcPr>
          <w:p w14:paraId="44293A47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Achievement of therapeutic BP goal and BP response</w:t>
            </w:r>
          </w:p>
        </w:tc>
      </w:tr>
      <w:tr w:rsidR="00DB0503" w:rsidRPr="00A06864" w14:paraId="0C913AEF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2BDEAF55" w14:textId="035CE1E8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r w:rsidRPr="00ED3376">
              <w:rPr>
                <w:sz w:val="18"/>
                <w:szCs w:val="18"/>
              </w:rPr>
              <w:t>Levi</w:t>
            </w:r>
            <w:r>
              <w:rPr>
                <w:sz w:val="18"/>
                <w:szCs w:val="18"/>
              </w:rPr>
              <w:t xml:space="preserve"> M</w:t>
            </w:r>
            <w:r w:rsidRPr="00ED3376">
              <w:rPr>
                <w:sz w:val="18"/>
                <w:szCs w:val="18"/>
              </w:rPr>
              <w:t xml:space="preserve">, 2016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MZXZpPC9BdXRob3I+PFllYXI+MjAxNjwvWWVhcj48UmVj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=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MZXZpPC9BdXRob3I+PFllYXI+MjAxNjwvWWVhcj48UmVj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=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7" w:tooltip="Levi, 2016 #245" w:history="1">
              <w:r w:rsidR="009A79CC">
                <w:rPr>
                  <w:noProof/>
                  <w:sz w:val="18"/>
                  <w:szCs w:val="18"/>
                </w:rPr>
                <w:t>17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18F9193D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Italy</w:t>
            </w:r>
          </w:p>
        </w:tc>
        <w:tc>
          <w:tcPr>
            <w:tcW w:w="1417" w:type="dxa"/>
            <w:vMerge w:val="restart"/>
          </w:tcPr>
          <w:p w14:paraId="2749E5F8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5908266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4522</w:t>
            </w:r>
          </w:p>
        </w:tc>
        <w:tc>
          <w:tcPr>
            <w:tcW w:w="1417" w:type="dxa"/>
          </w:tcPr>
          <w:p w14:paraId="28B5DF96" w14:textId="47F71EFF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6.6</w:t>
            </w:r>
            <w:r w:rsidR="00960470">
              <w:rPr>
                <w:rFonts w:cstheme="minorHAnsi"/>
                <w:szCs w:val="20"/>
              </w:rPr>
              <w:t xml:space="preserve"> </w:t>
            </w:r>
            <w:r>
              <w:rPr>
                <w:rFonts w:cstheme="minorHAnsi"/>
                <w:szCs w:val="20"/>
              </w:rPr>
              <w:t>47.8</w:t>
            </w:r>
          </w:p>
        </w:tc>
        <w:tc>
          <w:tcPr>
            <w:tcW w:w="1276" w:type="dxa"/>
          </w:tcPr>
          <w:p w14:paraId="644F50BC" w14:textId="4C3A5224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51D934EE" w14:textId="77777777" w:rsidR="00DB0503" w:rsidRPr="00B95965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B95965">
              <w:rPr>
                <w:rFonts w:cstheme="minorHAnsi"/>
                <w:szCs w:val="20"/>
              </w:rPr>
              <w:t>olm/</w:t>
            </w:r>
            <w:proofErr w:type="spellStart"/>
            <w:r w:rsidRPr="00B95965">
              <w:rPr>
                <w:rFonts w:cstheme="minorHAnsi"/>
                <w:szCs w:val="20"/>
              </w:rPr>
              <w:t>amlo</w:t>
            </w:r>
            <w:proofErr w:type="spellEnd"/>
            <w:r w:rsidRPr="00B95965">
              <w:rPr>
                <w:rFonts w:cstheme="minorHAnsi"/>
                <w:szCs w:val="20"/>
              </w:rPr>
              <w:t xml:space="preserve"> </w:t>
            </w:r>
          </w:p>
          <w:p w14:paraId="14D0793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B95965">
              <w:rPr>
                <w:szCs w:val="20"/>
              </w:rPr>
              <w:t>(20/5 mg, 40/10 mg, or 40/5)</w:t>
            </w:r>
          </w:p>
        </w:tc>
        <w:tc>
          <w:tcPr>
            <w:tcW w:w="1984" w:type="dxa"/>
            <w:vMerge w:val="restart"/>
          </w:tcPr>
          <w:p w14:paraId="1CC7C66B" w14:textId="67188265" w:rsidR="00DB0503" w:rsidRPr="00A06864" w:rsidRDefault="00DB0503" w:rsidP="00AB2E0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B95965">
              <w:rPr>
                <w:rFonts w:cstheme="minorHAnsi"/>
                <w:szCs w:val="20"/>
              </w:rPr>
              <w:t xml:space="preserve">Patient adherence (after 6 </w:t>
            </w:r>
            <w:proofErr w:type="spellStart"/>
            <w:r w:rsidR="00AB2E04">
              <w:rPr>
                <w:rFonts w:cstheme="minorHAnsi"/>
                <w:szCs w:val="20"/>
              </w:rPr>
              <w:t>mo</w:t>
            </w:r>
            <w:proofErr w:type="spellEnd"/>
            <w:r w:rsidRPr="00B95965">
              <w:rPr>
                <w:rFonts w:cstheme="minorHAnsi"/>
                <w:szCs w:val="20"/>
              </w:rPr>
              <w:t>)</w:t>
            </w:r>
          </w:p>
        </w:tc>
        <w:tc>
          <w:tcPr>
            <w:tcW w:w="2045" w:type="dxa"/>
            <w:vMerge w:val="restart"/>
          </w:tcPr>
          <w:p w14:paraId="3713C59F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A06864" w14:paraId="233E1CB4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3A8E91F4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0A822126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3D3E6AA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1E8F275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090</w:t>
            </w:r>
          </w:p>
        </w:tc>
        <w:tc>
          <w:tcPr>
            <w:tcW w:w="1417" w:type="dxa"/>
          </w:tcPr>
          <w:p w14:paraId="74E53328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8.1</w:t>
            </w:r>
            <w:r>
              <w:rPr>
                <w:rFonts w:cstheme="minorHAnsi"/>
                <w:szCs w:val="20"/>
              </w:rPr>
              <w:t>, 49.2</w:t>
            </w:r>
          </w:p>
        </w:tc>
        <w:tc>
          <w:tcPr>
            <w:tcW w:w="1276" w:type="dxa"/>
          </w:tcPr>
          <w:p w14:paraId="17E87DB8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4D2BBCC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o</w:t>
            </w:r>
            <w:r w:rsidRPr="00A06864">
              <w:rPr>
                <w:rFonts w:cstheme="minorHAnsi"/>
                <w:szCs w:val="20"/>
              </w:rPr>
              <w:t>lm</w:t>
            </w:r>
            <w:r>
              <w:rPr>
                <w:rFonts w:cstheme="minorHAnsi"/>
                <w:szCs w:val="20"/>
              </w:rPr>
              <w:t xml:space="preserve"> + 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/>
          </w:tcPr>
          <w:p w14:paraId="21F7172F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1F413294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4657D2" w14:paraId="624DC3B2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20DFDD11" w14:textId="05634CDE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r w:rsidRPr="00ED3376">
              <w:rPr>
                <w:sz w:val="18"/>
                <w:szCs w:val="18"/>
              </w:rPr>
              <w:t>Simonyi</w:t>
            </w:r>
            <w:r>
              <w:rPr>
                <w:sz w:val="18"/>
                <w:szCs w:val="18"/>
              </w:rPr>
              <w:t xml:space="preserve"> G</w:t>
            </w:r>
            <w:r w:rsidRPr="00ED3376">
              <w:rPr>
                <w:sz w:val="18"/>
                <w:szCs w:val="18"/>
              </w:rPr>
              <w:t xml:space="preserve">, 2016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TaW1vbnlpPC9BdXRob3I+PFllYXI+MjAxNjwvWWVhcj48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TaW1vbnlpPC9BdXRob3I+PFllYXI+MjAxNjwvWWVhcj48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8" w:tooltip="Simonyi, 2016 #254" w:history="1">
              <w:r w:rsidR="009A79CC">
                <w:rPr>
                  <w:noProof/>
                  <w:sz w:val="18"/>
                  <w:szCs w:val="18"/>
                </w:rPr>
                <w:t>18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47308714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Hungary</w:t>
            </w:r>
          </w:p>
        </w:tc>
        <w:tc>
          <w:tcPr>
            <w:tcW w:w="1417" w:type="dxa"/>
            <w:vMerge w:val="restart"/>
          </w:tcPr>
          <w:p w14:paraId="2BBAE30F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3BA5734B" w14:textId="324F387B" w:rsidR="00DB0503" w:rsidRPr="00A06864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0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295</w:t>
            </w:r>
          </w:p>
        </w:tc>
        <w:tc>
          <w:tcPr>
            <w:tcW w:w="1417" w:type="dxa"/>
          </w:tcPr>
          <w:p w14:paraId="5544CA9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NR</w:t>
            </w:r>
          </w:p>
        </w:tc>
        <w:tc>
          <w:tcPr>
            <w:tcW w:w="1276" w:type="dxa"/>
          </w:tcPr>
          <w:p w14:paraId="4B1D654A" w14:textId="3C7E4F5D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41C39E93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C5419">
              <w:rPr>
                <w:rFonts w:cstheme="minorHAnsi"/>
                <w:szCs w:val="20"/>
              </w:rPr>
              <w:t>ram/</w:t>
            </w: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 w:val="restart"/>
          </w:tcPr>
          <w:p w14:paraId="08A74D50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Patient adherence</w:t>
            </w:r>
          </w:p>
        </w:tc>
        <w:tc>
          <w:tcPr>
            <w:tcW w:w="2045" w:type="dxa"/>
            <w:vMerge w:val="restart"/>
          </w:tcPr>
          <w:p w14:paraId="154DBCB9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4657D2" w14:paraId="24DDBDC4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5C59703C" w14:textId="17B172D8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6E338F33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4B099CD3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4AD229E3" w14:textId="24368DB8" w:rsidR="00DB0503" w:rsidRPr="00A06864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939C3">
              <w:rPr>
                <w:rFonts w:cstheme="minorHAnsi"/>
                <w:szCs w:val="18"/>
              </w:rPr>
              <w:t>28</w:t>
            </w:r>
            <w:r w:rsidR="001E5A6A">
              <w:rPr>
                <w:rFonts w:cstheme="minorHAnsi"/>
                <w:szCs w:val="18"/>
              </w:rPr>
              <w:t xml:space="preserve"> </w:t>
            </w:r>
            <w:r w:rsidRPr="000939C3">
              <w:rPr>
                <w:rFonts w:cstheme="minorHAnsi"/>
                <w:szCs w:val="18"/>
              </w:rPr>
              <w:t>800</w:t>
            </w:r>
          </w:p>
        </w:tc>
        <w:tc>
          <w:tcPr>
            <w:tcW w:w="1417" w:type="dxa"/>
          </w:tcPr>
          <w:p w14:paraId="7B9DBE2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939C3">
              <w:rPr>
                <w:rFonts w:cstheme="minorHAnsi"/>
                <w:szCs w:val="18"/>
              </w:rPr>
              <w:t>NR</w:t>
            </w:r>
          </w:p>
        </w:tc>
        <w:tc>
          <w:tcPr>
            <w:tcW w:w="1276" w:type="dxa"/>
          </w:tcPr>
          <w:p w14:paraId="6D9401EE" w14:textId="1BDEF2B3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621AF0BC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0C5419">
              <w:rPr>
                <w:rFonts w:cstheme="minorHAnsi"/>
                <w:szCs w:val="18"/>
              </w:rPr>
              <w:t>ram/HCTZ</w:t>
            </w:r>
          </w:p>
        </w:tc>
        <w:tc>
          <w:tcPr>
            <w:tcW w:w="1984" w:type="dxa"/>
            <w:vMerge/>
          </w:tcPr>
          <w:p w14:paraId="3E923E14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0B6460AF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4657D2" w14:paraId="530CCEEA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69C5D7C6" w14:textId="1444C10B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Vlachopoulos</w:t>
            </w:r>
            <w:proofErr w:type="spellEnd"/>
            <w:r>
              <w:rPr>
                <w:sz w:val="18"/>
                <w:szCs w:val="18"/>
              </w:rPr>
              <w:t xml:space="preserve"> C</w:t>
            </w:r>
            <w:r w:rsidRPr="00ED3376">
              <w:rPr>
                <w:sz w:val="18"/>
                <w:szCs w:val="18"/>
              </w:rPr>
              <w:t xml:space="preserve">, 2016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WbGFjaG9wb3Vsb3M8L0F1dGhvcj48WWVhcj4yMDE2PC9Z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WbGFjaG9wb3Vsb3M8L0F1dGhvcj48WWVhcj4yMDE2PC9Z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9" w:tooltip="Vlachopoulos, 2016 #229" w:history="1">
              <w:r w:rsidR="009A79CC">
                <w:rPr>
                  <w:noProof/>
                  <w:sz w:val="18"/>
                  <w:szCs w:val="18"/>
                </w:rPr>
                <w:t>19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65F3C362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Greece</w:t>
            </w:r>
          </w:p>
        </w:tc>
        <w:tc>
          <w:tcPr>
            <w:tcW w:w="1417" w:type="dxa"/>
          </w:tcPr>
          <w:p w14:paraId="539B7B7D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0EDD520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269</w:t>
            </w:r>
          </w:p>
        </w:tc>
        <w:tc>
          <w:tcPr>
            <w:tcW w:w="1417" w:type="dxa"/>
          </w:tcPr>
          <w:p w14:paraId="5BA10520" w14:textId="5C2BB18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5.3</w:t>
            </w:r>
            <w:r>
              <w:rPr>
                <w:rFonts w:cstheme="minorHAnsi"/>
                <w:szCs w:val="20"/>
              </w:rPr>
              <w:t>,</w:t>
            </w:r>
            <w:r w:rsidR="00960470">
              <w:rPr>
                <w:rFonts w:cstheme="minorHAnsi"/>
                <w:szCs w:val="20"/>
              </w:rPr>
              <w:t xml:space="preserve"> </w:t>
            </w:r>
            <w:r>
              <w:rPr>
                <w:rFonts w:cstheme="minorHAnsi"/>
                <w:szCs w:val="20"/>
              </w:rPr>
              <w:t>52.4</w:t>
            </w:r>
          </w:p>
        </w:tc>
        <w:tc>
          <w:tcPr>
            <w:tcW w:w="1276" w:type="dxa"/>
          </w:tcPr>
          <w:p w14:paraId="4B4E7F01" w14:textId="60FE808C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1D6B362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p</w:t>
            </w:r>
            <w:r w:rsidRPr="00A06864">
              <w:rPr>
                <w:rFonts w:cstheme="minorHAnsi"/>
                <w:szCs w:val="20"/>
              </w:rPr>
              <w:t>er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5/5, 5/10, 10/5, 10/10)</w:t>
            </w:r>
          </w:p>
        </w:tc>
        <w:tc>
          <w:tcPr>
            <w:tcW w:w="1984" w:type="dxa"/>
          </w:tcPr>
          <w:p w14:paraId="350992D8" w14:textId="26A15F8B" w:rsidR="00DB0503" w:rsidRPr="004657D2" w:rsidRDefault="00DB0503" w:rsidP="00AB2E0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 xml:space="preserve">Patient adherence over 4 </w:t>
            </w:r>
            <w:proofErr w:type="spellStart"/>
            <w:r w:rsidR="00AB2E04">
              <w:rPr>
                <w:rFonts w:cstheme="minorHAnsi"/>
                <w:szCs w:val="20"/>
              </w:rPr>
              <w:t>mo</w:t>
            </w:r>
            <w:proofErr w:type="spellEnd"/>
          </w:p>
        </w:tc>
        <w:tc>
          <w:tcPr>
            <w:tcW w:w="2045" w:type="dxa"/>
          </w:tcPr>
          <w:p w14:paraId="4B533B0A" w14:textId="17DB2E91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Change in BP. BP control. CV risk. Comorbidities. Coexisting risk factors</w:t>
            </w:r>
          </w:p>
        </w:tc>
      </w:tr>
      <w:tr w:rsidR="00DB0503" w:rsidRPr="00A06864" w14:paraId="78079AD1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2D6AD082" w14:textId="258B2965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Lauffenburger</w:t>
            </w:r>
            <w:proofErr w:type="spellEnd"/>
            <w:r>
              <w:rPr>
                <w:sz w:val="18"/>
                <w:szCs w:val="18"/>
              </w:rPr>
              <w:t xml:space="preserve"> JC</w:t>
            </w:r>
            <w:r w:rsidRPr="00ED3376">
              <w:rPr>
                <w:sz w:val="18"/>
                <w:szCs w:val="18"/>
              </w:rPr>
              <w:t xml:space="preserve">, 2017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MYXVmZmVuYnVyZ2VyPC9BdXRob3I+PFllYXI+MjAxNzwv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MYXVmZmVuYnVyZ2VyPC9BdXRob3I+PFllYXI+MjAxNzwv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0" w:tooltip="Lauffenburger, 2017 #244" w:history="1">
              <w:r w:rsidR="009A79CC">
                <w:rPr>
                  <w:noProof/>
                  <w:sz w:val="18"/>
                  <w:szCs w:val="18"/>
                </w:rPr>
                <w:t>20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75CDDB79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USA</w:t>
            </w:r>
          </w:p>
        </w:tc>
        <w:tc>
          <w:tcPr>
            <w:tcW w:w="1417" w:type="dxa"/>
            <w:vMerge w:val="restart"/>
          </w:tcPr>
          <w:p w14:paraId="75699F66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7015025D" w14:textId="4E9626B3" w:rsidR="00DB0503" w:rsidRPr="00A06864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7</w:t>
            </w:r>
            <w:r>
              <w:rPr>
                <w:rFonts w:cstheme="minorHAnsi"/>
                <w:szCs w:val="20"/>
              </w:rPr>
              <w:t>8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958</w:t>
            </w:r>
          </w:p>
        </w:tc>
        <w:tc>
          <w:tcPr>
            <w:tcW w:w="1417" w:type="dxa"/>
          </w:tcPr>
          <w:p w14:paraId="7108A2CB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49.3</w:t>
            </w:r>
            <w:r>
              <w:rPr>
                <w:rFonts w:cstheme="minorHAnsi"/>
                <w:szCs w:val="20"/>
              </w:rPr>
              <w:t>, 48.0</w:t>
            </w:r>
          </w:p>
        </w:tc>
        <w:tc>
          <w:tcPr>
            <w:tcW w:w="1276" w:type="dxa"/>
          </w:tcPr>
          <w:p w14:paraId="735A2D12" w14:textId="0C697898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657FF7F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NR</w:t>
            </w:r>
          </w:p>
        </w:tc>
        <w:tc>
          <w:tcPr>
            <w:tcW w:w="1984" w:type="dxa"/>
            <w:vMerge w:val="restart"/>
          </w:tcPr>
          <w:p w14:paraId="79586BE9" w14:textId="43DACAC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571B84">
              <w:rPr>
                <w:rFonts w:cstheme="minorHAnsi"/>
                <w:szCs w:val="20"/>
              </w:rPr>
              <w:t xml:space="preserve">Persistence to any antihypertensive medication 12 </w:t>
            </w:r>
            <w:proofErr w:type="spellStart"/>
            <w:r w:rsidRPr="00571B84">
              <w:rPr>
                <w:rFonts w:cstheme="minorHAnsi"/>
                <w:szCs w:val="20"/>
              </w:rPr>
              <w:t>mo</w:t>
            </w:r>
            <w:proofErr w:type="spellEnd"/>
            <w:r w:rsidRPr="00571B84">
              <w:rPr>
                <w:rFonts w:cstheme="minorHAnsi"/>
                <w:szCs w:val="20"/>
              </w:rPr>
              <w:t xml:space="preserve"> after initiation</w:t>
            </w:r>
          </w:p>
        </w:tc>
        <w:tc>
          <w:tcPr>
            <w:tcW w:w="2045" w:type="dxa"/>
            <w:vMerge w:val="restart"/>
          </w:tcPr>
          <w:p w14:paraId="5030B7CA" w14:textId="729EFC5B" w:rsidR="00DB0503" w:rsidRPr="00A06864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571B84">
              <w:rPr>
                <w:rFonts w:cstheme="minorHAnsi"/>
                <w:szCs w:val="20"/>
              </w:rPr>
              <w:t xml:space="preserve">Adherence to at least </w:t>
            </w:r>
            <w:r w:rsidR="001E5A6A">
              <w:rPr>
                <w:rFonts w:cstheme="minorHAnsi"/>
                <w:szCs w:val="20"/>
              </w:rPr>
              <w:t>1</w:t>
            </w:r>
            <w:r w:rsidR="001E5A6A" w:rsidRPr="00571B84">
              <w:rPr>
                <w:rFonts w:cstheme="minorHAnsi"/>
                <w:szCs w:val="20"/>
              </w:rPr>
              <w:t xml:space="preserve"> </w:t>
            </w:r>
            <w:r w:rsidRPr="00571B84">
              <w:rPr>
                <w:rFonts w:cstheme="minorHAnsi"/>
                <w:szCs w:val="20"/>
              </w:rPr>
              <w:t xml:space="preserve">antihypertensive 12 </w:t>
            </w:r>
            <w:proofErr w:type="spellStart"/>
            <w:r w:rsidRPr="00571B84">
              <w:rPr>
                <w:rFonts w:cstheme="minorHAnsi"/>
                <w:szCs w:val="20"/>
              </w:rPr>
              <w:t>mo</w:t>
            </w:r>
            <w:proofErr w:type="spellEnd"/>
            <w:r w:rsidRPr="00571B84">
              <w:rPr>
                <w:rFonts w:cstheme="minorHAnsi"/>
                <w:szCs w:val="20"/>
              </w:rPr>
              <w:t xml:space="preserve"> after initiation. Refilling at least </w:t>
            </w:r>
            <w:r w:rsidR="001E5A6A">
              <w:rPr>
                <w:rFonts w:cstheme="minorHAnsi"/>
                <w:szCs w:val="20"/>
              </w:rPr>
              <w:t>1</w:t>
            </w:r>
            <w:r w:rsidRPr="00571B84">
              <w:rPr>
                <w:rFonts w:cstheme="minorHAnsi"/>
                <w:szCs w:val="20"/>
              </w:rPr>
              <w:t xml:space="preserve"> antihypertensive medication</w:t>
            </w:r>
          </w:p>
        </w:tc>
      </w:tr>
      <w:tr w:rsidR="001739A9" w14:paraId="03D55884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56CB4D58" w14:textId="77777777" w:rsidR="00DB0503" w:rsidRPr="00AC68BF" w:rsidRDefault="00DB0503" w:rsidP="00D925A4">
            <w:pPr>
              <w:spacing w:line="280" w:lineRule="exact"/>
              <w:rPr>
                <w:rFonts w:cstheme="minorHAnsi"/>
                <w:b w:val="0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506307E7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02330815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7AC9B4F7" w14:textId="584430FC" w:rsidR="00DB0503" w:rsidRPr="00A06864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383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269</w:t>
            </w:r>
          </w:p>
        </w:tc>
        <w:tc>
          <w:tcPr>
            <w:tcW w:w="1417" w:type="dxa"/>
          </w:tcPr>
          <w:p w14:paraId="27304F6F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46.8</w:t>
            </w:r>
            <w:r>
              <w:rPr>
                <w:rFonts w:cstheme="minorHAnsi"/>
                <w:szCs w:val="20"/>
              </w:rPr>
              <w:t>, 48.3</w:t>
            </w:r>
          </w:p>
        </w:tc>
        <w:tc>
          <w:tcPr>
            <w:tcW w:w="1276" w:type="dxa"/>
          </w:tcPr>
          <w:p w14:paraId="03642ED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color w:val="000000"/>
                <w:szCs w:val="20"/>
              </w:rPr>
              <w:t>Single therapy</w:t>
            </w:r>
            <w:r>
              <w:rPr>
                <w:rFonts w:cstheme="minorHAnsi"/>
                <w:color w:val="000000"/>
                <w:szCs w:val="20"/>
              </w:rPr>
              <w:br/>
            </w:r>
            <w:r w:rsidRPr="00A06864">
              <w:rPr>
                <w:rFonts w:cstheme="minorHAnsi"/>
                <w:color w:val="000000"/>
                <w:szCs w:val="20"/>
              </w:rPr>
              <w:t>(</w:t>
            </w:r>
            <w:r>
              <w:rPr>
                <w:rFonts w:cstheme="minorHAnsi"/>
                <w:color w:val="000000"/>
                <w:szCs w:val="20"/>
              </w:rPr>
              <w:t xml:space="preserve">1 </w:t>
            </w:r>
            <w:r w:rsidRPr="00A06864">
              <w:rPr>
                <w:rFonts w:cstheme="minorHAnsi"/>
                <w:color w:val="000000"/>
                <w:szCs w:val="20"/>
              </w:rPr>
              <w:t>pill)</w:t>
            </w:r>
          </w:p>
        </w:tc>
        <w:tc>
          <w:tcPr>
            <w:tcW w:w="1843" w:type="dxa"/>
          </w:tcPr>
          <w:p w14:paraId="3566B073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NR</w:t>
            </w:r>
          </w:p>
        </w:tc>
        <w:tc>
          <w:tcPr>
            <w:tcW w:w="1984" w:type="dxa"/>
            <w:vMerge/>
          </w:tcPr>
          <w:p w14:paraId="3F8BEF4A" w14:textId="77777777" w:rsidR="00DB0503" w:rsidRPr="00184F66" w:rsidRDefault="00DB0503" w:rsidP="00D925A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7667B69B" w14:textId="77777777" w:rsidR="00DB050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571B84" w14:paraId="206E51FB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2AB16B57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736FA299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1CBDB80D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354A96ED" w14:textId="4B180C30" w:rsidR="00DB0503" w:rsidRPr="00A06864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2</w:t>
            </w:r>
            <w:r w:rsidR="001E5A6A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266</w:t>
            </w:r>
          </w:p>
        </w:tc>
        <w:tc>
          <w:tcPr>
            <w:tcW w:w="1417" w:type="dxa"/>
          </w:tcPr>
          <w:p w14:paraId="098CD186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2.5</w:t>
            </w:r>
            <w:r>
              <w:rPr>
                <w:rFonts w:cstheme="minorHAnsi"/>
                <w:szCs w:val="20"/>
              </w:rPr>
              <w:t>, 63.6</w:t>
            </w:r>
          </w:p>
        </w:tc>
        <w:tc>
          <w:tcPr>
            <w:tcW w:w="1276" w:type="dxa"/>
          </w:tcPr>
          <w:p w14:paraId="7A4EC9D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color w:val="000000"/>
                <w:szCs w:val="20"/>
              </w:rPr>
              <w:t>Free combination</w:t>
            </w:r>
          </w:p>
        </w:tc>
        <w:tc>
          <w:tcPr>
            <w:tcW w:w="1843" w:type="dxa"/>
          </w:tcPr>
          <w:p w14:paraId="3BA1ED82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NR</w:t>
            </w:r>
          </w:p>
        </w:tc>
        <w:tc>
          <w:tcPr>
            <w:tcW w:w="1984" w:type="dxa"/>
            <w:vMerge/>
          </w:tcPr>
          <w:p w14:paraId="4E217B41" w14:textId="77777777" w:rsidR="00DB0503" w:rsidRPr="00571B8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75823D15" w14:textId="77777777" w:rsidR="00DB0503" w:rsidRPr="00571B8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A06864" w14:paraId="027635F0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434BCDB2" w14:textId="3D529DF2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Liakos</w:t>
            </w:r>
            <w:proofErr w:type="spellEnd"/>
            <w:r>
              <w:rPr>
                <w:sz w:val="18"/>
                <w:szCs w:val="18"/>
              </w:rPr>
              <w:t xml:space="preserve"> CI</w:t>
            </w:r>
            <w:r w:rsidRPr="00ED3376">
              <w:rPr>
                <w:sz w:val="18"/>
                <w:szCs w:val="18"/>
              </w:rPr>
              <w:t xml:space="preserve">, 2017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MaWFrb3M8L0F1dGhvcj48WWVhcj4yMDE3PC9ZZWFyPjxS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MaWFrb3M8L0F1dGhvcj48WWVhcj4yMDE3PC9ZZWFyPjxS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1" w:tooltip="Liakos, 2017 #246" w:history="1">
              <w:r w:rsidR="009A79CC">
                <w:rPr>
                  <w:noProof/>
                  <w:sz w:val="18"/>
                  <w:szCs w:val="18"/>
                </w:rPr>
                <w:t>21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4E1EF264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Greece</w:t>
            </w:r>
          </w:p>
        </w:tc>
        <w:tc>
          <w:tcPr>
            <w:tcW w:w="1417" w:type="dxa"/>
          </w:tcPr>
          <w:p w14:paraId="1445C02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52EA034B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907</w:t>
            </w:r>
          </w:p>
        </w:tc>
        <w:tc>
          <w:tcPr>
            <w:tcW w:w="1417" w:type="dxa"/>
          </w:tcPr>
          <w:p w14:paraId="768D2DA2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5.2</w:t>
            </w:r>
            <w:r>
              <w:rPr>
                <w:rFonts w:cstheme="minorHAnsi"/>
                <w:szCs w:val="20"/>
              </w:rPr>
              <w:t>, 59.1</w:t>
            </w:r>
          </w:p>
        </w:tc>
        <w:tc>
          <w:tcPr>
            <w:tcW w:w="1276" w:type="dxa"/>
          </w:tcPr>
          <w:p w14:paraId="211C9471" w14:textId="5FB64686" w:rsidR="00DB0503" w:rsidRPr="00ED3376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60777ECD" w14:textId="77777777" w:rsidR="00DB0503" w:rsidRPr="00B95965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per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5/5, 5/10, 10/5, 10/10)</w:t>
            </w:r>
          </w:p>
        </w:tc>
        <w:tc>
          <w:tcPr>
            <w:tcW w:w="1984" w:type="dxa"/>
          </w:tcPr>
          <w:p w14:paraId="634870D0" w14:textId="77777777" w:rsidR="00DB0503" w:rsidRPr="00B95965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E85DC6">
              <w:rPr>
                <w:rFonts w:cstheme="minorHAnsi"/>
                <w:szCs w:val="20"/>
              </w:rPr>
              <w:t>Patient adherence</w:t>
            </w:r>
          </w:p>
        </w:tc>
        <w:tc>
          <w:tcPr>
            <w:tcW w:w="2045" w:type="dxa"/>
          </w:tcPr>
          <w:p w14:paraId="6D1CBC71" w14:textId="749862B4" w:rsidR="00DB0503" w:rsidRPr="00A06864" w:rsidRDefault="00DB0503" w:rsidP="001E5A6A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E85DC6">
              <w:rPr>
                <w:rFonts w:cstheme="minorHAnsi"/>
                <w:szCs w:val="20"/>
              </w:rPr>
              <w:t>Safety</w:t>
            </w:r>
            <w:r>
              <w:rPr>
                <w:rFonts w:cstheme="minorHAnsi"/>
                <w:szCs w:val="20"/>
              </w:rPr>
              <w:t xml:space="preserve"> and t</w:t>
            </w:r>
            <w:r w:rsidRPr="00E85DC6">
              <w:rPr>
                <w:rFonts w:cstheme="minorHAnsi"/>
                <w:szCs w:val="20"/>
              </w:rPr>
              <w:t xml:space="preserve">olerance. </w:t>
            </w:r>
            <w:r>
              <w:rPr>
                <w:rFonts w:cstheme="minorHAnsi"/>
                <w:szCs w:val="20"/>
              </w:rPr>
              <w:t xml:space="preserve">Change in office BP (SBP and DBP) and change in BMI </w:t>
            </w:r>
            <w:r w:rsidRPr="00E85DC6">
              <w:rPr>
                <w:rFonts w:cstheme="minorHAnsi"/>
                <w:szCs w:val="20"/>
              </w:rPr>
              <w:t xml:space="preserve">(over 4 </w:t>
            </w:r>
            <w:proofErr w:type="spellStart"/>
            <w:r w:rsidRPr="00E85DC6">
              <w:rPr>
                <w:rFonts w:cstheme="minorHAnsi"/>
                <w:szCs w:val="20"/>
              </w:rPr>
              <w:t>mo</w:t>
            </w:r>
            <w:proofErr w:type="spellEnd"/>
            <w:r w:rsidRPr="00E85DC6">
              <w:rPr>
                <w:rFonts w:cstheme="minorHAnsi"/>
                <w:szCs w:val="20"/>
              </w:rPr>
              <w:t>)</w:t>
            </w:r>
          </w:p>
        </w:tc>
      </w:tr>
      <w:tr w:rsidR="00DB0503" w:rsidRPr="00A06864" w14:paraId="66AAEC56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0BFFE779" w14:textId="29E860D8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Mourad</w:t>
            </w:r>
            <w:proofErr w:type="spellEnd"/>
            <w:r>
              <w:rPr>
                <w:sz w:val="18"/>
                <w:szCs w:val="18"/>
              </w:rPr>
              <w:t xml:space="preserve"> J-J</w:t>
            </w:r>
            <w:r w:rsidRPr="00ED3376">
              <w:rPr>
                <w:sz w:val="18"/>
                <w:szCs w:val="18"/>
              </w:rPr>
              <w:t xml:space="preserve">, 2017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Nb3VyYWQ8L0F1dGhvcj48WWVhcj4yMDE3PC9ZZWFyPjxS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Nb3VyYWQ8L0F1dGhvcj48WWVhcj4yMDE3PC9ZZWFyPjxS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2" w:tooltip="Mourad, 2017 #228" w:history="1">
              <w:r w:rsidR="009A79CC">
                <w:rPr>
                  <w:noProof/>
                  <w:sz w:val="18"/>
                  <w:szCs w:val="18"/>
                </w:rPr>
                <w:t>22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735FB1A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 xml:space="preserve">Multi-national </w:t>
            </w:r>
          </w:p>
        </w:tc>
        <w:tc>
          <w:tcPr>
            <w:tcW w:w="1417" w:type="dxa"/>
            <w:vMerge w:val="restart"/>
          </w:tcPr>
          <w:p w14:paraId="39300478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RCT</w:t>
            </w:r>
          </w:p>
        </w:tc>
        <w:tc>
          <w:tcPr>
            <w:tcW w:w="851" w:type="dxa"/>
          </w:tcPr>
          <w:p w14:paraId="02283701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27</w:t>
            </w:r>
          </w:p>
        </w:tc>
        <w:tc>
          <w:tcPr>
            <w:tcW w:w="1417" w:type="dxa"/>
          </w:tcPr>
          <w:p w14:paraId="5BD2D8CF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4.5</w:t>
            </w:r>
            <w:r>
              <w:rPr>
                <w:rFonts w:cstheme="minorHAnsi"/>
                <w:szCs w:val="20"/>
              </w:rPr>
              <w:t>, 61.2</w:t>
            </w:r>
          </w:p>
        </w:tc>
        <w:tc>
          <w:tcPr>
            <w:tcW w:w="1276" w:type="dxa"/>
          </w:tcPr>
          <w:p w14:paraId="42D466ED" w14:textId="4DFF0BEA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697D67E3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per/</w:t>
            </w:r>
            <w:proofErr w:type="spellStart"/>
            <w:r w:rsidRPr="00A06864">
              <w:rPr>
                <w:rFonts w:cstheme="minorHAnsi"/>
                <w:szCs w:val="20"/>
              </w:rPr>
              <w:t>ind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5/1.25/5, 5/1.25/10, 10/2.5/5, 10/2.5/10)</w:t>
            </w:r>
          </w:p>
        </w:tc>
        <w:tc>
          <w:tcPr>
            <w:tcW w:w="1984" w:type="dxa"/>
            <w:vMerge w:val="restart"/>
          </w:tcPr>
          <w:p w14:paraId="0B076ED9" w14:textId="545E8605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Change in BP of FDC triple therapy vs</w:t>
            </w:r>
            <w:r w:rsidR="001E5A6A">
              <w:rPr>
                <w:rFonts w:cstheme="minorHAnsi"/>
                <w:szCs w:val="20"/>
              </w:rPr>
              <w:t>.</w:t>
            </w:r>
            <w:r>
              <w:rPr>
                <w:rFonts w:cstheme="minorHAnsi"/>
                <w:szCs w:val="20"/>
              </w:rPr>
              <w:t xml:space="preserve"> double therapy</w:t>
            </w:r>
          </w:p>
        </w:tc>
        <w:tc>
          <w:tcPr>
            <w:tcW w:w="2045" w:type="dxa"/>
            <w:vMerge w:val="restart"/>
          </w:tcPr>
          <w:p w14:paraId="3734263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Change in supine BP. Rates of controlled BP. Response to treatment. Standing SBP and DBP</w:t>
            </w:r>
          </w:p>
        </w:tc>
      </w:tr>
      <w:tr w:rsidR="001739A9" w:rsidRPr="00822452" w14:paraId="16052382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46398FB6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294B053F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3E150A58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483A9E3F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27</w:t>
            </w:r>
          </w:p>
        </w:tc>
        <w:tc>
          <w:tcPr>
            <w:tcW w:w="1417" w:type="dxa"/>
          </w:tcPr>
          <w:p w14:paraId="0BD5AD48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4.9</w:t>
            </w:r>
            <w:r>
              <w:rPr>
                <w:rFonts w:cstheme="minorHAnsi"/>
                <w:szCs w:val="20"/>
              </w:rPr>
              <w:t>, 49.8</w:t>
            </w:r>
            <w:r w:rsidRPr="00A06864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1F656732" w14:textId="57B56439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103499F2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per/</w:t>
            </w:r>
            <w:proofErr w:type="spellStart"/>
            <w:r w:rsidRPr="00A06864">
              <w:rPr>
                <w:rFonts w:cstheme="minorHAnsi"/>
                <w:szCs w:val="20"/>
              </w:rPr>
              <w:t>ind</w:t>
            </w:r>
            <w:proofErr w:type="spellEnd"/>
            <w:r>
              <w:rPr>
                <w:rFonts w:cstheme="minorHAnsi"/>
                <w:szCs w:val="20"/>
              </w:rPr>
              <w:t xml:space="preserve"> (5/1.25)</w:t>
            </w:r>
          </w:p>
        </w:tc>
        <w:tc>
          <w:tcPr>
            <w:tcW w:w="1984" w:type="dxa"/>
            <w:vMerge/>
          </w:tcPr>
          <w:p w14:paraId="4D0295E8" w14:textId="77777777" w:rsidR="00DB0503" w:rsidRPr="0082245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773DB993" w14:textId="77777777" w:rsidR="00DB0503" w:rsidRPr="0082245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4657D2" w14:paraId="6F6F8ADE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5E2FE34E" w14:textId="75D78D5B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Nedogoda</w:t>
            </w:r>
            <w:proofErr w:type="spellEnd"/>
            <w:r>
              <w:rPr>
                <w:sz w:val="18"/>
                <w:szCs w:val="18"/>
              </w:rPr>
              <w:t xml:space="preserve"> SV</w:t>
            </w:r>
            <w:r w:rsidRPr="00ED3376">
              <w:rPr>
                <w:sz w:val="18"/>
                <w:szCs w:val="18"/>
              </w:rPr>
              <w:t xml:space="preserve">, 2017 </w:t>
            </w:r>
            <w:r w:rsidR="00281E63">
              <w:rPr>
                <w:sz w:val="18"/>
                <w:szCs w:val="18"/>
              </w:rPr>
              <w:fldChar w:fldCharType="begin"/>
            </w:r>
            <w:r w:rsidR="009A79CC">
              <w:rPr>
                <w:sz w:val="18"/>
                <w:szCs w:val="18"/>
              </w:rPr>
              <w:instrText xml:space="preserve"> ADDIN EN.CITE &lt;EndNote&gt;&lt;Cite&gt;&lt;Author&gt;Nedogoda&lt;/Author&gt;&lt;Year&gt;2017&lt;/Year&gt;&lt;RecNum&gt;231&lt;/RecNum&gt;&lt;DisplayText&gt;[23]&lt;/DisplayText&gt;&lt;record&gt;&lt;rec-number&gt;231&lt;/rec-number&gt;&lt;foreign-keys&gt;&lt;key app="EN" db-id="002vaavwdaf2t4e9sxp5da2fss5v9v059r5w" timestamp="1561451985"&gt;231&lt;/key&gt;&lt;/foreign-keys&gt;&lt;ref-type name="Journal Article"&gt;17&lt;/ref-type&gt;&lt;contributors&gt;&lt;authors&gt;&lt;author&gt;Nedogoda, S. V.&lt;/author&gt;&lt;author&gt;Stojanov, V. J.&lt;/author&gt;&lt;/authors&gt;&lt;/contributors&gt;&lt;auth-address&gt;Department Volgograd Medical State University, Volgograd, Russia. nedogodasv@rambler.ru.&amp;#xD;Center for Hypertension, Clinical Center of Serbia, Medical School University of Belgrade, Belgrade, Serbia.&lt;/auth-address&gt;&lt;titles&gt;&lt;title&gt;Single-pill combination of perindopril/indapamide/amlodipine in patients with uncontrolled hypertension: a randomized controlled trial&lt;/title&gt;&lt;secondary-title&gt;Cardiol Ther&lt;/secondary-title&gt;&lt;/titles&gt;&lt;pages&gt;91-104&lt;/pages&gt;&lt;volume&gt;6&lt;/volume&gt;&lt;number&gt;1&lt;/number&gt;&lt;edition&gt;2017/02/10&lt;/edition&gt;&lt;keywords&gt;&lt;keyword&gt;Amlodipine&lt;/keyword&gt;&lt;keyword&gt;Antihypertensive&lt;/keyword&gt;&lt;keyword&gt;Indapamide&lt;/keyword&gt;&lt;keyword&gt;Perindopril&lt;/keyword&gt;&lt;keyword&gt;Single-pill combination&lt;/keyword&gt;&lt;keyword&gt;Uncontrolled essential hypertension&lt;/keyword&gt;&lt;/keywords&gt;&lt;dates&gt;&lt;year&gt;2017&lt;/year&gt;&lt;pub-dates&gt;&lt;date&gt;Jun&lt;/date&gt;&lt;/pub-dates&gt;&lt;/dates&gt;&lt;isbn&gt;2193-8261 (Print)&amp;#xD;2193-6544 (Linking)&lt;/isbn&gt;&lt;accession-num&gt;28181192&lt;/accession-num&gt;&lt;urls&gt;&lt;related-urls&gt;&lt;url&gt;https://www.ncbi.nlm.nih.gov/pubmed/28181192&lt;/url&gt;&lt;/related-urls&gt;&lt;/urls&gt;&lt;custom2&gt;PMC5446818&lt;/custom2&gt;&lt;electronic-resource-num&gt;10.1007/s40119-017-0085-7&lt;/electronic-resource-num&gt;&lt;/record&gt;&lt;/Cite&gt;&lt;/EndNote&gt;</w:instrText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3" w:tooltip="Nedogoda, 2017 #231" w:history="1">
              <w:r w:rsidR="009A79CC">
                <w:rPr>
                  <w:noProof/>
                  <w:sz w:val="18"/>
                  <w:szCs w:val="18"/>
                </w:rPr>
                <w:t>23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6E300033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Multi-national</w:t>
            </w:r>
          </w:p>
          <w:p w14:paraId="42848EB3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 w:val="restart"/>
          </w:tcPr>
          <w:p w14:paraId="726351B3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RCT</w:t>
            </w:r>
          </w:p>
        </w:tc>
        <w:tc>
          <w:tcPr>
            <w:tcW w:w="851" w:type="dxa"/>
          </w:tcPr>
          <w:p w14:paraId="674236B6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75</w:t>
            </w:r>
          </w:p>
        </w:tc>
        <w:tc>
          <w:tcPr>
            <w:tcW w:w="1417" w:type="dxa"/>
          </w:tcPr>
          <w:p w14:paraId="7239D98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7.2</w:t>
            </w:r>
            <w:r>
              <w:rPr>
                <w:rFonts w:cstheme="minorHAnsi"/>
                <w:szCs w:val="20"/>
              </w:rPr>
              <w:t>, 46.7</w:t>
            </w:r>
          </w:p>
        </w:tc>
        <w:tc>
          <w:tcPr>
            <w:tcW w:w="1276" w:type="dxa"/>
          </w:tcPr>
          <w:p w14:paraId="305B0216" w14:textId="676CDA0E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2E6BCB2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p</w:t>
            </w:r>
            <w:r w:rsidRPr="00A06864">
              <w:rPr>
                <w:rFonts w:cstheme="minorHAnsi"/>
                <w:szCs w:val="20"/>
              </w:rPr>
              <w:t>er/</w:t>
            </w:r>
            <w:proofErr w:type="spellStart"/>
            <w:r w:rsidRPr="00A06864">
              <w:rPr>
                <w:rFonts w:cstheme="minorHAnsi"/>
                <w:szCs w:val="20"/>
              </w:rPr>
              <w:t>ind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5/1.25/5)</w:t>
            </w:r>
          </w:p>
        </w:tc>
        <w:tc>
          <w:tcPr>
            <w:tcW w:w="1984" w:type="dxa"/>
            <w:vMerge w:val="restart"/>
          </w:tcPr>
          <w:p w14:paraId="785D63BE" w14:textId="150F885B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 xml:space="preserve">Change in office supine SBP and DBP from baseline over 12 </w:t>
            </w:r>
            <w:proofErr w:type="spellStart"/>
            <w:r>
              <w:rPr>
                <w:rFonts w:cstheme="minorHAnsi"/>
                <w:szCs w:val="20"/>
              </w:rPr>
              <w:t>wks</w:t>
            </w:r>
            <w:proofErr w:type="spellEnd"/>
          </w:p>
        </w:tc>
        <w:tc>
          <w:tcPr>
            <w:tcW w:w="2045" w:type="dxa"/>
            <w:vMerge w:val="restart"/>
          </w:tcPr>
          <w:p w14:paraId="31C8624A" w14:textId="367C14A5" w:rsidR="00DB0503" w:rsidRPr="004657D2" w:rsidRDefault="00DB0503" w:rsidP="00637A4C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 xml:space="preserve">Change in office supine SBP and DBP from baseline over </w:t>
            </w:r>
            <w:proofErr w:type="spellStart"/>
            <w:r>
              <w:rPr>
                <w:rFonts w:cstheme="minorHAnsi"/>
                <w:szCs w:val="20"/>
              </w:rPr>
              <w:t>wks</w:t>
            </w:r>
            <w:proofErr w:type="spellEnd"/>
            <w:r>
              <w:rPr>
                <w:rFonts w:cstheme="minorHAnsi"/>
                <w:szCs w:val="20"/>
              </w:rPr>
              <w:t xml:space="preserve"> 0</w:t>
            </w:r>
            <w:r w:rsidR="00637A4C">
              <w:rPr>
                <w:rFonts w:cstheme="minorHAnsi"/>
                <w:szCs w:val="20"/>
              </w:rPr>
              <w:t>–</w:t>
            </w:r>
            <w:r>
              <w:rPr>
                <w:rFonts w:cstheme="minorHAnsi"/>
                <w:szCs w:val="20"/>
              </w:rPr>
              <w:t>4 and 0</w:t>
            </w:r>
            <w:r w:rsidR="00637A4C">
              <w:rPr>
                <w:rFonts w:cstheme="minorHAnsi"/>
                <w:szCs w:val="20"/>
              </w:rPr>
              <w:t>–</w:t>
            </w:r>
            <w:r>
              <w:rPr>
                <w:rFonts w:cstheme="minorHAnsi"/>
                <w:szCs w:val="20"/>
              </w:rPr>
              <w:t>8. BP control. Tolerability and safety</w:t>
            </w:r>
          </w:p>
        </w:tc>
      </w:tr>
      <w:tr w:rsidR="00DB0503" w:rsidRPr="004657D2" w14:paraId="5D525DAC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252F6C9F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2766E0E9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30CF199F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1416AD7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73</w:t>
            </w:r>
          </w:p>
        </w:tc>
        <w:tc>
          <w:tcPr>
            <w:tcW w:w="1417" w:type="dxa"/>
          </w:tcPr>
          <w:p w14:paraId="4509C416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5.6</w:t>
            </w:r>
            <w:r>
              <w:rPr>
                <w:rFonts w:cstheme="minorHAnsi"/>
                <w:szCs w:val="20"/>
              </w:rPr>
              <w:t>, 47.9</w:t>
            </w:r>
          </w:p>
        </w:tc>
        <w:tc>
          <w:tcPr>
            <w:tcW w:w="1276" w:type="dxa"/>
          </w:tcPr>
          <w:p w14:paraId="22B4649F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7D84FF6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p</w:t>
            </w:r>
            <w:r w:rsidRPr="00A06864">
              <w:rPr>
                <w:rFonts w:cstheme="minorHAnsi"/>
                <w:szCs w:val="20"/>
              </w:rPr>
              <w:t>er/</w:t>
            </w:r>
            <w:proofErr w:type="spellStart"/>
            <w:r w:rsidRPr="00A06864">
              <w:rPr>
                <w:rFonts w:cstheme="minorHAnsi"/>
                <w:szCs w:val="20"/>
              </w:rPr>
              <w:t>ind</w:t>
            </w:r>
            <w:proofErr w:type="spellEnd"/>
            <w:r w:rsidRPr="00A06864">
              <w:rPr>
                <w:rFonts w:cstheme="minorHAnsi"/>
                <w:szCs w:val="20"/>
              </w:rPr>
              <w:t xml:space="preserve"> + 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5/1.25 + 5)</w:t>
            </w:r>
          </w:p>
        </w:tc>
        <w:tc>
          <w:tcPr>
            <w:tcW w:w="1984" w:type="dxa"/>
            <w:vMerge/>
          </w:tcPr>
          <w:p w14:paraId="7247E65D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4B5D8209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4657D2" w14:paraId="2252000F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3BE0777C" w14:textId="2A80AA75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r w:rsidRPr="00ED3376">
              <w:rPr>
                <w:sz w:val="18"/>
                <w:szCs w:val="18"/>
              </w:rPr>
              <w:t>Simons</w:t>
            </w:r>
            <w:r>
              <w:rPr>
                <w:sz w:val="18"/>
                <w:szCs w:val="18"/>
              </w:rPr>
              <w:t xml:space="preserve"> L</w:t>
            </w:r>
            <w:r w:rsidR="00B937B5">
              <w:rPr>
                <w:sz w:val="18"/>
                <w:szCs w:val="18"/>
              </w:rPr>
              <w:t>A</w:t>
            </w:r>
            <w:r w:rsidRPr="00ED3376">
              <w:rPr>
                <w:sz w:val="18"/>
                <w:szCs w:val="18"/>
              </w:rPr>
              <w:t xml:space="preserve">, 2017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TaW1vbnM8L0F1dGhvcj48WWVhcj4yMDE3PC9ZZWFyPjxS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TaW1vbnM8L0F1dGhvcj48WWVhcj4yMDE3PC9ZZWFyPjxS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4" w:tooltip="Simons, 2017 #253" w:history="1">
              <w:r w:rsidR="009A79CC">
                <w:rPr>
                  <w:noProof/>
                  <w:sz w:val="18"/>
                  <w:szCs w:val="18"/>
                </w:rPr>
                <w:t>24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2D54AE62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Australia</w:t>
            </w:r>
          </w:p>
        </w:tc>
        <w:tc>
          <w:tcPr>
            <w:tcW w:w="1417" w:type="dxa"/>
            <w:vMerge w:val="restart"/>
          </w:tcPr>
          <w:p w14:paraId="24B2B361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7698588B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9340</w:t>
            </w:r>
          </w:p>
        </w:tc>
        <w:tc>
          <w:tcPr>
            <w:tcW w:w="1417" w:type="dxa"/>
          </w:tcPr>
          <w:p w14:paraId="4D89B133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7.8</w:t>
            </w:r>
            <w:r>
              <w:rPr>
                <w:rFonts w:cstheme="minorHAnsi"/>
                <w:szCs w:val="20"/>
              </w:rPr>
              <w:t xml:space="preserve">, 49.0% </w:t>
            </w:r>
          </w:p>
        </w:tc>
        <w:tc>
          <w:tcPr>
            <w:tcW w:w="1276" w:type="dxa"/>
          </w:tcPr>
          <w:p w14:paraId="365FD02A" w14:textId="648AE95D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14C19E8C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>/per</w:t>
            </w:r>
          </w:p>
        </w:tc>
        <w:tc>
          <w:tcPr>
            <w:tcW w:w="1984" w:type="dxa"/>
            <w:vMerge w:val="restart"/>
          </w:tcPr>
          <w:p w14:paraId="62EC18AE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Patient adherence and mortality</w:t>
            </w:r>
          </w:p>
        </w:tc>
        <w:tc>
          <w:tcPr>
            <w:tcW w:w="2045" w:type="dxa"/>
            <w:vMerge w:val="restart"/>
          </w:tcPr>
          <w:p w14:paraId="167BB16A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4657D2" w14:paraId="7E217EBA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3ED8FD0A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25704E50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60791932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20C86D9B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3093</w:t>
            </w:r>
          </w:p>
        </w:tc>
        <w:tc>
          <w:tcPr>
            <w:tcW w:w="1417" w:type="dxa"/>
          </w:tcPr>
          <w:p w14:paraId="44219000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71.5</w:t>
            </w:r>
            <w:r>
              <w:rPr>
                <w:rFonts w:cstheme="minorHAnsi"/>
                <w:szCs w:val="20"/>
              </w:rPr>
              <w:t>, 46.0</w:t>
            </w:r>
            <w:r w:rsidRPr="00A06864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569E2EC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0D75A63F" w14:textId="77777777" w:rsidR="00DB0503" w:rsidRPr="000C5419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0C5419">
              <w:rPr>
                <w:rFonts w:cstheme="minorHAnsi"/>
                <w:szCs w:val="20"/>
              </w:rPr>
              <w:t>amlo</w:t>
            </w:r>
            <w:proofErr w:type="spellEnd"/>
            <w:r w:rsidRPr="000C5419">
              <w:rPr>
                <w:rFonts w:cstheme="minorHAnsi"/>
                <w:szCs w:val="20"/>
              </w:rPr>
              <w:t xml:space="preserve"> + per</w:t>
            </w:r>
          </w:p>
        </w:tc>
        <w:tc>
          <w:tcPr>
            <w:tcW w:w="1984" w:type="dxa"/>
            <w:vMerge/>
          </w:tcPr>
          <w:p w14:paraId="75776E77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01D5B230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A06864" w14:paraId="49F384DE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6607949D" w14:textId="01407AFE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Bramlage</w:t>
            </w:r>
            <w:proofErr w:type="spellEnd"/>
            <w:r>
              <w:rPr>
                <w:sz w:val="18"/>
                <w:szCs w:val="18"/>
              </w:rPr>
              <w:t xml:space="preserve"> P</w:t>
            </w:r>
            <w:r w:rsidRPr="00ED3376">
              <w:rPr>
                <w:sz w:val="18"/>
                <w:szCs w:val="18"/>
              </w:rPr>
              <w:t xml:space="preserve">, 2018 </w:t>
            </w:r>
            <w:r w:rsidR="00281E63">
              <w:rPr>
                <w:sz w:val="18"/>
                <w:szCs w:val="18"/>
              </w:rPr>
              <w:fldChar w:fldCharType="begin"/>
            </w:r>
            <w:r w:rsidR="009A79CC">
              <w:rPr>
                <w:sz w:val="18"/>
                <w:szCs w:val="18"/>
              </w:rPr>
              <w:instrText xml:space="preserve"> ADDIN EN.CITE &lt;EndNote&gt;&lt;Cite&gt;&lt;Author&gt;Bramlage&lt;/Author&gt;&lt;Year&gt;2018&lt;/Year&gt;&lt;RecNum&gt;230&lt;/RecNum&gt;&lt;DisplayText&gt;[25]&lt;/DisplayText&gt;&lt;record&gt;&lt;rec-number&gt;230&lt;/rec-number&gt;&lt;foreign-keys&gt;&lt;key app="EN" db-id="002vaavwdaf2t4e9sxp5da2fss5v9v059r5w" timestamp="1561451985"&gt;230&lt;/key&gt;&lt;/foreign-keys&gt;&lt;ref-type name="Journal Article"&gt;17&lt;/ref-type&gt;&lt;contributors&gt;&lt;authors&gt;&lt;author&gt;Bramlage, P.&lt;/author&gt;&lt;author&gt;Schmidt, S.&lt;/author&gt;&lt;author&gt;Sims, H.&lt;/author&gt;&lt;/authors&gt;&lt;/contributors&gt;&lt;auth-address&gt;Institute for Pharmacology and Preventive Medicine, Cloppenburg, Germany.&amp;#xD;Hexal AG, Holzkirchen, Germany.&lt;/auth-address&gt;&lt;titles&gt;&lt;title&gt;Fixed-dose vs free-dose combinations for the management of hypertension-An analysis of 81 958 patients&lt;/title&gt;&lt;secondary-title&gt;J Clin Hypertens (Greenwich)&lt;/secondary-title&gt;&lt;/titles&gt;&lt;periodical&gt;&lt;full-title&gt;Journal of Clinical Hypertension (Greenwich, Conn.)&lt;/full-title&gt;&lt;abbr-1&gt;J. Clin. Hypertens. (Greenwich)&lt;/abbr-1&gt;&lt;abbr-2&gt;J Clin Hypertens (Greenwich)&lt;/abbr-2&gt;&lt;/periodical&gt;&lt;pages&gt;705-715&lt;/pages&gt;&lt;volume&gt;20&lt;/volume&gt;&lt;number&gt;4&lt;/number&gt;&lt;edition&gt;2018/02/20&lt;/edition&gt;&lt;keywords&gt;&lt;keyword&gt;adherence&lt;/keyword&gt;&lt;keyword&gt;angiotensin receptor blocker&lt;/keyword&gt;&lt;keyword&gt;angiotensin-converting enzyme inhibitor&lt;/keyword&gt;&lt;keyword&gt;calcium antagonist&lt;/keyword&gt;&lt;keyword&gt;fixed-dose combination&lt;/keyword&gt;&lt;keyword&gt;hypertension&lt;/keyword&gt;&lt;/keywords&gt;&lt;dates&gt;&lt;year&gt;2018&lt;/year&gt;&lt;pub-dates&gt;&lt;date&gt;Apr&lt;/date&gt;&lt;/pub-dates&gt;&lt;/dates&gt;&lt;isbn&gt;1751-7176 (Electronic)&amp;#xD;1524-6175 (Linking)&lt;/isbn&gt;&lt;accession-num&gt;29457348&lt;/accession-num&gt;&lt;urls&gt;&lt;related-urls&gt;&lt;url&gt;https://www.ncbi.nlm.nih.gov/pubmed/29457348&lt;/url&gt;&lt;/related-urls&gt;&lt;/urls&gt;&lt;electronic-resource-num&gt;10.1111/jch.13240&lt;/electronic-resource-num&gt;&lt;/record&gt;&lt;/Cite&gt;&lt;/EndNote&gt;</w:instrText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5" w:tooltip="Bramlage, 2018 #230" w:history="1">
              <w:r w:rsidR="009A79CC">
                <w:rPr>
                  <w:noProof/>
                  <w:sz w:val="18"/>
                  <w:szCs w:val="18"/>
                </w:rPr>
                <w:t>25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4BDD434B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Germany</w:t>
            </w:r>
          </w:p>
        </w:tc>
        <w:tc>
          <w:tcPr>
            <w:tcW w:w="1417" w:type="dxa"/>
            <w:vMerge w:val="restart"/>
          </w:tcPr>
          <w:p w14:paraId="026B828B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717BD05B" w14:textId="5130DC20" w:rsidR="00DB0503" w:rsidRPr="00A06864" w:rsidRDefault="00DB0503" w:rsidP="00637A4C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0</w:t>
            </w:r>
            <w:r w:rsidR="00637A4C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938</w:t>
            </w:r>
          </w:p>
        </w:tc>
        <w:tc>
          <w:tcPr>
            <w:tcW w:w="1417" w:type="dxa"/>
          </w:tcPr>
          <w:p w14:paraId="35F5264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3.4</w:t>
            </w:r>
            <w:r>
              <w:rPr>
                <w:rFonts w:cstheme="minorHAnsi"/>
                <w:szCs w:val="20"/>
              </w:rPr>
              <w:t>, 56.2</w:t>
            </w:r>
          </w:p>
        </w:tc>
        <w:tc>
          <w:tcPr>
            <w:tcW w:w="1276" w:type="dxa"/>
          </w:tcPr>
          <w:p w14:paraId="18CB3077" w14:textId="46A02135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460F0C90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ram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 w:val="restart"/>
          </w:tcPr>
          <w:p w14:paraId="4A61C727" w14:textId="5A799DD3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Comorbidities and factors associated with prescription of an FDC rather than a free combination</w:t>
            </w:r>
          </w:p>
        </w:tc>
        <w:tc>
          <w:tcPr>
            <w:tcW w:w="2045" w:type="dxa"/>
            <w:vMerge w:val="restart"/>
          </w:tcPr>
          <w:p w14:paraId="24221104" w14:textId="06A89E91" w:rsidR="00DB0503" w:rsidRPr="00FD434E" w:rsidRDefault="00DB0503" w:rsidP="00637A4C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 xml:space="preserve">Persistence and adherence, change in </w:t>
            </w:r>
            <w:r w:rsidR="00637A4C">
              <w:rPr>
                <w:rFonts w:cstheme="minorHAnsi"/>
                <w:szCs w:val="20"/>
              </w:rPr>
              <w:t>BP</w:t>
            </w:r>
            <w:r w:rsidRPr="00FD434E">
              <w:rPr>
                <w:rFonts w:cstheme="minorHAnsi"/>
                <w:szCs w:val="20"/>
              </w:rPr>
              <w:t>, treatment costs</w:t>
            </w:r>
          </w:p>
        </w:tc>
      </w:tr>
      <w:tr w:rsidR="00DB0503" w:rsidRPr="00A06864" w14:paraId="30D8DA4C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1E3D1E41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29BE62C8" w14:textId="77777777" w:rsidR="00DB0503" w:rsidRPr="00ED3376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07E04ADB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42A46FE0" w14:textId="0DD7DE45" w:rsidR="00DB0503" w:rsidRPr="00A06864" w:rsidRDefault="00DB0503" w:rsidP="00637A4C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0</w:t>
            </w:r>
            <w:r w:rsidR="00637A4C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525</w:t>
            </w:r>
          </w:p>
        </w:tc>
        <w:tc>
          <w:tcPr>
            <w:tcW w:w="1417" w:type="dxa"/>
          </w:tcPr>
          <w:p w14:paraId="3964C6AF" w14:textId="2D76BC62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8.9</w:t>
            </w:r>
            <w:r>
              <w:rPr>
                <w:rFonts w:cstheme="minorHAnsi"/>
                <w:szCs w:val="20"/>
              </w:rPr>
              <w:t>, 49.9</w:t>
            </w:r>
          </w:p>
        </w:tc>
        <w:tc>
          <w:tcPr>
            <w:tcW w:w="1276" w:type="dxa"/>
          </w:tcPr>
          <w:p w14:paraId="6A26E70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717A3EB3" w14:textId="77777777" w:rsidR="00DB0503" w:rsidRPr="001112A5" w:rsidRDefault="00DB0503" w:rsidP="00D925A4">
            <w:pPr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06864">
              <w:rPr>
                <w:rFonts w:cstheme="minorHAnsi"/>
                <w:szCs w:val="20"/>
              </w:rPr>
              <w:t>ram</w:t>
            </w:r>
            <w:r>
              <w:rPr>
                <w:rFonts w:cstheme="minorHAnsi"/>
                <w:szCs w:val="20"/>
              </w:rPr>
              <w:t xml:space="preserve"> + 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/>
          </w:tcPr>
          <w:p w14:paraId="79C45195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7B7ACB5E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A06864" w14:paraId="7A9FF9A1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0A3B66E9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23E7AF32" w14:textId="77777777" w:rsidR="00DB0503" w:rsidRPr="00ED3376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0A38CDA3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403589BB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413</w:t>
            </w:r>
          </w:p>
        </w:tc>
        <w:tc>
          <w:tcPr>
            <w:tcW w:w="1417" w:type="dxa"/>
          </w:tcPr>
          <w:p w14:paraId="60F1A884" w14:textId="3F25C1BC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 xml:space="preserve">64. </w:t>
            </w:r>
            <w:r>
              <w:rPr>
                <w:rFonts w:cstheme="minorHAnsi"/>
                <w:szCs w:val="20"/>
              </w:rPr>
              <w:t>, 49.5</w:t>
            </w:r>
          </w:p>
        </w:tc>
        <w:tc>
          <w:tcPr>
            <w:tcW w:w="1276" w:type="dxa"/>
          </w:tcPr>
          <w:p w14:paraId="31DACB23" w14:textId="525E57D2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31AFC8D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A06864">
              <w:rPr>
                <w:rFonts w:cstheme="minorHAnsi"/>
                <w:szCs w:val="20"/>
              </w:rPr>
              <w:t>cand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/>
          </w:tcPr>
          <w:p w14:paraId="3FB9CD9B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56118ECC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A06864" w14:paraId="5D0EC245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6638874D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21AB91E1" w14:textId="77777777" w:rsidR="00DB0503" w:rsidRPr="00ED3376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vMerge/>
          </w:tcPr>
          <w:p w14:paraId="4E0836B6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2C27B30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9082</w:t>
            </w:r>
          </w:p>
        </w:tc>
        <w:tc>
          <w:tcPr>
            <w:tcW w:w="1417" w:type="dxa"/>
          </w:tcPr>
          <w:p w14:paraId="0A0B8490" w14:textId="268623BD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70.0</w:t>
            </w:r>
            <w:r>
              <w:rPr>
                <w:rFonts w:cstheme="minorHAnsi"/>
                <w:szCs w:val="20"/>
              </w:rPr>
              <w:t>, 43.8</w:t>
            </w:r>
          </w:p>
        </w:tc>
        <w:tc>
          <w:tcPr>
            <w:tcW w:w="1276" w:type="dxa"/>
          </w:tcPr>
          <w:p w14:paraId="76E92F32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6AC49BC7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>
              <w:rPr>
                <w:rFonts w:cstheme="minorHAnsi"/>
                <w:szCs w:val="20"/>
              </w:rPr>
              <w:t>c</w:t>
            </w:r>
            <w:r w:rsidRPr="00A06864">
              <w:rPr>
                <w:rFonts w:cstheme="minorHAnsi"/>
                <w:szCs w:val="20"/>
              </w:rPr>
              <w:t>and</w:t>
            </w:r>
            <w:proofErr w:type="spellEnd"/>
            <w:r>
              <w:rPr>
                <w:rFonts w:cstheme="minorHAnsi"/>
                <w:szCs w:val="20"/>
              </w:rPr>
              <w:t xml:space="preserve"> + 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/>
          </w:tcPr>
          <w:p w14:paraId="139922FF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74E0544B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A06864" w14:paraId="11853807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1A3FC92E" w14:textId="3FBAA324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Degli</w:t>
            </w:r>
            <w:proofErr w:type="spellEnd"/>
            <w:r w:rsidRPr="00ED3376">
              <w:rPr>
                <w:sz w:val="18"/>
                <w:szCs w:val="18"/>
              </w:rPr>
              <w:t xml:space="preserve"> </w:t>
            </w:r>
            <w:proofErr w:type="spellStart"/>
            <w:r w:rsidRPr="00ED3376">
              <w:rPr>
                <w:sz w:val="18"/>
                <w:szCs w:val="18"/>
              </w:rPr>
              <w:t>Esposti</w:t>
            </w:r>
            <w:proofErr w:type="spellEnd"/>
            <w:r>
              <w:rPr>
                <w:sz w:val="18"/>
                <w:szCs w:val="18"/>
              </w:rPr>
              <w:t xml:space="preserve"> L</w:t>
            </w:r>
            <w:r w:rsidRPr="00ED3376">
              <w:rPr>
                <w:sz w:val="18"/>
                <w:szCs w:val="18"/>
              </w:rPr>
              <w:t xml:space="preserve">, 2018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EZWdsaSBFc3Bvc3RpPC9BdXRob3I+PFllYXI+MjAxODwv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EZWdsaSBFc3Bvc3RpPC9BdXRob3I+PFllYXI+MjAxODwv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6" w:tooltip="Degli Esposti, 2018 #239" w:history="1">
              <w:r w:rsidR="009A79CC">
                <w:rPr>
                  <w:noProof/>
                  <w:sz w:val="18"/>
                  <w:szCs w:val="18"/>
                </w:rPr>
                <w:t>26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1C15A3B5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Italy</w:t>
            </w:r>
          </w:p>
        </w:tc>
        <w:tc>
          <w:tcPr>
            <w:tcW w:w="1417" w:type="dxa"/>
            <w:vMerge w:val="restart"/>
          </w:tcPr>
          <w:p w14:paraId="053620DD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0897640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3597</w:t>
            </w:r>
          </w:p>
        </w:tc>
        <w:tc>
          <w:tcPr>
            <w:tcW w:w="1417" w:type="dxa"/>
          </w:tcPr>
          <w:p w14:paraId="32E60F2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NR</w:t>
            </w:r>
          </w:p>
        </w:tc>
        <w:tc>
          <w:tcPr>
            <w:tcW w:w="1276" w:type="dxa"/>
          </w:tcPr>
          <w:p w14:paraId="3EE123FD" w14:textId="4C84BB8D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5E2E774D" w14:textId="77777777" w:rsidR="00DB0503" w:rsidRPr="00165BCC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165BCC">
              <w:rPr>
                <w:rFonts w:cstheme="minorHAnsi"/>
                <w:szCs w:val="20"/>
              </w:rPr>
              <w:t>per/</w:t>
            </w:r>
            <w:proofErr w:type="spellStart"/>
            <w:r w:rsidRPr="00165BCC">
              <w:rPr>
                <w:rFonts w:cstheme="minorHAnsi"/>
                <w:szCs w:val="20"/>
              </w:rPr>
              <w:t>amlo</w:t>
            </w:r>
            <w:proofErr w:type="spellEnd"/>
          </w:p>
        </w:tc>
        <w:tc>
          <w:tcPr>
            <w:tcW w:w="1984" w:type="dxa"/>
            <w:vMerge w:val="restart"/>
          </w:tcPr>
          <w:p w14:paraId="37A3AF5F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Patient adherence</w:t>
            </w:r>
          </w:p>
        </w:tc>
        <w:tc>
          <w:tcPr>
            <w:tcW w:w="2045" w:type="dxa"/>
            <w:vMerge w:val="restart"/>
          </w:tcPr>
          <w:p w14:paraId="1D8BA6A8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A06864" w14:paraId="7511EBEF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3EC31279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5CA8930F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4A1E7DE4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0ED06CB2" w14:textId="0315C65B" w:rsidR="00DB0503" w:rsidRPr="00A06864" w:rsidRDefault="00DB0503" w:rsidP="00637A4C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20</w:t>
            </w:r>
            <w:r w:rsidR="00637A4C">
              <w:rPr>
                <w:rFonts w:cstheme="minorHAnsi"/>
                <w:szCs w:val="20"/>
              </w:rPr>
              <w:t xml:space="preserve"> </w:t>
            </w:r>
            <w:r w:rsidRPr="00A06864">
              <w:rPr>
                <w:rFonts w:cstheme="minorHAnsi"/>
                <w:szCs w:val="20"/>
              </w:rPr>
              <w:t>423</w:t>
            </w:r>
          </w:p>
        </w:tc>
        <w:tc>
          <w:tcPr>
            <w:tcW w:w="1417" w:type="dxa"/>
          </w:tcPr>
          <w:p w14:paraId="6CE6AC7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NR</w:t>
            </w:r>
          </w:p>
        </w:tc>
        <w:tc>
          <w:tcPr>
            <w:tcW w:w="1276" w:type="dxa"/>
          </w:tcPr>
          <w:p w14:paraId="6873868E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32FDE54E" w14:textId="7ACCBC9E" w:rsidR="00DB0503" w:rsidRPr="00165BCC" w:rsidRDefault="00DB0503" w:rsidP="00956398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165BCC">
              <w:rPr>
                <w:rFonts w:cstheme="minorHAnsi"/>
                <w:szCs w:val="20"/>
              </w:rPr>
              <w:t>Other a</w:t>
            </w:r>
            <w:r w:rsidR="00956398">
              <w:rPr>
                <w:rFonts w:cstheme="minorHAnsi"/>
                <w:szCs w:val="20"/>
              </w:rPr>
              <w:t>ntihypertensive</w:t>
            </w:r>
          </w:p>
        </w:tc>
        <w:tc>
          <w:tcPr>
            <w:tcW w:w="1984" w:type="dxa"/>
            <w:vMerge/>
          </w:tcPr>
          <w:p w14:paraId="5152B481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6CE3AA87" w14:textId="77777777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B0503" w:rsidRPr="00A06864" w14:paraId="70635FD6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4B95296F" w14:textId="5B8621CE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Fleig</w:t>
            </w:r>
            <w:proofErr w:type="spellEnd"/>
            <w:r>
              <w:rPr>
                <w:sz w:val="18"/>
                <w:szCs w:val="18"/>
              </w:rPr>
              <w:t xml:space="preserve"> SV</w:t>
            </w:r>
            <w:r w:rsidRPr="00ED3376">
              <w:rPr>
                <w:sz w:val="18"/>
                <w:szCs w:val="18"/>
              </w:rPr>
              <w:t xml:space="preserve">, 2018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GbGVpZzwvQXV0aG9yPjxZZWFyPjIwMTg8L1llYXI+PFJl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GbGVpZzwvQXV0aG9yPjxZZWFyPjIwMTg8L1llYXI+PFJl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7" w:tooltip="Fleig, 2018 #240" w:history="1">
              <w:r w:rsidR="009A79CC">
                <w:rPr>
                  <w:noProof/>
                  <w:sz w:val="18"/>
                  <w:szCs w:val="18"/>
                </w:rPr>
                <w:t>27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346359A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Germany</w:t>
            </w:r>
          </w:p>
        </w:tc>
        <w:tc>
          <w:tcPr>
            <w:tcW w:w="1417" w:type="dxa"/>
          </w:tcPr>
          <w:p w14:paraId="6273E6D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prospective</w:t>
            </w:r>
          </w:p>
        </w:tc>
        <w:tc>
          <w:tcPr>
            <w:tcW w:w="851" w:type="dxa"/>
          </w:tcPr>
          <w:p w14:paraId="136C7BCA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1814</w:t>
            </w:r>
          </w:p>
        </w:tc>
        <w:tc>
          <w:tcPr>
            <w:tcW w:w="1417" w:type="dxa"/>
          </w:tcPr>
          <w:p w14:paraId="43D59D25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0.0</w:t>
            </w:r>
            <w:r>
              <w:rPr>
                <w:rFonts w:cstheme="minorHAnsi"/>
                <w:szCs w:val="20"/>
              </w:rPr>
              <w:t>, 54</w:t>
            </w:r>
            <w:r w:rsidRPr="00A06864">
              <w:rPr>
                <w:rFonts w:cstheme="minorHAnsi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74FA6716" w14:textId="1BBDD928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45519E3E" w14:textId="77777777" w:rsidR="00DB0503" w:rsidRPr="00AF74A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  <w:highlight w:val="yellow"/>
              </w:rPr>
            </w:pPr>
            <w:r w:rsidRPr="00A06864">
              <w:rPr>
                <w:rFonts w:cstheme="minorHAnsi"/>
                <w:szCs w:val="20"/>
              </w:rPr>
              <w:t>per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>
              <w:rPr>
                <w:rFonts w:cstheme="minorHAnsi"/>
                <w:szCs w:val="20"/>
              </w:rPr>
              <w:t xml:space="preserve"> (3.5/2.5 or 7/5)</w:t>
            </w:r>
          </w:p>
        </w:tc>
        <w:tc>
          <w:tcPr>
            <w:tcW w:w="1984" w:type="dxa"/>
          </w:tcPr>
          <w:p w14:paraId="6730960D" w14:textId="7567497A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Change in office, 24</w:t>
            </w:r>
            <w:r w:rsidR="00637A4C">
              <w:rPr>
                <w:rFonts w:cstheme="minorHAnsi"/>
                <w:szCs w:val="20"/>
              </w:rPr>
              <w:t>-</w:t>
            </w:r>
            <w:r w:rsidRPr="00FD434E">
              <w:rPr>
                <w:rFonts w:cstheme="minorHAnsi"/>
                <w:szCs w:val="20"/>
              </w:rPr>
              <w:t>h ambulatory and home BP from baseline to final visit. Hypertension severity</w:t>
            </w:r>
          </w:p>
        </w:tc>
        <w:tc>
          <w:tcPr>
            <w:tcW w:w="2045" w:type="dxa"/>
          </w:tcPr>
          <w:p w14:paraId="4DF94F48" w14:textId="1EB58CB0" w:rsidR="00DB0503" w:rsidRPr="00FD434E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FD434E">
              <w:rPr>
                <w:rFonts w:cstheme="minorHAnsi"/>
                <w:szCs w:val="20"/>
              </w:rPr>
              <w:t>Patient adherence, safety and tol</w:t>
            </w:r>
            <w:r>
              <w:rPr>
                <w:rFonts w:cstheme="minorHAnsi"/>
                <w:szCs w:val="20"/>
              </w:rPr>
              <w:t>erability. A</w:t>
            </w:r>
            <w:r w:rsidRPr="00FD434E">
              <w:rPr>
                <w:rFonts w:cstheme="minorHAnsi"/>
                <w:szCs w:val="20"/>
              </w:rPr>
              <w:t>dverse events</w:t>
            </w:r>
            <w:r>
              <w:rPr>
                <w:rFonts w:cstheme="minorHAnsi"/>
                <w:szCs w:val="20"/>
              </w:rPr>
              <w:t>.</w:t>
            </w:r>
            <w:r w:rsidR="00637A4C">
              <w:rPr>
                <w:rFonts w:cstheme="minorHAnsi"/>
                <w:szCs w:val="20"/>
              </w:rPr>
              <w:t xml:space="preserve"> </w:t>
            </w:r>
            <w:r>
              <w:rPr>
                <w:rFonts w:cstheme="minorHAnsi"/>
                <w:szCs w:val="20"/>
              </w:rPr>
              <w:t>A</w:t>
            </w:r>
            <w:r w:rsidRPr="00FD434E">
              <w:rPr>
                <w:rFonts w:cstheme="minorHAnsi"/>
                <w:szCs w:val="20"/>
              </w:rPr>
              <w:t>dverse drug reactions</w:t>
            </w:r>
          </w:p>
        </w:tc>
      </w:tr>
      <w:tr w:rsidR="001739A9" w:rsidRPr="00A06864" w14:paraId="53E2FF0C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2F60770D" w14:textId="044FC059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Verma</w:t>
            </w:r>
            <w:proofErr w:type="spellEnd"/>
            <w:r>
              <w:rPr>
                <w:sz w:val="18"/>
                <w:szCs w:val="18"/>
              </w:rPr>
              <w:t xml:space="preserve"> AA</w:t>
            </w:r>
            <w:r w:rsidRPr="00ED3376">
              <w:rPr>
                <w:sz w:val="18"/>
                <w:szCs w:val="18"/>
              </w:rPr>
              <w:t xml:space="preserve">, 2018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WZXJtYTwvQXV0aG9yPjxZZWFyPjIwMTg8L1llYXI+PFJl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WZXJtYTwvQXV0aG9yPjxZZWFyPjIwMTg8L1llYXI+PFJl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8" w:tooltip="Verma, 2018 #224" w:history="1">
              <w:r w:rsidR="009A79CC">
                <w:rPr>
                  <w:noProof/>
                  <w:sz w:val="18"/>
                  <w:szCs w:val="18"/>
                </w:rPr>
                <w:t>28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</w:tcPr>
          <w:p w14:paraId="22C3ED30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Canada</w:t>
            </w:r>
          </w:p>
        </w:tc>
        <w:tc>
          <w:tcPr>
            <w:tcW w:w="1417" w:type="dxa"/>
          </w:tcPr>
          <w:p w14:paraId="516F1E82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Observational retrospective</w:t>
            </w:r>
          </w:p>
        </w:tc>
        <w:tc>
          <w:tcPr>
            <w:tcW w:w="851" w:type="dxa"/>
          </w:tcPr>
          <w:p w14:paraId="2EF2336D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675</w:t>
            </w:r>
          </w:p>
        </w:tc>
        <w:tc>
          <w:tcPr>
            <w:tcW w:w="1417" w:type="dxa"/>
          </w:tcPr>
          <w:p w14:paraId="1CAB9A0B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71</w:t>
            </w:r>
          </w:p>
          <w:p w14:paraId="7E41495F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(</w:t>
            </w:r>
            <w:r w:rsidRPr="00A06864">
              <w:rPr>
                <w:rFonts w:cstheme="minorHAnsi"/>
                <w:szCs w:val="20"/>
              </w:rPr>
              <w:t>median</w:t>
            </w:r>
            <w:r>
              <w:rPr>
                <w:rFonts w:cstheme="minorHAnsi"/>
                <w:szCs w:val="20"/>
              </w:rPr>
              <w:t>), 44.9</w:t>
            </w:r>
          </w:p>
        </w:tc>
        <w:tc>
          <w:tcPr>
            <w:tcW w:w="1276" w:type="dxa"/>
          </w:tcPr>
          <w:p w14:paraId="29A8B640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48648F17" w14:textId="77777777" w:rsidR="00DB0503" w:rsidRPr="008550BB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  <w:highlight w:val="yellow"/>
              </w:rPr>
            </w:pPr>
            <w:r w:rsidRPr="00A06864">
              <w:rPr>
                <w:rFonts w:cstheme="minorHAnsi"/>
                <w:szCs w:val="20"/>
              </w:rPr>
              <w:t>NR</w:t>
            </w:r>
          </w:p>
        </w:tc>
        <w:tc>
          <w:tcPr>
            <w:tcW w:w="1984" w:type="dxa"/>
          </w:tcPr>
          <w:p w14:paraId="54D23707" w14:textId="77777777" w:rsidR="00DB0503" w:rsidRPr="00582580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  <w:szCs w:val="20"/>
              </w:rPr>
              <w:t>All-cause death and hospitalization for AMI, heart failure or stroke</w:t>
            </w:r>
          </w:p>
        </w:tc>
        <w:tc>
          <w:tcPr>
            <w:tcW w:w="2045" w:type="dxa"/>
          </w:tcPr>
          <w:p w14:paraId="1F95E0EF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The individual components of the primary observation. Safety</w:t>
            </w:r>
          </w:p>
        </w:tc>
      </w:tr>
      <w:tr w:rsidR="00DB0503" w:rsidRPr="00A06864" w14:paraId="66BB249C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14:paraId="465F617A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proofErr w:type="spellStart"/>
            <w:r w:rsidRPr="00035B21">
              <w:rPr>
                <w:rFonts w:cstheme="minorHAnsi"/>
                <w:sz w:val="18"/>
                <w:szCs w:val="18"/>
              </w:rPr>
              <w:t>Verma</w:t>
            </w:r>
            <w:proofErr w:type="spellEnd"/>
            <w:r w:rsidRPr="00035B21">
              <w:rPr>
                <w:rFonts w:cstheme="minorHAnsi"/>
                <w:sz w:val="18"/>
                <w:szCs w:val="18"/>
              </w:rPr>
              <w:t xml:space="preserve"> AA, 2018 [12]</w:t>
            </w:r>
          </w:p>
        </w:tc>
        <w:tc>
          <w:tcPr>
            <w:tcW w:w="993" w:type="dxa"/>
          </w:tcPr>
          <w:p w14:paraId="542B514C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</w:tcPr>
          <w:p w14:paraId="1CDAB17E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851" w:type="dxa"/>
          </w:tcPr>
          <w:p w14:paraId="0CD8034C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6675</w:t>
            </w:r>
          </w:p>
        </w:tc>
        <w:tc>
          <w:tcPr>
            <w:tcW w:w="1417" w:type="dxa"/>
          </w:tcPr>
          <w:p w14:paraId="560329E3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 xml:space="preserve">71 </w:t>
            </w:r>
            <w:r>
              <w:rPr>
                <w:rFonts w:cstheme="minorHAnsi"/>
                <w:szCs w:val="20"/>
              </w:rPr>
              <w:t>(</w:t>
            </w:r>
            <w:r w:rsidRPr="00A06864">
              <w:rPr>
                <w:rFonts w:cstheme="minorHAnsi"/>
                <w:szCs w:val="20"/>
              </w:rPr>
              <w:t>median</w:t>
            </w:r>
            <w:r>
              <w:rPr>
                <w:rFonts w:cstheme="minorHAnsi"/>
                <w:szCs w:val="20"/>
              </w:rPr>
              <w:t>), 46.2</w:t>
            </w:r>
          </w:p>
        </w:tc>
        <w:tc>
          <w:tcPr>
            <w:tcW w:w="1276" w:type="dxa"/>
          </w:tcPr>
          <w:p w14:paraId="526ADAE8" w14:textId="104BA09C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685CD045" w14:textId="77777777" w:rsidR="00DB0503" w:rsidRPr="008550BB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  <w:highlight w:val="yellow"/>
              </w:rPr>
            </w:pPr>
            <w:r w:rsidRPr="00A06864">
              <w:rPr>
                <w:rFonts w:cstheme="minorHAnsi"/>
                <w:szCs w:val="20"/>
              </w:rPr>
              <w:t>NR</w:t>
            </w:r>
          </w:p>
        </w:tc>
        <w:tc>
          <w:tcPr>
            <w:tcW w:w="1984" w:type="dxa"/>
          </w:tcPr>
          <w:p w14:paraId="4BAEC6AD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</w:tcPr>
          <w:p w14:paraId="0B08AC00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1739A9" w:rsidRPr="00A06864" w14:paraId="4E1B9206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 w:val="restart"/>
          </w:tcPr>
          <w:p w14:paraId="34785FBF" w14:textId="08A3602B" w:rsidR="00DB0503" w:rsidRPr="00ED3376" w:rsidRDefault="00DB0503" w:rsidP="009A79CC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  <w:r w:rsidRPr="00ED3376">
              <w:rPr>
                <w:sz w:val="18"/>
                <w:szCs w:val="18"/>
              </w:rPr>
              <w:t>Webster</w:t>
            </w:r>
            <w:r>
              <w:rPr>
                <w:sz w:val="18"/>
                <w:szCs w:val="18"/>
              </w:rPr>
              <w:t xml:space="preserve"> R</w:t>
            </w:r>
            <w:r w:rsidRPr="00ED3376">
              <w:rPr>
                <w:sz w:val="18"/>
                <w:szCs w:val="18"/>
              </w:rPr>
              <w:t xml:space="preserve">, 2018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XZWJzdGVyPC9BdXRob3I+PFllYXI+MjAxODwvWWVhcj48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XZWJzdGVyPC9BdXRob3I+PFllYXI+MjAxODwvWWVhcj48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9" w:tooltip="Webster, 2018 #232" w:history="1">
              <w:r w:rsidR="009A79CC">
                <w:rPr>
                  <w:noProof/>
                  <w:sz w:val="18"/>
                  <w:szCs w:val="18"/>
                </w:rPr>
                <w:t>29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993" w:type="dxa"/>
            <w:vMerge w:val="restart"/>
          </w:tcPr>
          <w:p w14:paraId="08FDEB85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Sri Lanka</w:t>
            </w:r>
          </w:p>
        </w:tc>
        <w:tc>
          <w:tcPr>
            <w:tcW w:w="1417" w:type="dxa"/>
            <w:vMerge w:val="restart"/>
          </w:tcPr>
          <w:p w14:paraId="10410B96" w14:textId="77777777" w:rsidR="00DB0503" w:rsidRPr="002C26A3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2C26A3">
              <w:rPr>
                <w:rFonts w:cstheme="minorHAnsi"/>
                <w:szCs w:val="20"/>
              </w:rPr>
              <w:t>RCT</w:t>
            </w:r>
          </w:p>
        </w:tc>
        <w:tc>
          <w:tcPr>
            <w:tcW w:w="851" w:type="dxa"/>
          </w:tcPr>
          <w:p w14:paraId="2A662ACC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349</w:t>
            </w:r>
          </w:p>
        </w:tc>
        <w:tc>
          <w:tcPr>
            <w:tcW w:w="1417" w:type="dxa"/>
          </w:tcPr>
          <w:p w14:paraId="2C849B84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6.4</w:t>
            </w:r>
            <w:r>
              <w:rPr>
                <w:rFonts w:cstheme="minorHAnsi"/>
                <w:szCs w:val="20"/>
              </w:rPr>
              <w:t>, 40.7</w:t>
            </w:r>
          </w:p>
        </w:tc>
        <w:tc>
          <w:tcPr>
            <w:tcW w:w="1276" w:type="dxa"/>
          </w:tcPr>
          <w:p w14:paraId="764EF4C3" w14:textId="50D4BC6D" w:rsidR="00DB0503" w:rsidRPr="00A06864" w:rsidRDefault="001739A9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SPC</w:t>
            </w:r>
          </w:p>
        </w:tc>
        <w:tc>
          <w:tcPr>
            <w:tcW w:w="1843" w:type="dxa"/>
          </w:tcPr>
          <w:p w14:paraId="4E10C690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proofErr w:type="spellStart"/>
            <w:r w:rsidRPr="00A06864">
              <w:rPr>
                <w:rFonts w:cstheme="minorHAnsi"/>
                <w:szCs w:val="20"/>
              </w:rPr>
              <w:t>tel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amlo</w:t>
            </w:r>
            <w:proofErr w:type="spellEnd"/>
            <w:r w:rsidRPr="00A06864">
              <w:rPr>
                <w:rFonts w:cstheme="minorHAnsi"/>
                <w:szCs w:val="20"/>
              </w:rPr>
              <w:t>/</w:t>
            </w:r>
            <w:proofErr w:type="spellStart"/>
            <w:r w:rsidRPr="00A06864">
              <w:rPr>
                <w:rFonts w:cstheme="minorHAnsi"/>
                <w:szCs w:val="20"/>
              </w:rPr>
              <w:t>chlo</w:t>
            </w:r>
            <w:proofErr w:type="spellEnd"/>
            <w:r>
              <w:rPr>
                <w:rFonts w:cstheme="minorHAnsi"/>
                <w:szCs w:val="20"/>
              </w:rPr>
              <w:t xml:space="preserve"> (20/2.5/12.5, 40/5/25)</w:t>
            </w:r>
          </w:p>
        </w:tc>
        <w:tc>
          <w:tcPr>
            <w:tcW w:w="1984" w:type="dxa"/>
            <w:vMerge w:val="restart"/>
          </w:tcPr>
          <w:p w14:paraId="749E678A" w14:textId="167AC4E9" w:rsidR="00DB0503" w:rsidRPr="004657D2" w:rsidRDefault="00DB0503" w:rsidP="00637A4C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 xml:space="preserve">BP control target at 6 </w:t>
            </w:r>
            <w:proofErr w:type="spellStart"/>
            <w:r>
              <w:rPr>
                <w:rFonts w:cstheme="minorHAnsi"/>
                <w:szCs w:val="20"/>
              </w:rPr>
              <w:t>mo</w:t>
            </w:r>
            <w:proofErr w:type="spellEnd"/>
          </w:p>
        </w:tc>
        <w:tc>
          <w:tcPr>
            <w:tcW w:w="2045" w:type="dxa"/>
            <w:vMerge w:val="restart"/>
          </w:tcPr>
          <w:p w14:paraId="7BF7022E" w14:textId="649C81DA" w:rsidR="00DB0503" w:rsidRPr="004657D2" w:rsidRDefault="00DB0503" w:rsidP="00AB2E0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 xml:space="preserve">Achieving target BP at 6 and 12 wks. Mean SBP and DBP change </w:t>
            </w:r>
            <w:r>
              <w:rPr>
                <w:rFonts w:cstheme="minorHAnsi"/>
                <w:szCs w:val="20"/>
              </w:rPr>
              <w:lastRenderedPageBreak/>
              <w:t xml:space="preserve">at 6 </w:t>
            </w:r>
            <w:r w:rsidR="00AB2E04">
              <w:rPr>
                <w:rFonts w:cstheme="minorHAnsi"/>
                <w:szCs w:val="20"/>
              </w:rPr>
              <w:t>mo</w:t>
            </w:r>
            <w:r>
              <w:rPr>
                <w:rFonts w:cstheme="minorHAnsi"/>
                <w:szCs w:val="20"/>
              </w:rPr>
              <w:t>. Self-reported adherence to BP-lowering medicine. Intolerance of treatment at 6 mo. Frequency of changes in BP-lowering medications</w:t>
            </w:r>
          </w:p>
        </w:tc>
      </w:tr>
      <w:tr w:rsidR="00DB0503" w:rsidRPr="00A06864" w14:paraId="0C1B963C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vMerge/>
          </w:tcPr>
          <w:p w14:paraId="12BDDF00" w14:textId="77777777" w:rsidR="00DB0503" w:rsidRPr="00ED3376" w:rsidRDefault="00DB0503" w:rsidP="00D925A4">
            <w:pPr>
              <w:spacing w:line="280" w:lineRule="exac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3" w:type="dxa"/>
            <w:vMerge/>
          </w:tcPr>
          <w:p w14:paraId="1920CF48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1417" w:type="dxa"/>
            <w:vMerge/>
          </w:tcPr>
          <w:p w14:paraId="1ABCAD30" w14:textId="77777777" w:rsidR="00DB0503" w:rsidRPr="0000559F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20"/>
              </w:rPr>
            </w:pPr>
          </w:p>
        </w:tc>
        <w:tc>
          <w:tcPr>
            <w:tcW w:w="851" w:type="dxa"/>
          </w:tcPr>
          <w:p w14:paraId="534CCE7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351</w:t>
            </w:r>
          </w:p>
        </w:tc>
        <w:tc>
          <w:tcPr>
            <w:tcW w:w="1417" w:type="dxa"/>
          </w:tcPr>
          <w:p w14:paraId="4499CF19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56.0</w:t>
            </w:r>
            <w:r>
              <w:rPr>
                <w:rFonts w:cstheme="minorHAnsi"/>
                <w:szCs w:val="20"/>
              </w:rPr>
              <w:t xml:space="preserve">, 44.2 </w:t>
            </w:r>
          </w:p>
        </w:tc>
        <w:tc>
          <w:tcPr>
            <w:tcW w:w="1276" w:type="dxa"/>
          </w:tcPr>
          <w:p w14:paraId="5BAAD570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Free</w:t>
            </w:r>
          </w:p>
        </w:tc>
        <w:tc>
          <w:tcPr>
            <w:tcW w:w="1843" w:type="dxa"/>
          </w:tcPr>
          <w:p w14:paraId="43CAFDFB" w14:textId="77777777" w:rsidR="00DB0503" w:rsidRPr="00A06864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 w:rsidRPr="00A06864">
              <w:rPr>
                <w:rFonts w:cstheme="minorHAnsi"/>
                <w:szCs w:val="20"/>
              </w:rPr>
              <w:t>NR</w:t>
            </w:r>
          </w:p>
        </w:tc>
        <w:tc>
          <w:tcPr>
            <w:tcW w:w="1984" w:type="dxa"/>
            <w:vMerge/>
          </w:tcPr>
          <w:p w14:paraId="5D7E6D49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  <w:tc>
          <w:tcPr>
            <w:tcW w:w="2045" w:type="dxa"/>
            <w:vMerge/>
          </w:tcPr>
          <w:p w14:paraId="563360F6" w14:textId="77777777" w:rsidR="00DB0503" w:rsidRPr="004657D2" w:rsidRDefault="00DB0503" w:rsidP="00D925A4">
            <w:pPr>
              <w:spacing w:line="28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</w:p>
        </w:tc>
      </w:tr>
      <w:tr w:rsidR="00D925A4" w:rsidRPr="00A06864" w14:paraId="67D2C66E" w14:textId="77777777" w:rsidTr="003331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60" w:type="dxa"/>
            <w:gridSpan w:val="9"/>
          </w:tcPr>
          <w:p w14:paraId="663A5B70" w14:textId="229173C1" w:rsidR="00D925A4" w:rsidRPr="00FA2536" w:rsidRDefault="00FA2536" w:rsidP="00FA2536">
            <w:pPr>
              <w:pStyle w:val="BodyText"/>
              <w:rPr>
                <w:rFonts w:ascii="Arial" w:hAnsi="Arial" w:cs="Arial"/>
                <w:b w:val="0"/>
              </w:rPr>
            </w:pPr>
            <w:proofErr w:type="spellStart"/>
            <w:r w:rsidRPr="00FA2536">
              <w:rPr>
                <w:b w:val="0"/>
              </w:rPr>
              <w:t>ACEi</w:t>
            </w:r>
            <w:proofErr w:type="spellEnd"/>
            <w:r w:rsidRPr="00FA2536">
              <w:rPr>
                <w:b w:val="0"/>
              </w:rPr>
              <w:t xml:space="preserve">, angiotensin-converting enzyme inhibitor; </w:t>
            </w:r>
            <w:proofErr w:type="spellStart"/>
            <w:r w:rsidRPr="00FA2536">
              <w:rPr>
                <w:b w:val="0"/>
              </w:rPr>
              <w:t>amlo</w:t>
            </w:r>
            <w:proofErr w:type="spellEnd"/>
            <w:r w:rsidRPr="00FA2536">
              <w:rPr>
                <w:b w:val="0"/>
              </w:rPr>
              <w:t xml:space="preserve">, amlodipine; ARB, angiotensin-receptor blocker; BB, beta-blocker; </w:t>
            </w:r>
            <w:proofErr w:type="spellStart"/>
            <w:r w:rsidRPr="00FA2536">
              <w:rPr>
                <w:b w:val="0"/>
              </w:rPr>
              <w:t>bis</w:t>
            </w:r>
            <w:proofErr w:type="spellEnd"/>
            <w:r w:rsidRPr="00FA2536">
              <w:rPr>
                <w:b w:val="0"/>
              </w:rPr>
              <w:t xml:space="preserve">, bisoprolol; BL, baseline; BP, blood pressure; CCB, calcium channel blocker; </w:t>
            </w:r>
            <w:proofErr w:type="spellStart"/>
            <w:r w:rsidRPr="00FA2536">
              <w:rPr>
                <w:b w:val="0"/>
              </w:rPr>
              <w:t>chlo</w:t>
            </w:r>
            <w:proofErr w:type="spellEnd"/>
            <w:r w:rsidRPr="00FA2536">
              <w:rPr>
                <w:b w:val="0"/>
              </w:rPr>
              <w:t xml:space="preserve">, chlorthalidone; FDC, fixed-dose combination; HCTZ, hydrochlorothiazide; HTN, hypertensive; </w:t>
            </w:r>
            <w:proofErr w:type="spellStart"/>
            <w:r w:rsidRPr="00FA2536">
              <w:rPr>
                <w:b w:val="0"/>
              </w:rPr>
              <w:t>ind</w:t>
            </w:r>
            <w:proofErr w:type="spellEnd"/>
            <w:r w:rsidRPr="00FA2536">
              <w:rPr>
                <w:b w:val="0"/>
              </w:rPr>
              <w:t xml:space="preserve">, </w:t>
            </w:r>
            <w:proofErr w:type="spellStart"/>
            <w:r w:rsidRPr="00FA2536">
              <w:rPr>
                <w:b w:val="0"/>
              </w:rPr>
              <w:t>indapamide</w:t>
            </w:r>
            <w:proofErr w:type="spellEnd"/>
            <w:r w:rsidRPr="00FA2536">
              <w:rPr>
                <w:b w:val="0"/>
              </w:rPr>
              <w:t xml:space="preserve">; </w:t>
            </w:r>
            <w:proofErr w:type="spellStart"/>
            <w:r w:rsidRPr="00FA2536">
              <w:rPr>
                <w:b w:val="0"/>
              </w:rPr>
              <w:t>los</w:t>
            </w:r>
            <w:proofErr w:type="spellEnd"/>
            <w:r w:rsidRPr="00FA2536">
              <w:rPr>
                <w:b w:val="0"/>
              </w:rPr>
              <w:t xml:space="preserve">, losartan; </w:t>
            </w:r>
            <w:proofErr w:type="spellStart"/>
            <w:r w:rsidRPr="00FA2536">
              <w:rPr>
                <w:b w:val="0"/>
              </w:rPr>
              <w:t>nRCT</w:t>
            </w:r>
            <w:proofErr w:type="spellEnd"/>
            <w:r w:rsidRPr="00FA2536">
              <w:rPr>
                <w:b w:val="0"/>
              </w:rPr>
              <w:t xml:space="preserve">, non-randomized control trial; NR, not reported; olm, olmesartan; per, perindopril; ram, ramipril; RCT, randomized clinical trial; SD, standard deviation; </w:t>
            </w:r>
            <w:proofErr w:type="spellStart"/>
            <w:r w:rsidRPr="00FA2536">
              <w:rPr>
                <w:b w:val="0"/>
              </w:rPr>
              <w:t>tel</w:t>
            </w:r>
            <w:proofErr w:type="spellEnd"/>
            <w:r w:rsidRPr="00FA2536">
              <w:rPr>
                <w:b w:val="0"/>
              </w:rPr>
              <w:t xml:space="preserve">, telmisartan; </w:t>
            </w:r>
            <w:proofErr w:type="spellStart"/>
            <w:r w:rsidRPr="00FA2536">
              <w:rPr>
                <w:b w:val="0"/>
              </w:rPr>
              <w:t>val</w:t>
            </w:r>
            <w:proofErr w:type="spellEnd"/>
            <w:r w:rsidRPr="00FA2536">
              <w:rPr>
                <w:b w:val="0"/>
              </w:rPr>
              <w:t>, valsartan</w:t>
            </w:r>
            <w:r w:rsidR="00637A4C">
              <w:rPr>
                <w:b w:val="0"/>
              </w:rPr>
              <w:t>.</w:t>
            </w:r>
          </w:p>
        </w:tc>
      </w:tr>
    </w:tbl>
    <w:p w14:paraId="195F3F9C" w14:textId="77777777" w:rsidR="00DB0503" w:rsidRDefault="00DB0503" w:rsidP="00DB0503"/>
    <w:p w14:paraId="33BC57E3" w14:textId="77777777" w:rsidR="00213066" w:rsidRDefault="00213066" w:rsidP="00DB0503">
      <w:pPr>
        <w:rPr>
          <w:b/>
        </w:rPr>
        <w:sectPr w:rsidR="00213066" w:rsidSect="00DB0503">
          <w:pgSz w:w="15840" w:h="12240" w:orient="landscape"/>
          <w:pgMar w:top="1440" w:right="1440" w:bottom="1440" w:left="1440" w:header="720" w:footer="196" w:gutter="0"/>
          <w:cols w:space="720"/>
          <w:docGrid w:linePitch="360"/>
        </w:sectPr>
      </w:pPr>
    </w:p>
    <w:p w14:paraId="465CE7D5" w14:textId="77777777" w:rsidR="00DB0503" w:rsidRDefault="00DB0503" w:rsidP="006E0034">
      <w:pPr>
        <w:pStyle w:val="EndNoteBibliography"/>
        <w:ind w:left="720" w:hanging="720"/>
        <w:jc w:val="left"/>
        <w:sectPr w:rsidR="00DB0503" w:rsidSect="00DB0503">
          <w:pgSz w:w="15840" w:h="12240" w:orient="landscape"/>
          <w:pgMar w:top="1440" w:right="1440" w:bottom="1440" w:left="1440" w:header="720" w:footer="196" w:gutter="0"/>
          <w:cols w:space="720"/>
          <w:docGrid w:linePitch="360"/>
        </w:sectPr>
      </w:pPr>
    </w:p>
    <w:p w14:paraId="6D7823FF" w14:textId="3CBC69CA" w:rsidR="00CF27C4" w:rsidRDefault="00C466C3" w:rsidP="003A43AD">
      <w:pPr>
        <w:pStyle w:val="Heading2"/>
      </w:pPr>
      <w:r>
        <w:t>T</w:t>
      </w:r>
      <w:r w:rsidR="00662873">
        <w:t>ABLE</w:t>
      </w:r>
      <w:r>
        <w:t xml:space="preserve"> S4</w:t>
      </w:r>
      <w:r w:rsidR="00637A4C">
        <w:t>.</w:t>
      </w:r>
      <w:r w:rsidR="00CF27C4">
        <w:t xml:space="preserve"> Summary of </w:t>
      </w:r>
      <w:r w:rsidR="00637A4C">
        <w:t xml:space="preserve">serious adverse events </w:t>
      </w:r>
    </w:p>
    <w:tbl>
      <w:tblPr>
        <w:tblStyle w:val="GridTable2-Accent1"/>
        <w:tblW w:w="9664" w:type="dxa"/>
        <w:tblLayout w:type="fixed"/>
        <w:tblLook w:val="04A0" w:firstRow="1" w:lastRow="0" w:firstColumn="1" w:lastColumn="0" w:noHBand="0" w:noVBand="1"/>
      </w:tblPr>
      <w:tblGrid>
        <w:gridCol w:w="1170"/>
        <w:gridCol w:w="830"/>
        <w:gridCol w:w="1175"/>
        <w:gridCol w:w="1605"/>
        <w:gridCol w:w="980"/>
        <w:gridCol w:w="3904"/>
      </w:tblGrid>
      <w:tr w:rsidR="00867994" w:rsidRPr="00780BF4" w14:paraId="004F2928" w14:textId="77777777" w:rsidTr="0064685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14:paraId="338E924D" w14:textId="171BA76E" w:rsidR="00867994" w:rsidRPr="00780BF4" w:rsidRDefault="00867994" w:rsidP="003B5DA5">
            <w:pPr>
              <w:spacing w:line="320" w:lineRule="exact"/>
              <w:jc w:val="center"/>
              <w:rPr>
                <w:sz w:val="20"/>
                <w:szCs w:val="20"/>
              </w:rPr>
            </w:pPr>
            <w:r w:rsidRPr="00780BF4">
              <w:rPr>
                <w:rFonts w:cstheme="minorHAnsi"/>
                <w:sz w:val="20"/>
                <w:szCs w:val="20"/>
              </w:rPr>
              <w:t xml:space="preserve">Author, </w:t>
            </w:r>
            <w:r w:rsidR="00637A4C">
              <w:rPr>
                <w:rFonts w:cstheme="minorHAnsi"/>
                <w:sz w:val="20"/>
                <w:szCs w:val="20"/>
              </w:rPr>
              <w:t>y</w:t>
            </w:r>
            <w:r w:rsidRPr="00780BF4">
              <w:rPr>
                <w:rFonts w:cstheme="minorHAnsi"/>
                <w:sz w:val="20"/>
                <w:szCs w:val="20"/>
              </w:rPr>
              <w:t>ear</w:t>
            </w: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14:paraId="7F8F61F8" w14:textId="00AC6861" w:rsidR="00867994" w:rsidRPr="00780BF4" w:rsidRDefault="00867994" w:rsidP="003B5DA5">
            <w:pPr>
              <w:spacing w:line="3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rFonts w:cstheme="minorHAnsi"/>
                <w:sz w:val="20"/>
                <w:szCs w:val="20"/>
              </w:rPr>
              <w:t xml:space="preserve">Sample </w:t>
            </w:r>
            <w:r w:rsidR="00637A4C">
              <w:rPr>
                <w:rFonts w:cstheme="minorHAnsi"/>
                <w:sz w:val="20"/>
                <w:szCs w:val="20"/>
              </w:rPr>
              <w:t>s</w:t>
            </w:r>
            <w:r w:rsidRPr="00780BF4">
              <w:rPr>
                <w:rFonts w:cstheme="minorHAnsi"/>
                <w:sz w:val="20"/>
                <w:szCs w:val="20"/>
              </w:rPr>
              <w:t>ize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14:paraId="3AAE6AAB" w14:textId="2843B3FE" w:rsidR="00867994" w:rsidRPr="00780BF4" w:rsidRDefault="00CA623F" w:rsidP="003B5DA5">
            <w:pPr>
              <w:spacing w:line="3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rFonts w:cstheme="minorHAnsi"/>
                <w:sz w:val="20"/>
                <w:szCs w:val="20"/>
              </w:rPr>
              <w:t>Treatment (SPC</w:t>
            </w:r>
            <w:r w:rsidR="00867994" w:rsidRPr="00780BF4">
              <w:rPr>
                <w:rFonts w:cstheme="minorHAnsi"/>
                <w:sz w:val="20"/>
                <w:szCs w:val="20"/>
              </w:rPr>
              <w:t>/free)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14:paraId="503EFA76" w14:textId="28879FAB" w:rsidR="00867994" w:rsidRPr="00780BF4" w:rsidRDefault="00867994" w:rsidP="003B5DA5">
            <w:pPr>
              <w:spacing w:line="3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rFonts w:cstheme="minorHAnsi"/>
                <w:sz w:val="20"/>
                <w:szCs w:val="20"/>
              </w:rPr>
              <w:t xml:space="preserve">Treatment </w:t>
            </w:r>
            <w:r w:rsidR="00637A4C">
              <w:rPr>
                <w:rFonts w:cstheme="minorHAnsi"/>
                <w:sz w:val="20"/>
                <w:szCs w:val="20"/>
              </w:rPr>
              <w:t>d</w:t>
            </w:r>
            <w:r w:rsidRPr="00780BF4">
              <w:rPr>
                <w:rFonts w:cstheme="minorHAnsi"/>
                <w:sz w:val="20"/>
                <w:szCs w:val="20"/>
              </w:rPr>
              <w:t>etails</w:t>
            </w:r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14:paraId="1B1B60A1" w14:textId="77777777" w:rsidR="00867994" w:rsidRPr="00780BF4" w:rsidRDefault="00867994" w:rsidP="003B5DA5">
            <w:pPr>
              <w:spacing w:line="3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780BF4">
              <w:rPr>
                <w:rFonts w:cstheme="minorHAnsi"/>
                <w:sz w:val="20"/>
                <w:szCs w:val="20"/>
              </w:rPr>
              <w:t>SAE</w:t>
            </w:r>
          </w:p>
          <w:p w14:paraId="0456B937" w14:textId="77777777" w:rsidR="00867994" w:rsidRPr="00780BF4" w:rsidRDefault="00867994" w:rsidP="003B5DA5">
            <w:pPr>
              <w:spacing w:line="3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gramStart"/>
            <w:r w:rsidRPr="00637A4C">
              <w:rPr>
                <w:rFonts w:cstheme="minorHAnsi"/>
                <w:i/>
                <w:sz w:val="20"/>
                <w:szCs w:val="20"/>
              </w:rPr>
              <w:t>n</w:t>
            </w:r>
            <w:proofErr w:type="gramEnd"/>
            <w:r w:rsidRPr="00780BF4">
              <w:rPr>
                <w:rFonts w:cstheme="minorHAnsi"/>
                <w:sz w:val="20"/>
                <w:szCs w:val="20"/>
              </w:rPr>
              <w:t xml:space="preserve"> (%)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14:paraId="0E0C135A" w14:textId="77777777" w:rsidR="00867994" w:rsidRPr="00780BF4" w:rsidRDefault="00867994" w:rsidP="003B5DA5">
            <w:pPr>
              <w:spacing w:line="32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Details</w:t>
            </w:r>
          </w:p>
        </w:tc>
      </w:tr>
      <w:tr w:rsidR="00867994" w:rsidRPr="00780BF4" w14:paraId="30722EE3" w14:textId="77777777" w:rsidTr="00DE78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7EAA59D" w14:textId="2211CA29" w:rsidR="00867994" w:rsidRPr="00780BF4" w:rsidRDefault="00867994" w:rsidP="009A79CC">
            <w:pPr>
              <w:spacing w:line="320" w:lineRule="exact"/>
              <w:rPr>
                <w:sz w:val="20"/>
                <w:szCs w:val="20"/>
              </w:rPr>
            </w:pPr>
            <w:proofErr w:type="spellStart"/>
            <w:r w:rsidRPr="00780BF4">
              <w:rPr>
                <w:sz w:val="20"/>
                <w:szCs w:val="20"/>
              </w:rPr>
              <w:t>Fleig</w:t>
            </w:r>
            <w:proofErr w:type="spellEnd"/>
            <w:r w:rsidRPr="00780BF4">
              <w:rPr>
                <w:sz w:val="20"/>
                <w:szCs w:val="20"/>
              </w:rPr>
              <w:t xml:space="preserve"> SV, 2018 </w:t>
            </w:r>
            <w:r w:rsidR="00281E63">
              <w:rPr>
                <w:szCs w:val="20"/>
              </w:rPr>
              <w:fldChar w:fldCharType="begin">
                <w:fldData xml:space="preserve">PEVuZE5vdGU+PENpdGU+PEF1dGhvcj5GbGVpZzwvQXV0aG9yPjxZZWFyPjIwMTg8L1llYXI+PFJl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GbGVpZzwvQXV0aG9yPjxZZWFyPjIwMTg8L1llYXI+PFJl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27" w:tooltip="Fleig, 2018 #240" w:history="1">
              <w:r w:rsidR="009A79CC">
                <w:rPr>
                  <w:noProof/>
                  <w:szCs w:val="20"/>
                </w:rPr>
                <w:t>27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FE0802E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1814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2A24E95" w14:textId="69EB5BC7" w:rsidR="00867994" w:rsidRPr="00780BF4" w:rsidRDefault="00CA623F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SPC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7AD9D4C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per/</w:t>
            </w:r>
            <w:proofErr w:type="spellStart"/>
            <w:r w:rsidRPr="00780BF4">
              <w:rPr>
                <w:sz w:val="20"/>
                <w:szCs w:val="20"/>
              </w:rPr>
              <w:t>amlo</w:t>
            </w:r>
            <w:proofErr w:type="spellEnd"/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A78270E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8 (0.4)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E7F11A3" w14:textId="77777777" w:rsidR="00867994" w:rsidRPr="00780BF4" w:rsidRDefault="00867994" w:rsidP="003B5DA5">
            <w:pPr>
              <w:spacing w:line="3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Not reported</w:t>
            </w:r>
          </w:p>
          <w:p w14:paraId="4BD473FB" w14:textId="77777777" w:rsidR="00867994" w:rsidRPr="00780BF4" w:rsidRDefault="00867994" w:rsidP="003B5DA5">
            <w:pPr>
              <w:spacing w:line="3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1 fatal event in a patient with HTN crisis</w:t>
            </w:r>
          </w:p>
        </w:tc>
      </w:tr>
      <w:tr w:rsidR="00867994" w:rsidRPr="00780BF4" w14:paraId="5314AB6E" w14:textId="77777777" w:rsidTr="00DE78F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77D97FA" w14:textId="3CE10E38" w:rsidR="00867994" w:rsidRPr="00780BF4" w:rsidRDefault="00867994" w:rsidP="009A79CC">
            <w:pPr>
              <w:spacing w:line="320" w:lineRule="exact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 xml:space="preserve">Webster R, 2018 </w:t>
            </w:r>
            <w:r w:rsidR="00281E63">
              <w:rPr>
                <w:szCs w:val="20"/>
              </w:rPr>
              <w:fldChar w:fldCharType="begin">
                <w:fldData xml:space="preserve">PEVuZE5vdGU+PENpdGU+PEF1dGhvcj5XZWJzdGVyPC9BdXRob3I+PFllYXI+MjAxODwvWWVhcj48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XZWJzdGVyPC9BdXRob3I+PFllYXI+MjAxODwvWWVhcj48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29" w:tooltip="Webster, 2018 #232" w:history="1">
              <w:r w:rsidR="009A79CC">
                <w:rPr>
                  <w:noProof/>
                  <w:szCs w:val="20"/>
                </w:rPr>
                <w:t>29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  <w:r w:rsidRPr="00780BF4">
              <w:rPr>
                <w:sz w:val="20"/>
                <w:szCs w:val="20"/>
              </w:rPr>
              <w:t xml:space="preserve"> </w:t>
            </w: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83C1FAC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349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597D8C2" w14:textId="76D7763C" w:rsidR="00867994" w:rsidRPr="00780BF4" w:rsidRDefault="00CA623F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SPC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D636B0F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Tel/</w:t>
            </w:r>
            <w:proofErr w:type="spellStart"/>
            <w:r w:rsidRPr="00780BF4">
              <w:rPr>
                <w:sz w:val="20"/>
                <w:szCs w:val="20"/>
              </w:rPr>
              <w:t>amlo</w:t>
            </w:r>
            <w:proofErr w:type="spellEnd"/>
            <w:r w:rsidRPr="00780BF4">
              <w:rPr>
                <w:sz w:val="20"/>
                <w:szCs w:val="20"/>
              </w:rPr>
              <w:t>/</w:t>
            </w:r>
            <w:proofErr w:type="spellStart"/>
            <w:r w:rsidRPr="00780BF4">
              <w:rPr>
                <w:sz w:val="20"/>
                <w:szCs w:val="20"/>
              </w:rPr>
              <w:t>chlo</w:t>
            </w:r>
            <w:proofErr w:type="spellEnd"/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A0EFD76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27 (7.7)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C1E57A2" w14:textId="77777777" w:rsidR="00867994" w:rsidRPr="00780BF4" w:rsidRDefault="00867994" w:rsidP="003B5DA5">
            <w:pPr>
              <w:spacing w:line="3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0 (0.0%) deaths; 1 (0.3%) life-threatening; 26 (7.4%) in-patient hospitalization</w:t>
            </w:r>
          </w:p>
        </w:tc>
      </w:tr>
      <w:tr w:rsidR="00867994" w:rsidRPr="00780BF4" w14:paraId="21C59D9D" w14:textId="77777777" w:rsidTr="00DE78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B018309" w14:textId="77777777" w:rsidR="00867994" w:rsidRPr="00780BF4" w:rsidRDefault="00867994" w:rsidP="003B5DA5">
            <w:pPr>
              <w:spacing w:line="320" w:lineRule="exact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40CD592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351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B6A320E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Free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40F3222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Not specified</w:t>
            </w:r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602FD2C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21 (6.0)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BB74B03" w14:textId="77777777" w:rsidR="00867994" w:rsidRPr="00780BF4" w:rsidRDefault="00867994" w:rsidP="003B5DA5">
            <w:pPr>
              <w:spacing w:line="3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 xml:space="preserve">2 (0.6%) deaths; 0 life-threatening; 19 (5.4%) in-patient hospitalizations </w:t>
            </w:r>
          </w:p>
        </w:tc>
      </w:tr>
      <w:tr w:rsidR="00646857" w:rsidRPr="00780BF4" w14:paraId="46BD4D43" w14:textId="77777777" w:rsidTr="00DE78F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53C5C9D" w14:textId="099E7888" w:rsidR="00867994" w:rsidRPr="00780BF4" w:rsidRDefault="00867994" w:rsidP="009A79CC">
            <w:pPr>
              <w:spacing w:line="320" w:lineRule="exact"/>
              <w:rPr>
                <w:sz w:val="20"/>
                <w:szCs w:val="20"/>
              </w:rPr>
            </w:pPr>
            <w:proofErr w:type="spellStart"/>
            <w:r w:rsidRPr="00780BF4">
              <w:rPr>
                <w:sz w:val="20"/>
                <w:szCs w:val="20"/>
              </w:rPr>
              <w:t>Assaad</w:t>
            </w:r>
            <w:proofErr w:type="spellEnd"/>
            <w:r w:rsidRPr="00780BF4">
              <w:rPr>
                <w:sz w:val="20"/>
                <w:szCs w:val="20"/>
              </w:rPr>
              <w:t xml:space="preserve">-Khalil SH, 2016 </w:t>
            </w:r>
            <w:r w:rsidR="00281E63">
              <w:rPr>
                <w:szCs w:val="20"/>
              </w:rPr>
              <w:fldChar w:fldCharType="begin">
                <w:fldData xml:space="preserve">PEVuZE5vdGU+PENpdGU+PEF1dGhvcj5Bc3NhYWQtS2hhbGlsPC9BdXRob3I+PFllYXI+MjAxNjwv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Bc3NhYWQtS2hhbGlsPC9BdXRob3I+PFllYXI+MjAxNjwv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16" w:tooltip="Assaad-Khalil, 2016 #235" w:history="1">
              <w:r w:rsidR="009A79CC">
                <w:rPr>
                  <w:noProof/>
                  <w:szCs w:val="20"/>
                </w:rPr>
                <w:t>16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7B9BEEF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2566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BDED71A" w14:textId="21C1FBD9" w:rsidR="00867994" w:rsidRPr="00780BF4" w:rsidRDefault="00CA623F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SPC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EEED917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780BF4">
              <w:rPr>
                <w:sz w:val="20"/>
                <w:szCs w:val="20"/>
              </w:rPr>
              <w:t>amlo</w:t>
            </w:r>
            <w:proofErr w:type="spellEnd"/>
            <w:r w:rsidRPr="00780BF4">
              <w:rPr>
                <w:sz w:val="20"/>
                <w:szCs w:val="20"/>
              </w:rPr>
              <w:t>/</w:t>
            </w:r>
            <w:proofErr w:type="spellStart"/>
            <w:r w:rsidRPr="00780BF4">
              <w:rPr>
                <w:sz w:val="20"/>
                <w:szCs w:val="20"/>
              </w:rPr>
              <w:t>val</w:t>
            </w:r>
            <w:proofErr w:type="spellEnd"/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C0AF642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12 (0.5)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4B9636F0" w14:textId="369427B1" w:rsidR="00867994" w:rsidRPr="00780BF4" w:rsidRDefault="00867994" w:rsidP="003B5DA5">
            <w:pPr>
              <w:spacing w:line="3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 xml:space="preserve">2 events, chest tightness on </w:t>
            </w:r>
            <w:r w:rsidR="00BF4C06">
              <w:rPr>
                <w:sz w:val="20"/>
                <w:szCs w:val="20"/>
              </w:rPr>
              <w:t xml:space="preserve">day </w:t>
            </w:r>
            <w:r w:rsidR="00BF4C06" w:rsidRPr="00780BF4">
              <w:rPr>
                <w:sz w:val="20"/>
                <w:szCs w:val="20"/>
              </w:rPr>
              <w:t xml:space="preserve">8 </w:t>
            </w:r>
            <w:r w:rsidRPr="00780BF4">
              <w:rPr>
                <w:sz w:val="20"/>
                <w:szCs w:val="20"/>
              </w:rPr>
              <w:t xml:space="preserve">and renal failure on </w:t>
            </w:r>
            <w:r w:rsidR="00BF4C06">
              <w:rPr>
                <w:sz w:val="20"/>
                <w:szCs w:val="20"/>
              </w:rPr>
              <w:t xml:space="preserve">day </w:t>
            </w:r>
            <w:r w:rsidRPr="00780BF4">
              <w:rPr>
                <w:sz w:val="20"/>
                <w:szCs w:val="20"/>
              </w:rPr>
              <w:t xml:space="preserve">152, suspected to be related to the study drug </w:t>
            </w:r>
          </w:p>
          <w:p w14:paraId="5CC683DB" w14:textId="77777777" w:rsidR="00867994" w:rsidRPr="00780BF4" w:rsidRDefault="00867994" w:rsidP="003B5DA5">
            <w:pPr>
              <w:spacing w:line="3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Most frequent SAE: cardiac disorders (</w:t>
            </w:r>
            <w:r w:rsidRPr="00637A4C">
              <w:rPr>
                <w:i/>
                <w:sz w:val="20"/>
                <w:szCs w:val="20"/>
              </w:rPr>
              <w:t>n</w:t>
            </w:r>
            <w:r w:rsidRPr="00780BF4">
              <w:rPr>
                <w:sz w:val="20"/>
                <w:szCs w:val="20"/>
              </w:rPr>
              <w:t>=5; 0.2 %)</w:t>
            </w:r>
          </w:p>
        </w:tc>
      </w:tr>
      <w:tr w:rsidR="00867994" w:rsidRPr="00780BF4" w14:paraId="1BD50BA0" w14:textId="77777777" w:rsidTr="00DE78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749E1F9" w14:textId="5CCA298A" w:rsidR="00867994" w:rsidRPr="00780BF4" w:rsidRDefault="00867994" w:rsidP="009A79CC">
            <w:pPr>
              <w:spacing w:line="320" w:lineRule="exact"/>
              <w:rPr>
                <w:sz w:val="20"/>
                <w:szCs w:val="20"/>
              </w:rPr>
            </w:pPr>
            <w:proofErr w:type="spellStart"/>
            <w:r w:rsidRPr="00780BF4">
              <w:rPr>
                <w:sz w:val="20"/>
                <w:szCs w:val="20"/>
              </w:rPr>
              <w:t>Czarnecka</w:t>
            </w:r>
            <w:proofErr w:type="spellEnd"/>
            <w:r w:rsidRPr="00780BF4">
              <w:rPr>
                <w:sz w:val="20"/>
                <w:szCs w:val="20"/>
              </w:rPr>
              <w:t xml:space="preserve"> D, 2015 </w:t>
            </w:r>
            <w:r w:rsidR="00281E63">
              <w:rPr>
                <w:szCs w:val="20"/>
              </w:rPr>
              <w:fldChar w:fldCharType="begin">
                <w:fldData xml:space="preserve">PEVuZE5vdGU+PENpdGU+PEF1dGhvcj5DemFybmVja2E8L0F1dGhvcj48WWVhcj4yMDE1PC9ZZWFy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DemFybmVja2E8L0F1dGhvcj48WWVhcj4yMDE1PC9ZZWFy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7" w:tooltip="Czarnecka, 2015 #237" w:history="1">
              <w:r w:rsidR="009A79CC">
                <w:rPr>
                  <w:noProof/>
                  <w:szCs w:val="20"/>
                </w:rPr>
                <w:t>7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86EF71C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4288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40AA4FE" w14:textId="052661D7" w:rsidR="00867994" w:rsidRPr="00780BF4" w:rsidRDefault="003B5DA5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SPC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7688A79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780BF4">
              <w:rPr>
                <w:sz w:val="20"/>
                <w:szCs w:val="20"/>
              </w:rPr>
              <w:t>bis</w:t>
            </w:r>
            <w:proofErr w:type="spellEnd"/>
            <w:r w:rsidRPr="00780BF4">
              <w:rPr>
                <w:sz w:val="20"/>
                <w:szCs w:val="20"/>
              </w:rPr>
              <w:t>/</w:t>
            </w:r>
            <w:proofErr w:type="spellStart"/>
            <w:r w:rsidRPr="00780BF4">
              <w:rPr>
                <w:sz w:val="20"/>
                <w:szCs w:val="20"/>
              </w:rPr>
              <w:t>amlo</w:t>
            </w:r>
            <w:proofErr w:type="spellEnd"/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0953ADE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2 (0.5)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8003A9A" w14:textId="77777777" w:rsidR="00867994" w:rsidRPr="00780BF4" w:rsidRDefault="00867994" w:rsidP="003B5DA5">
            <w:pPr>
              <w:spacing w:line="3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1 case of AF, 1 case of CHF worsening</w:t>
            </w:r>
          </w:p>
        </w:tc>
      </w:tr>
      <w:tr w:rsidR="00867994" w:rsidRPr="00780BF4" w14:paraId="4684E9BF" w14:textId="77777777" w:rsidTr="00DE78F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72BBF42" w14:textId="5E46D662" w:rsidR="00867994" w:rsidRPr="00780BF4" w:rsidRDefault="00867994" w:rsidP="009A79CC">
            <w:pPr>
              <w:spacing w:line="320" w:lineRule="exact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 xml:space="preserve">Mancia G, 2015 </w:t>
            </w:r>
            <w:r w:rsidR="00281E63">
              <w:rPr>
                <w:szCs w:val="20"/>
              </w:rPr>
              <w:fldChar w:fldCharType="begin">
                <w:fldData xml:space="preserve">PEVuZE5vdGU+PENpdGU+PEF1dGhvcj5NYW5jaWE8L0F1dGhvcj48WWVhcj4yMDE1PC9ZZWFyPjxS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NYW5jaWE8L0F1dGhvcj48WWVhcj4yMDE1PC9ZZWFyPjxS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11" w:tooltip="Mancia, 2015 #234" w:history="1">
              <w:r w:rsidR="009A79CC">
                <w:rPr>
                  <w:noProof/>
                  <w:szCs w:val="20"/>
                </w:rPr>
                <w:t>11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4455216A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888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0EFC291" w14:textId="675D2F48" w:rsidR="00867994" w:rsidRPr="00780BF4" w:rsidRDefault="003B5DA5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SPC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907ED18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per/</w:t>
            </w:r>
            <w:proofErr w:type="spellStart"/>
            <w:r w:rsidRPr="00780BF4">
              <w:rPr>
                <w:sz w:val="20"/>
                <w:szCs w:val="20"/>
              </w:rPr>
              <w:t>amlo</w:t>
            </w:r>
            <w:proofErr w:type="spellEnd"/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01FA94E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0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9AEEB47" w14:textId="77777777" w:rsidR="00867994" w:rsidRPr="00780BF4" w:rsidRDefault="00867994" w:rsidP="003B5DA5">
            <w:pPr>
              <w:spacing w:line="3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No treatment-related SAE or relevant changes in laboratory values or vital signs</w:t>
            </w:r>
          </w:p>
        </w:tc>
      </w:tr>
      <w:tr w:rsidR="00867994" w:rsidRPr="00780BF4" w14:paraId="3C5AF97D" w14:textId="77777777" w:rsidTr="00DE78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4080E0A" w14:textId="77777777" w:rsidR="00867994" w:rsidRPr="00780BF4" w:rsidRDefault="00867994" w:rsidP="003B5DA5">
            <w:pPr>
              <w:spacing w:line="320" w:lineRule="exact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40F84AC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886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261C22F" w14:textId="7E44B35A" w:rsidR="00867994" w:rsidRPr="00780BF4" w:rsidRDefault="003B5DA5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SPC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4B6336C0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780BF4">
              <w:rPr>
                <w:sz w:val="20"/>
                <w:szCs w:val="20"/>
              </w:rPr>
              <w:t>val</w:t>
            </w:r>
            <w:proofErr w:type="spellEnd"/>
            <w:r w:rsidRPr="00780BF4">
              <w:rPr>
                <w:sz w:val="20"/>
                <w:szCs w:val="20"/>
              </w:rPr>
              <w:t>/</w:t>
            </w:r>
            <w:proofErr w:type="spellStart"/>
            <w:r w:rsidRPr="00780BF4">
              <w:rPr>
                <w:sz w:val="20"/>
                <w:szCs w:val="20"/>
              </w:rPr>
              <w:t>amlo</w:t>
            </w:r>
            <w:proofErr w:type="spellEnd"/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8384E00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0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3151F34" w14:textId="77777777" w:rsidR="00867994" w:rsidRPr="00780BF4" w:rsidRDefault="00867994" w:rsidP="003B5DA5">
            <w:pPr>
              <w:spacing w:line="3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No treatment-related SAE or relevant changes in laboratory values or vital signs</w:t>
            </w:r>
          </w:p>
        </w:tc>
      </w:tr>
      <w:tr w:rsidR="00867994" w:rsidRPr="00780BF4" w14:paraId="2C374BBA" w14:textId="77777777" w:rsidTr="00DE78F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92203F5" w14:textId="773901B5" w:rsidR="00867994" w:rsidRPr="00780BF4" w:rsidRDefault="00867994" w:rsidP="009A79CC">
            <w:pPr>
              <w:spacing w:line="320" w:lineRule="exact"/>
              <w:rPr>
                <w:sz w:val="20"/>
                <w:szCs w:val="20"/>
              </w:rPr>
            </w:pPr>
            <w:proofErr w:type="spellStart"/>
            <w:r w:rsidRPr="00780BF4">
              <w:rPr>
                <w:sz w:val="20"/>
                <w:szCs w:val="20"/>
              </w:rPr>
              <w:t>Manolis</w:t>
            </w:r>
            <w:proofErr w:type="spellEnd"/>
            <w:r w:rsidRPr="00780BF4">
              <w:rPr>
                <w:sz w:val="20"/>
                <w:szCs w:val="20"/>
              </w:rPr>
              <w:t xml:space="preserve"> A, 2015 </w:t>
            </w:r>
            <w:r w:rsidR="00281E63">
              <w:rPr>
                <w:szCs w:val="20"/>
              </w:rPr>
              <w:fldChar w:fldCharType="begin">
                <w:fldData xml:space="preserve">PEVuZE5vdGU+PENpdGU+PEF1dGhvcj5NYW5vbGlzPC9BdXRob3I+PFllYXI+MjAxNTwvWWVhcj48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NYW5vbGlzPC9BdXRob3I+PFllYXI+MjAxNTwvWWVhcj48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12" w:tooltip="Manolis, 2015 #248" w:history="1">
              <w:r w:rsidR="009A79CC">
                <w:rPr>
                  <w:noProof/>
                  <w:szCs w:val="20"/>
                </w:rPr>
                <w:t>12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8FE95C8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2300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9C51A4F" w14:textId="495F768C" w:rsidR="00867994" w:rsidRPr="00780BF4" w:rsidRDefault="003B5DA5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SPC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98F1DE4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per/</w:t>
            </w:r>
            <w:proofErr w:type="spellStart"/>
            <w:r w:rsidRPr="00780BF4">
              <w:rPr>
                <w:sz w:val="20"/>
                <w:szCs w:val="20"/>
              </w:rPr>
              <w:t>amlo</w:t>
            </w:r>
            <w:proofErr w:type="spellEnd"/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27AA1D4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6 (0.2)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59EE801" w14:textId="0CFC5386" w:rsidR="00867994" w:rsidRPr="00780BF4" w:rsidRDefault="00867994" w:rsidP="003B5DA5">
            <w:pPr>
              <w:spacing w:line="3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 xml:space="preserve">1 case (face </w:t>
            </w:r>
            <w:r w:rsidR="00637A4C">
              <w:rPr>
                <w:sz w:val="20"/>
                <w:szCs w:val="20"/>
              </w:rPr>
              <w:t>o</w:t>
            </w:r>
            <w:r w:rsidRPr="00780BF4">
              <w:rPr>
                <w:sz w:val="20"/>
                <w:szCs w:val="20"/>
              </w:rPr>
              <w:t>edema) was suspected of being drug-related</w:t>
            </w:r>
          </w:p>
        </w:tc>
      </w:tr>
      <w:tr w:rsidR="00867994" w:rsidRPr="00780BF4" w14:paraId="392DCB45" w14:textId="77777777" w:rsidTr="00DE78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060F57C" w14:textId="3E0F7E03" w:rsidR="00867994" w:rsidRPr="00780BF4" w:rsidRDefault="00867994" w:rsidP="009A79CC">
            <w:pPr>
              <w:spacing w:line="320" w:lineRule="exact"/>
              <w:rPr>
                <w:sz w:val="20"/>
                <w:szCs w:val="20"/>
              </w:rPr>
            </w:pPr>
            <w:proofErr w:type="spellStart"/>
            <w:r w:rsidRPr="00780BF4">
              <w:rPr>
                <w:sz w:val="20"/>
                <w:szCs w:val="20"/>
              </w:rPr>
              <w:t>Setiawati</w:t>
            </w:r>
            <w:proofErr w:type="spellEnd"/>
            <w:r w:rsidRPr="00780BF4">
              <w:rPr>
                <w:sz w:val="20"/>
                <w:szCs w:val="20"/>
              </w:rPr>
              <w:t xml:space="preserve"> A, 2015 </w:t>
            </w:r>
            <w:r w:rsidR="00281E63">
              <w:rPr>
                <w:szCs w:val="20"/>
              </w:rPr>
              <w:fldChar w:fldCharType="begin">
                <w:fldData xml:space="preserve">PEVuZE5vdGU+PENpdGU+PEF1dGhvcj5TZXRpYXdhdGk8L0F1dGhvcj48WWVhcj4yMDE1PC9ZZWFy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TZXRpYXdhdGk8L0F1dGhvcj48WWVhcj4yMDE1PC9ZZWFy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14" w:tooltip="Setiawati, 2015 #252" w:history="1">
              <w:r w:rsidR="009A79CC">
                <w:rPr>
                  <w:noProof/>
                  <w:szCs w:val="20"/>
                </w:rPr>
                <w:t>14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2B68ADD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464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FF9FA95" w14:textId="19F3061C" w:rsidR="00867994" w:rsidRPr="00780BF4" w:rsidRDefault="003B5DA5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SPC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40EE5BF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780BF4">
              <w:rPr>
                <w:sz w:val="20"/>
                <w:szCs w:val="20"/>
              </w:rPr>
              <w:t>amlo</w:t>
            </w:r>
            <w:proofErr w:type="spellEnd"/>
            <w:r w:rsidRPr="00780BF4">
              <w:rPr>
                <w:sz w:val="20"/>
                <w:szCs w:val="20"/>
              </w:rPr>
              <w:t>/</w:t>
            </w:r>
            <w:proofErr w:type="spellStart"/>
            <w:r w:rsidRPr="00780BF4">
              <w:rPr>
                <w:sz w:val="20"/>
                <w:szCs w:val="20"/>
              </w:rPr>
              <w:t>val</w:t>
            </w:r>
            <w:proofErr w:type="spellEnd"/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A90A308" w14:textId="77777777" w:rsidR="00867994" w:rsidRPr="00780BF4" w:rsidRDefault="00867994" w:rsidP="003B5DA5">
            <w:pPr>
              <w:spacing w:line="3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5 (1)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49CB5128" w14:textId="486AE8E7" w:rsidR="00867994" w:rsidRPr="00780BF4" w:rsidRDefault="00867994" w:rsidP="003B5DA5">
            <w:pPr>
              <w:spacing w:line="3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 xml:space="preserve">4 deaths: 1 </w:t>
            </w:r>
            <w:proofErr w:type="spellStart"/>
            <w:r w:rsidRPr="00780BF4">
              <w:rPr>
                <w:sz w:val="20"/>
                <w:szCs w:val="20"/>
              </w:rPr>
              <w:t>nonh</w:t>
            </w:r>
            <w:r w:rsidR="00637A4C">
              <w:rPr>
                <w:sz w:val="20"/>
                <w:szCs w:val="20"/>
              </w:rPr>
              <w:t>a</w:t>
            </w:r>
            <w:r w:rsidRPr="00780BF4">
              <w:rPr>
                <w:sz w:val="20"/>
                <w:szCs w:val="20"/>
              </w:rPr>
              <w:t>emorrhagic</w:t>
            </w:r>
            <w:proofErr w:type="spellEnd"/>
            <w:r w:rsidRPr="00780BF4">
              <w:rPr>
                <w:sz w:val="20"/>
                <w:szCs w:val="20"/>
              </w:rPr>
              <w:t xml:space="preserve"> stroke on study </w:t>
            </w:r>
            <w:r w:rsidR="00BF4C06">
              <w:rPr>
                <w:sz w:val="20"/>
                <w:szCs w:val="20"/>
              </w:rPr>
              <w:t xml:space="preserve">day </w:t>
            </w:r>
            <w:r w:rsidR="00BF4C06" w:rsidRPr="00780BF4">
              <w:rPr>
                <w:sz w:val="20"/>
                <w:szCs w:val="20"/>
              </w:rPr>
              <w:t>118</w:t>
            </w:r>
            <w:r w:rsidRPr="00780BF4">
              <w:rPr>
                <w:sz w:val="20"/>
                <w:szCs w:val="20"/>
              </w:rPr>
              <w:t xml:space="preserve">, and 3 MI on study </w:t>
            </w:r>
            <w:r w:rsidR="00BF4C06">
              <w:rPr>
                <w:sz w:val="20"/>
                <w:szCs w:val="20"/>
              </w:rPr>
              <w:t xml:space="preserve">days </w:t>
            </w:r>
            <w:r w:rsidRPr="00780BF4">
              <w:rPr>
                <w:sz w:val="20"/>
                <w:szCs w:val="20"/>
              </w:rPr>
              <w:t>30, 92 and 140; (None of the 4 deaths were suspected to be related to the study drug)</w:t>
            </w:r>
          </w:p>
          <w:p w14:paraId="17F550E9" w14:textId="085DE24D" w:rsidR="00867994" w:rsidRPr="00780BF4" w:rsidRDefault="00867994" w:rsidP="003B5DA5">
            <w:pPr>
              <w:spacing w:line="3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lastRenderedPageBreak/>
              <w:t>1 patient reported nonfatal SAE (</w:t>
            </w:r>
            <w:proofErr w:type="spellStart"/>
            <w:r w:rsidRPr="00780BF4">
              <w:rPr>
                <w:sz w:val="20"/>
                <w:szCs w:val="20"/>
              </w:rPr>
              <w:t>dyspnea</w:t>
            </w:r>
            <w:proofErr w:type="spellEnd"/>
            <w:r w:rsidRPr="00780BF4">
              <w:rPr>
                <w:sz w:val="20"/>
                <w:szCs w:val="20"/>
              </w:rPr>
              <w:t xml:space="preserve">, insomnia, </w:t>
            </w:r>
            <w:proofErr w:type="spellStart"/>
            <w:r w:rsidRPr="00780BF4">
              <w:rPr>
                <w:sz w:val="20"/>
                <w:szCs w:val="20"/>
              </w:rPr>
              <w:t>edema</w:t>
            </w:r>
            <w:proofErr w:type="spellEnd"/>
            <w:r w:rsidRPr="00780BF4">
              <w:rPr>
                <w:sz w:val="20"/>
                <w:szCs w:val="20"/>
              </w:rPr>
              <w:t>)</w:t>
            </w:r>
            <w:r w:rsidR="00BF4C06">
              <w:rPr>
                <w:sz w:val="20"/>
                <w:szCs w:val="20"/>
              </w:rPr>
              <w:t xml:space="preserve"> </w:t>
            </w:r>
            <w:r w:rsidRPr="00780BF4">
              <w:rPr>
                <w:sz w:val="20"/>
                <w:szCs w:val="20"/>
              </w:rPr>
              <w:t>not related to study drug</w:t>
            </w:r>
          </w:p>
        </w:tc>
      </w:tr>
      <w:tr w:rsidR="00867994" w:rsidRPr="00780BF4" w14:paraId="38BFA9E8" w14:textId="77777777" w:rsidTr="00DE78F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CDBDAA1" w14:textId="47E76481" w:rsidR="00867994" w:rsidRPr="00780BF4" w:rsidRDefault="00867994" w:rsidP="009A79CC">
            <w:pPr>
              <w:spacing w:line="320" w:lineRule="exact"/>
              <w:rPr>
                <w:sz w:val="20"/>
                <w:szCs w:val="20"/>
              </w:rPr>
            </w:pPr>
            <w:proofErr w:type="spellStart"/>
            <w:r w:rsidRPr="00780BF4">
              <w:rPr>
                <w:rFonts w:cstheme="minorHAnsi"/>
                <w:sz w:val="20"/>
                <w:szCs w:val="20"/>
              </w:rPr>
              <w:t>Bramlage</w:t>
            </w:r>
            <w:proofErr w:type="spellEnd"/>
            <w:r w:rsidRPr="00780BF4">
              <w:rPr>
                <w:rFonts w:cstheme="minorHAnsi"/>
                <w:sz w:val="20"/>
                <w:szCs w:val="20"/>
              </w:rPr>
              <w:t xml:space="preserve"> P, 2018 </w:t>
            </w:r>
            <w:r w:rsidR="00281E63">
              <w:rPr>
                <w:rFonts w:cstheme="minorHAnsi"/>
                <w:szCs w:val="20"/>
              </w:rPr>
              <w:fldChar w:fldCharType="begin"/>
            </w:r>
            <w:r w:rsidR="009A79CC">
              <w:rPr>
                <w:rFonts w:cstheme="minorHAnsi"/>
                <w:szCs w:val="20"/>
              </w:rPr>
              <w:instrText xml:space="preserve"> ADDIN EN.CITE &lt;EndNote&gt;&lt;Cite&gt;&lt;Author&gt;Bramlage&lt;/Author&gt;&lt;Year&gt;2018&lt;/Year&gt;&lt;RecNum&gt;230&lt;/RecNum&gt;&lt;DisplayText&gt;[25]&lt;/DisplayText&gt;&lt;record&gt;&lt;rec-number&gt;230&lt;/rec-number&gt;&lt;foreign-keys&gt;&lt;key app="EN" db-id="002vaavwdaf2t4e9sxp5da2fss5v9v059r5w" timestamp="1561451985"&gt;230&lt;/key&gt;&lt;/foreign-keys&gt;&lt;ref-type name="Journal Article"&gt;17&lt;/ref-type&gt;&lt;contributors&gt;&lt;authors&gt;&lt;author&gt;Bramlage, P.&lt;/author&gt;&lt;author&gt;Schmidt, S.&lt;/author&gt;&lt;author&gt;Sims, H.&lt;/author&gt;&lt;/authors&gt;&lt;/contributors&gt;&lt;auth-address&gt;Institute for Pharmacology and Preventive Medicine, Cloppenburg, Germany.&amp;#xD;Hexal AG, Holzkirchen, Germany.&lt;/auth-address&gt;&lt;titles&gt;&lt;title&gt;Fixed-dose vs free-dose combinations for the management of hypertension-An analysis of 81 958 patients&lt;/title&gt;&lt;secondary-title&gt;J Clin Hypertens (Greenwich)&lt;/secondary-title&gt;&lt;/titles&gt;&lt;periodical&gt;&lt;full-title&gt;Journal of Clinical Hypertension (Greenwich, Conn.)&lt;/full-title&gt;&lt;abbr-1&gt;J. Clin. Hypertens. (Greenwich)&lt;/abbr-1&gt;&lt;abbr-2&gt;J Clin Hypertens (Greenwich)&lt;/abbr-2&gt;&lt;/periodical&gt;&lt;pages&gt;705-715&lt;/pages&gt;&lt;volume&gt;20&lt;/volume&gt;&lt;number&gt;4&lt;/number&gt;&lt;edition&gt;2018/02/20&lt;/edition&gt;&lt;keywords&gt;&lt;keyword&gt;adherence&lt;/keyword&gt;&lt;keyword&gt;angiotensin receptor blocker&lt;/keyword&gt;&lt;keyword&gt;angiotensin-converting enzyme inhibitor&lt;/keyword&gt;&lt;keyword&gt;calcium antagonist&lt;/keyword&gt;&lt;keyword&gt;fixed-dose combination&lt;/keyword&gt;&lt;keyword&gt;hypertension&lt;/keyword&gt;&lt;/keywords&gt;&lt;dates&gt;&lt;year&gt;2018&lt;/year&gt;&lt;pub-dates&gt;&lt;date&gt;Apr&lt;/date&gt;&lt;/pub-dates&gt;&lt;/dates&gt;&lt;isbn&gt;1751-7176 (Electronic)&amp;#xD;1524-6175 (Linking)&lt;/isbn&gt;&lt;accession-num&gt;29457348&lt;/accession-num&gt;&lt;urls&gt;&lt;related-urls&gt;&lt;url&gt;https://www.ncbi.nlm.nih.gov/pubmed/29457348&lt;/url&gt;&lt;/related-urls&gt;&lt;/urls&gt;&lt;electronic-resource-num&gt;10.1111/jch.13240&lt;/electronic-resource-num&gt;&lt;/record&gt;&lt;/Cite&gt;&lt;/EndNote&gt;</w:instrText>
            </w:r>
            <w:r w:rsidR="00281E63">
              <w:rPr>
                <w:rFonts w:cstheme="minorHAnsi"/>
                <w:szCs w:val="20"/>
              </w:rPr>
              <w:fldChar w:fldCharType="separate"/>
            </w:r>
            <w:r w:rsidR="009A79CC">
              <w:rPr>
                <w:rFonts w:cstheme="minorHAnsi"/>
                <w:noProof/>
                <w:szCs w:val="20"/>
              </w:rPr>
              <w:t>[</w:t>
            </w:r>
            <w:hyperlink w:anchor="_ENREF_25" w:tooltip="Bramlage, 2018 #230" w:history="1">
              <w:r w:rsidR="009A79CC">
                <w:rPr>
                  <w:rFonts w:cstheme="minorHAnsi"/>
                  <w:noProof/>
                  <w:szCs w:val="20"/>
                </w:rPr>
                <w:t>25</w:t>
              </w:r>
            </w:hyperlink>
            <w:r w:rsidR="009A79CC">
              <w:rPr>
                <w:rFonts w:cstheme="minorHAnsi"/>
                <w:noProof/>
                <w:szCs w:val="20"/>
              </w:rPr>
              <w:t>]</w:t>
            </w:r>
            <w:r w:rsidR="00281E63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83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95F0DAF" w14:textId="26E5C23A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14</w:t>
            </w:r>
            <w:r w:rsidR="00637A4C">
              <w:rPr>
                <w:sz w:val="20"/>
                <w:szCs w:val="20"/>
              </w:rPr>
              <w:t xml:space="preserve"> </w:t>
            </w:r>
            <w:r w:rsidRPr="00780BF4">
              <w:rPr>
                <w:sz w:val="20"/>
                <w:szCs w:val="20"/>
              </w:rPr>
              <w:t>979</w:t>
            </w:r>
          </w:p>
        </w:tc>
        <w:tc>
          <w:tcPr>
            <w:tcW w:w="117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E9CB916" w14:textId="3A02BC44" w:rsidR="00867994" w:rsidRPr="00780BF4" w:rsidRDefault="003B5DA5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SPC</w:t>
            </w:r>
          </w:p>
        </w:tc>
        <w:tc>
          <w:tcPr>
            <w:tcW w:w="160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D75318B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olm/</w:t>
            </w:r>
            <w:proofErr w:type="spellStart"/>
            <w:r w:rsidRPr="00780BF4">
              <w:rPr>
                <w:sz w:val="20"/>
                <w:szCs w:val="20"/>
              </w:rPr>
              <w:t>amlo</w:t>
            </w:r>
            <w:proofErr w:type="spellEnd"/>
            <w:r w:rsidRPr="00780BF4">
              <w:rPr>
                <w:sz w:val="20"/>
                <w:szCs w:val="20"/>
              </w:rPr>
              <w:t>/HCTZ</w:t>
            </w:r>
          </w:p>
        </w:tc>
        <w:tc>
          <w:tcPr>
            <w:tcW w:w="98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3FA9650" w14:textId="77777777" w:rsidR="00867994" w:rsidRPr="00780BF4" w:rsidRDefault="00867994" w:rsidP="003B5DA5">
            <w:pPr>
              <w:spacing w:line="3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24 (0.16)</w:t>
            </w:r>
          </w:p>
        </w:tc>
        <w:tc>
          <w:tcPr>
            <w:tcW w:w="3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F65356F" w14:textId="77777777" w:rsidR="00867994" w:rsidRPr="00780BF4" w:rsidRDefault="00867994" w:rsidP="003B5DA5">
            <w:pPr>
              <w:spacing w:line="3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80BF4">
              <w:rPr>
                <w:sz w:val="20"/>
                <w:szCs w:val="20"/>
              </w:rPr>
              <w:t>Not reported</w:t>
            </w:r>
          </w:p>
        </w:tc>
      </w:tr>
      <w:tr w:rsidR="00FD33BC" w:rsidRPr="00780BF4" w14:paraId="781EA80E" w14:textId="77777777" w:rsidTr="00DE78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64" w:type="dxa"/>
            <w:gridSpan w:val="6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20C2CC8" w14:textId="53EC1922" w:rsidR="00FD33BC" w:rsidRPr="00780BF4" w:rsidRDefault="00FD33BC" w:rsidP="00BF4C06">
            <w:pPr>
              <w:pStyle w:val="BodyText"/>
              <w:spacing w:after="0"/>
              <w:ind w:right="590"/>
              <w:rPr>
                <w:b w:val="0"/>
                <w:sz w:val="20"/>
              </w:rPr>
            </w:pPr>
            <w:r w:rsidRPr="00780BF4">
              <w:rPr>
                <w:b w:val="0"/>
                <w:sz w:val="20"/>
              </w:rPr>
              <w:t xml:space="preserve">AF, atrial fibrillation; </w:t>
            </w:r>
            <w:proofErr w:type="spellStart"/>
            <w:r w:rsidRPr="00780BF4">
              <w:rPr>
                <w:b w:val="0"/>
                <w:sz w:val="20"/>
              </w:rPr>
              <w:t>amlo</w:t>
            </w:r>
            <w:proofErr w:type="spellEnd"/>
            <w:r w:rsidRPr="00780BF4">
              <w:rPr>
                <w:b w:val="0"/>
                <w:sz w:val="20"/>
              </w:rPr>
              <w:t xml:space="preserve">, amlodipine; </w:t>
            </w:r>
            <w:proofErr w:type="spellStart"/>
            <w:r w:rsidRPr="00780BF4">
              <w:rPr>
                <w:b w:val="0"/>
                <w:sz w:val="20"/>
              </w:rPr>
              <w:t>bis</w:t>
            </w:r>
            <w:proofErr w:type="spellEnd"/>
            <w:r w:rsidRPr="00780BF4">
              <w:rPr>
                <w:b w:val="0"/>
                <w:sz w:val="20"/>
              </w:rPr>
              <w:t xml:space="preserve">, bisoprolol; CHF, chronic heart failure; </w:t>
            </w:r>
            <w:proofErr w:type="spellStart"/>
            <w:r w:rsidRPr="00780BF4">
              <w:rPr>
                <w:b w:val="0"/>
                <w:sz w:val="20"/>
              </w:rPr>
              <w:t>chlo</w:t>
            </w:r>
            <w:proofErr w:type="spellEnd"/>
            <w:r w:rsidRPr="00780BF4">
              <w:rPr>
                <w:b w:val="0"/>
                <w:sz w:val="20"/>
              </w:rPr>
              <w:t xml:space="preserve">, chlorthalidone; HCTZ, hydrochlorothiazide; HTN, hypertension; NR, not reported; olm, olmesartan; per, perindopril; SAE, serious adverse event; </w:t>
            </w:r>
            <w:proofErr w:type="spellStart"/>
            <w:r w:rsidRPr="00780BF4">
              <w:rPr>
                <w:b w:val="0"/>
                <w:sz w:val="20"/>
              </w:rPr>
              <w:t>tel</w:t>
            </w:r>
            <w:proofErr w:type="spellEnd"/>
            <w:r w:rsidRPr="00780BF4">
              <w:rPr>
                <w:b w:val="0"/>
                <w:sz w:val="20"/>
              </w:rPr>
              <w:t xml:space="preserve">, telmisartan; </w:t>
            </w:r>
            <w:proofErr w:type="spellStart"/>
            <w:r w:rsidRPr="00780BF4">
              <w:rPr>
                <w:b w:val="0"/>
                <w:sz w:val="20"/>
              </w:rPr>
              <w:t>val</w:t>
            </w:r>
            <w:proofErr w:type="spellEnd"/>
            <w:r w:rsidRPr="00780BF4">
              <w:rPr>
                <w:b w:val="0"/>
                <w:sz w:val="20"/>
              </w:rPr>
              <w:t>, valsartan</w:t>
            </w:r>
            <w:r w:rsidR="00BF4C06">
              <w:rPr>
                <w:b w:val="0"/>
                <w:sz w:val="20"/>
              </w:rPr>
              <w:t>.</w:t>
            </w:r>
          </w:p>
        </w:tc>
      </w:tr>
    </w:tbl>
    <w:p w14:paraId="3509D15E" w14:textId="77777777" w:rsidR="00CF27C4" w:rsidRDefault="00CF27C4" w:rsidP="00CF27C4"/>
    <w:p w14:paraId="54B1D3FF" w14:textId="77777777" w:rsidR="00CF27C4" w:rsidRDefault="00CF27C4" w:rsidP="00CF27C4"/>
    <w:p w14:paraId="451EB71A" w14:textId="77777777" w:rsidR="00CF27C4" w:rsidRPr="00CF27C4" w:rsidRDefault="00CF27C4" w:rsidP="00CF27C4">
      <w:pPr>
        <w:sectPr w:rsidR="00CF27C4" w:rsidRPr="00CF27C4" w:rsidSect="001A21D6">
          <w:type w:val="continuous"/>
          <w:pgSz w:w="15840" w:h="12240" w:orient="landscape"/>
          <w:pgMar w:top="1440" w:right="1440" w:bottom="1440" w:left="1440" w:header="720" w:footer="196" w:gutter="0"/>
          <w:cols w:space="720"/>
          <w:docGrid w:linePitch="360"/>
        </w:sectPr>
      </w:pPr>
    </w:p>
    <w:p w14:paraId="4FEB82E3" w14:textId="5588D372" w:rsidR="005539DB" w:rsidRPr="007B32D7" w:rsidRDefault="005539DB" w:rsidP="003A43AD">
      <w:pPr>
        <w:pStyle w:val="Heading2"/>
      </w:pPr>
      <w:r w:rsidRPr="007B32D7">
        <w:lastRenderedPageBreak/>
        <w:t>T</w:t>
      </w:r>
      <w:r w:rsidR="00662873">
        <w:t>ABLE</w:t>
      </w:r>
      <w:r w:rsidRPr="007B32D7">
        <w:t xml:space="preserve"> S</w:t>
      </w:r>
      <w:r w:rsidR="00C466C3">
        <w:t>5</w:t>
      </w:r>
      <w:r w:rsidR="00BF4C06">
        <w:t>.</w:t>
      </w:r>
      <w:r>
        <w:t>Methodological reporting</w:t>
      </w:r>
      <w:r w:rsidRPr="007B32D7">
        <w:t xml:space="preserve"> assessment according to (A) NICE STA method of scoring </w:t>
      </w:r>
      <w:r>
        <w:t xml:space="preserve">RCTs </w:t>
      </w:r>
      <w:r w:rsidR="00281E63">
        <w:fldChar w:fldCharType="begin"/>
      </w:r>
      <w:r w:rsidR="009A79CC">
        <w:instrText xml:space="preserve"> ADDIN EN.CITE &lt;EndNote&gt;&lt;Cite&gt;&lt;Author&gt;National Institute for Health and Care Excellence (NICE)&lt;/Author&gt;&lt;Year&gt;2009&lt;/Year&gt;&lt;RecNum&gt;220&lt;/RecNum&gt;&lt;DisplayText&gt;[30]&lt;/DisplayText&gt;&lt;record&gt;&lt;rec-number&gt;220&lt;/rec-number&gt;&lt;foreign-keys&gt;&lt;key app="EN" db-id="002vaavwdaf2t4e9sxp5da2fss5v9v059r5w" timestamp="1561451823"&gt;220&lt;/key&gt;&lt;/foreign-keys&gt;&lt;ref-type name="Electronic Article"&gt;43&lt;/ref-type&gt;&lt;contributors&gt;&lt;authors&gt;&lt;author&gt;National Institute for Health and Care Excellence (NICE), &lt;/author&gt;&lt;/authors&gt;&lt;/contributors&gt;&lt;titles&gt;&lt;title&gt;Guide to the single technology appraisal process&lt;/title&gt;&lt;/titles&gt;&lt;dates&gt;&lt;year&gt;2009&lt;/year&gt;&lt;pub-dates&gt;&lt;date&gt;June 25, 2019&lt;/date&gt;&lt;/pub-dates&gt;&lt;/dates&gt;&lt;urls&gt;&lt;related-urls&gt;&lt;url&gt;https://www.nice.org.uk/Media/Default/About/what-we-do/NICE-guidance/NICE-technology-appraisals/Guide-to-the-single-technology-appraisal-process.pdf&lt;/url&gt;&lt;/related-urls&gt;&lt;/urls&gt;&lt;/record&gt;&lt;/Cite&gt;&lt;/EndNote&gt;</w:instrText>
      </w:r>
      <w:r w:rsidR="00281E63">
        <w:fldChar w:fldCharType="separate"/>
      </w:r>
      <w:r w:rsidR="009A79CC">
        <w:rPr>
          <w:noProof/>
        </w:rPr>
        <w:t>[</w:t>
      </w:r>
      <w:hyperlink w:anchor="_ENREF_30" w:tooltip="National Institute for Health and Care Excellence (NICE), 2009 #220" w:history="1">
        <w:r w:rsidR="009A79CC">
          <w:rPr>
            <w:noProof/>
          </w:rPr>
          <w:t>30</w:t>
        </w:r>
      </w:hyperlink>
      <w:r w:rsidR="009A79CC">
        <w:rPr>
          <w:noProof/>
        </w:rPr>
        <w:t>]</w:t>
      </w:r>
      <w:r w:rsidR="00281E63">
        <w:fldChar w:fldCharType="end"/>
      </w:r>
      <w:r w:rsidRPr="007B32D7">
        <w:t xml:space="preserve">, and (B) the Newcastle-Ottawa Quality assessment scale method of scoring observational studies </w:t>
      </w:r>
      <w:r w:rsidR="00281E63">
        <w:fldChar w:fldCharType="begin"/>
      </w:r>
      <w:r w:rsidR="009A79CC">
        <w:instrText xml:space="preserve"> ADDIN EN.CITE &lt;EndNote&gt;&lt;Cite ExcludeYear="1"&gt;&lt;Author&gt;Wells&lt;/Author&gt;&lt;RecNum&gt;227&lt;/RecNum&gt;&lt;DisplayText&gt;[31]&lt;/DisplayText&gt;&lt;record&gt;&lt;rec-number&gt;227&lt;/rec-number&gt;&lt;foreign-keys&gt;&lt;key app="EN" db-id="002vaavwdaf2t4e9sxp5da2fss5v9v059r5w" timestamp="1561451985"&gt;227&lt;/key&gt;&lt;/foreign-keys&gt;&lt;ref-type name="Web Page"&gt;12&lt;/ref-type&gt;&lt;contributors&gt;&lt;authors&gt;&lt;author&gt;Wells, G. &lt;/author&gt;&lt;author&gt;Shea, B. &lt;/author&gt;&lt;author&gt;O’Connell, D. &lt;/author&gt;&lt;author&gt;Robertson, J.&lt;/author&gt;&lt;author&gt;Peterson, J. &lt;/author&gt;&lt;author&gt;Welch, V. &lt;/author&gt;&lt;author&gt;Losos, M. &lt;/author&gt;&lt;author&gt;Tugwel, P.&lt;/author&gt;&lt;/authors&gt;&lt;/contributors&gt;&lt;titles&gt;&lt;title&gt;The Newcastle-Ottawa scale (NOS) for assessing the quailty of nonrandomised studies in meta-analyses&lt;/title&gt;&lt;/titles&gt;&lt;volume&gt;2019&lt;/volume&gt;&lt;number&gt;April 18&lt;/number&gt;&lt;dates&gt;&lt;/dates&gt;&lt;urls&gt;&lt;related-urls&gt;&lt;url&gt;http://www.ohri.ca/programs/clinical_epidemiology/oxford.asp&lt;/url&gt;&lt;/related-urls&gt;&lt;/urls&gt;&lt;research-notes&gt;file:///C:/Users/burrowsk/Documents/Old%20Dell/WORK/appe-fm3.pdf&lt;/research-notes&gt;&lt;/record&gt;&lt;/Cite&gt;&lt;/EndNote&gt;</w:instrText>
      </w:r>
      <w:r w:rsidR="00281E63">
        <w:fldChar w:fldCharType="separate"/>
      </w:r>
      <w:r w:rsidR="009A79CC">
        <w:rPr>
          <w:noProof/>
        </w:rPr>
        <w:t>[</w:t>
      </w:r>
      <w:hyperlink w:anchor="_ENREF_31" w:tooltip="Wells,  #227" w:history="1">
        <w:r w:rsidR="009A79CC">
          <w:rPr>
            <w:noProof/>
          </w:rPr>
          <w:t>31</w:t>
        </w:r>
      </w:hyperlink>
      <w:r w:rsidR="009A79CC">
        <w:rPr>
          <w:noProof/>
        </w:rPr>
        <w:t>]</w:t>
      </w:r>
      <w:r w:rsidR="00281E63">
        <w:fldChar w:fldCharType="end"/>
      </w:r>
    </w:p>
    <w:tbl>
      <w:tblPr>
        <w:tblStyle w:val="GridTable1Light"/>
        <w:tblW w:w="14107" w:type="dxa"/>
        <w:tblLayout w:type="fixed"/>
        <w:tblLook w:val="04A0" w:firstRow="1" w:lastRow="0" w:firstColumn="1" w:lastColumn="0" w:noHBand="0" w:noVBand="1"/>
      </w:tblPr>
      <w:tblGrid>
        <w:gridCol w:w="1124"/>
        <w:gridCol w:w="998"/>
        <w:gridCol w:w="992"/>
        <w:gridCol w:w="1276"/>
        <w:gridCol w:w="1134"/>
        <w:gridCol w:w="1134"/>
        <w:gridCol w:w="1275"/>
        <w:gridCol w:w="1418"/>
        <w:gridCol w:w="1369"/>
        <w:gridCol w:w="1259"/>
        <w:gridCol w:w="1426"/>
        <w:gridCol w:w="702"/>
      </w:tblGrid>
      <w:tr w:rsidR="005539DB" w:rsidRPr="00130198" w14:paraId="0F65FDF3" w14:textId="77777777" w:rsidTr="00DE78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07" w:type="dxa"/>
            <w:gridSpan w:val="12"/>
            <w:tcBorders>
              <w:bottom w:val="none" w:sz="0" w:space="0" w:color="auto"/>
            </w:tcBorders>
          </w:tcPr>
          <w:p w14:paraId="19092891" w14:textId="77777777" w:rsidR="005539DB" w:rsidRPr="00130198" w:rsidRDefault="005539DB" w:rsidP="005539DB">
            <w:pPr>
              <w:spacing w:line="240" w:lineRule="auto"/>
              <w:rPr>
                <w:szCs w:val="20"/>
              </w:rPr>
            </w:pPr>
            <w:r w:rsidRPr="00130198">
              <w:rPr>
                <w:szCs w:val="20"/>
              </w:rPr>
              <w:t>(A)</w:t>
            </w:r>
          </w:p>
        </w:tc>
      </w:tr>
      <w:tr w:rsidR="005539DB" w:rsidRPr="00130198" w14:paraId="48CB46BE" w14:textId="77777777" w:rsidTr="00007F7B">
        <w:trPr>
          <w:trHeight w:val="6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4" w:type="dxa"/>
            <w:vMerge w:val="restart"/>
            <w:hideMark/>
          </w:tcPr>
          <w:p w14:paraId="56CBFA64" w14:textId="77777777" w:rsidR="005539DB" w:rsidRPr="00130198" w:rsidRDefault="005539DB" w:rsidP="005539DB">
            <w:pPr>
              <w:spacing w:line="240" w:lineRule="auto"/>
              <w:jc w:val="center"/>
              <w:rPr>
                <w:szCs w:val="20"/>
              </w:rPr>
            </w:pPr>
            <w:r w:rsidRPr="00130198">
              <w:rPr>
                <w:szCs w:val="20"/>
              </w:rPr>
              <w:t xml:space="preserve">Study (Author, year) </w:t>
            </w:r>
          </w:p>
        </w:tc>
        <w:tc>
          <w:tcPr>
            <w:tcW w:w="998" w:type="dxa"/>
            <w:vMerge w:val="restart"/>
            <w:hideMark/>
          </w:tcPr>
          <w:p w14:paraId="6A51A11F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Randomization</w:t>
            </w:r>
          </w:p>
        </w:tc>
        <w:tc>
          <w:tcPr>
            <w:tcW w:w="992" w:type="dxa"/>
            <w:vMerge w:val="restart"/>
            <w:hideMark/>
          </w:tcPr>
          <w:p w14:paraId="589F1773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Concealment of allocation</w:t>
            </w:r>
          </w:p>
        </w:tc>
        <w:tc>
          <w:tcPr>
            <w:tcW w:w="1276" w:type="dxa"/>
            <w:vMerge w:val="restart"/>
            <w:hideMark/>
          </w:tcPr>
          <w:p w14:paraId="6A5373E9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Groups similar at baseline</w:t>
            </w:r>
          </w:p>
        </w:tc>
        <w:tc>
          <w:tcPr>
            <w:tcW w:w="1134" w:type="dxa"/>
            <w:vMerge w:val="restart"/>
            <w:hideMark/>
          </w:tcPr>
          <w:p w14:paraId="1E92A962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Blinded to allocation</w:t>
            </w:r>
          </w:p>
        </w:tc>
        <w:tc>
          <w:tcPr>
            <w:tcW w:w="1134" w:type="dxa"/>
            <w:vMerge w:val="restart"/>
            <w:hideMark/>
          </w:tcPr>
          <w:p w14:paraId="7B78D21D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Drop out imbalance?</w:t>
            </w:r>
          </w:p>
        </w:tc>
        <w:tc>
          <w:tcPr>
            <w:tcW w:w="1275" w:type="dxa"/>
            <w:vMerge w:val="restart"/>
            <w:hideMark/>
          </w:tcPr>
          <w:p w14:paraId="6521A79B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More outcomes than reported</w:t>
            </w:r>
          </w:p>
        </w:tc>
        <w:tc>
          <w:tcPr>
            <w:tcW w:w="1418" w:type="dxa"/>
            <w:vMerge w:val="restart"/>
            <w:hideMark/>
          </w:tcPr>
          <w:p w14:paraId="5727D5ED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Were the interventions clearly described?</w:t>
            </w:r>
          </w:p>
        </w:tc>
        <w:tc>
          <w:tcPr>
            <w:tcW w:w="1369" w:type="dxa"/>
            <w:vMerge w:val="restart"/>
            <w:hideMark/>
          </w:tcPr>
          <w:p w14:paraId="2E46BF2A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Were the eligibility criteria clearly described?</w:t>
            </w:r>
          </w:p>
        </w:tc>
        <w:tc>
          <w:tcPr>
            <w:tcW w:w="1259" w:type="dxa"/>
            <w:vMerge w:val="restart"/>
            <w:hideMark/>
          </w:tcPr>
          <w:p w14:paraId="6B206E78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Were all potential confounders considered?</w:t>
            </w:r>
          </w:p>
        </w:tc>
        <w:tc>
          <w:tcPr>
            <w:tcW w:w="1426" w:type="dxa"/>
            <w:vMerge w:val="restart"/>
            <w:hideMark/>
          </w:tcPr>
          <w:p w14:paraId="563AE4FB" w14:textId="77777777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Were appropriate statistical analysis implemented?</w:t>
            </w:r>
          </w:p>
        </w:tc>
        <w:tc>
          <w:tcPr>
            <w:tcW w:w="702" w:type="dxa"/>
            <w:vMerge w:val="restart"/>
            <w:noWrap/>
            <w:hideMark/>
          </w:tcPr>
          <w:p w14:paraId="2C6F66E6" w14:textId="56FE3EC4" w:rsidR="005539DB" w:rsidRPr="00130198" w:rsidRDefault="005539DB" w:rsidP="005539D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Cs w:val="20"/>
              </w:rPr>
            </w:pPr>
            <w:r w:rsidRPr="00130198">
              <w:rPr>
                <w:b/>
                <w:szCs w:val="20"/>
              </w:rPr>
              <w:t>ITT</w:t>
            </w:r>
          </w:p>
        </w:tc>
      </w:tr>
      <w:tr w:rsidR="005539DB" w:rsidRPr="00130198" w14:paraId="7EE9512E" w14:textId="77777777" w:rsidTr="00007F7B">
        <w:trPr>
          <w:trHeight w:val="4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4" w:type="dxa"/>
            <w:vMerge/>
            <w:hideMark/>
          </w:tcPr>
          <w:p w14:paraId="3965C1EA" w14:textId="77777777" w:rsidR="005539DB" w:rsidRPr="00130198" w:rsidRDefault="005539DB" w:rsidP="005539DB">
            <w:pPr>
              <w:spacing w:line="240" w:lineRule="auto"/>
              <w:rPr>
                <w:szCs w:val="20"/>
              </w:rPr>
            </w:pPr>
          </w:p>
        </w:tc>
        <w:tc>
          <w:tcPr>
            <w:tcW w:w="998" w:type="dxa"/>
            <w:vMerge/>
            <w:hideMark/>
          </w:tcPr>
          <w:p w14:paraId="0FCCEE26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992" w:type="dxa"/>
            <w:vMerge/>
            <w:hideMark/>
          </w:tcPr>
          <w:p w14:paraId="43D8EDDD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1276" w:type="dxa"/>
            <w:vMerge/>
            <w:hideMark/>
          </w:tcPr>
          <w:p w14:paraId="742A0AC1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1134" w:type="dxa"/>
            <w:vMerge/>
            <w:hideMark/>
          </w:tcPr>
          <w:p w14:paraId="0BEB754B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1134" w:type="dxa"/>
            <w:vMerge/>
            <w:hideMark/>
          </w:tcPr>
          <w:p w14:paraId="62FF765E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1275" w:type="dxa"/>
            <w:vMerge/>
            <w:hideMark/>
          </w:tcPr>
          <w:p w14:paraId="7D6CCFDB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1418" w:type="dxa"/>
            <w:vMerge/>
            <w:hideMark/>
          </w:tcPr>
          <w:p w14:paraId="526F1159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1369" w:type="dxa"/>
            <w:vMerge/>
            <w:hideMark/>
          </w:tcPr>
          <w:p w14:paraId="09F968DD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1259" w:type="dxa"/>
            <w:vMerge/>
            <w:hideMark/>
          </w:tcPr>
          <w:p w14:paraId="40389E7B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1426" w:type="dxa"/>
            <w:vMerge/>
            <w:hideMark/>
          </w:tcPr>
          <w:p w14:paraId="5724B75D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  <w:tc>
          <w:tcPr>
            <w:tcW w:w="702" w:type="dxa"/>
            <w:vMerge/>
            <w:hideMark/>
          </w:tcPr>
          <w:p w14:paraId="369B4D18" w14:textId="77777777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Cs w:val="20"/>
              </w:rPr>
            </w:pPr>
          </w:p>
        </w:tc>
      </w:tr>
      <w:tr w:rsidR="005539DB" w:rsidRPr="00130198" w14:paraId="5688FCD4" w14:textId="77777777" w:rsidTr="00007F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4" w:type="dxa"/>
          </w:tcPr>
          <w:p w14:paraId="57DC4C25" w14:textId="4D6CD7DE" w:rsidR="005539DB" w:rsidRPr="00130198" w:rsidRDefault="00867994" w:rsidP="009A79CC">
            <w:pPr>
              <w:spacing w:line="240" w:lineRule="auto"/>
              <w:rPr>
                <w:szCs w:val="20"/>
              </w:rPr>
            </w:pPr>
            <w:r w:rsidRPr="00130198">
              <w:rPr>
                <w:szCs w:val="20"/>
              </w:rPr>
              <w:t xml:space="preserve">Webster R, 2018 </w:t>
            </w:r>
            <w:r w:rsidR="00281E63">
              <w:rPr>
                <w:szCs w:val="20"/>
              </w:rPr>
              <w:fldChar w:fldCharType="begin">
                <w:fldData xml:space="preserve">PEVuZE5vdGU+PENpdGU+PEF1dGhvcj5XZWJzdGVyPC9BdXRob3I+PFllYXI+MjAxODwvWWVhcj48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XZWJzdGVyPC9BdXRob3I+PFllYXI+MjAxODwvWWVhcj48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29" w:tooltip="Webster, 2018 #232" w:history="1">
              <w:r w:rsidR="009A79CC">
                <w:rPr>
                  <w:noProof/>
                  <w:szCs w:val="20"/>
                </w:rPr>
                <w:t>29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  <w:r w:rsidRPr="00130198">
              <w:rPr>
                <w:szCs w:val="20"/>
              </w:rPr>
              <w:t xml:space="preserve"> </w:t>
            </w:r>
          </w:p>
        </w:tc>
        <w:tc>
          <w:tcPr>
            <w:tcW w:w="998" w:type="dxa"/>
            <w:noWrap/>
          </w:tcPr>
          <w:p w14:paraId="3961F9CA" w14:textId="0305AAB8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992" w:type="dxa"/>
            <w:noWrap/>
          </w:tcPr>
          <w:p w14:paraId="7EB885C2" w14:textId="4C0017A7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proofErr w:type="spellStart"/>
            <w:r>
              <w:rPr>
                <w:szCs w:val="20"/>
              </w:rPr>
              <w:t>H</w:t>
            </w:r>
            <w:r w:rsidR="005539DB" w:rsidRPr="00130198">
              <w:rPr>
                <w:szCs w:val="20"/>
              </w:rPr>
              <w:t>ig</w:t>
            </w:r>
            <w:r>
              <w:rPr>
                <w:szCs w:val="20"/>
              </w:rPr>
              <w:t>H</w:t>
            </w:r>
            <w:proofErr w:type="spellEnd"/>
          </w:p>
        </w:tc>
        <w:tc>
          <w:tcPr>
            <w:tcW w:w="1276" w:type="dxa"/>
            <w:noWrap/>
          </w:tcPr>
          <w:p w14:paraId="07F05958" w14:textId="3A982DF2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134" w:type="dxa"/>
            <w:noWrap/>
          </w:tcPr>
          <w:p w14:paraId="2AA02DCE" w14:textId="337F61BC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proofErr w:type="spellStart"/>
            <w:r>
              <w:rPr>
                <w:szCs w:val="20"/>
              </w:rPr>
              <w:t>H</w:t>
            </w:r>
            <w:r w:rsidR="005539DB" w:rsidRPr="00130198">
              <w:rPr>
                <w:szCs w:val="20"/>
              </w:rPr>
              <w:t>ig</w:t>
            </w:r>
            <w:r>
              <w:rPr>
                <w:szCs w:val="20"/>
              </w:rPr>
              <w:t>H</w:t>
            </w:r>
            <w:proofErr w:type="spellEnd"/>
          </w:p>
        </w:tc>
        <w:tc>
          <w:tcPr>
            <w:tcW w:w="1134" w:type="dxa"/>
            <w:noWrap/>
          </w:tcPr>
          <w:p w14:paraId="5E0A1173" w14:textId="38D54070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75" w:type="dxa"/>
            <w:noWrap/>
          </w:tcPr>
          <w:p w14:paraId="434C4BE8" w14:textId="6815EC0A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418" w:type="dxa"/>
            <w:noWrap/>
          </w:tcPr>
          <w:p w14:paraId="6108E908" w14:textId="2C0D364B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369" w:type="dxa"/>
            <w:noWrap/>
          </w:tcPr>
          <w:p w14:paraId="2DE0CB5F" w14:textId="11E89BFD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59" w:type="dxa"/>
            <w:noWrap/>
          </w:tcPr>
          <w:p w14:paraId="23E6D1D5" w14:textId="23B4E9FE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426" w:type="dxa"/>
            <w:noWrap/>
          </w:tcPr>
          <w:p w14:paraId="690C9571" w14:textId="6E8167C6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702" w:type="dxa"/>
            <w:noWrap/>
          </w:tcPr>
          <w:p w14:paraId="22CE11AE" w14:textId="7577011A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</w:tr>
      <w:tr w:rsidR="005539DB" w:rsidRPr="00130198" w14:paraId="407E957C" w14:textId="77777777" w:rsidTr="00007F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4" w:type="dxa"/>
            <w:hideMark/>
          </w:tcPr>
          <w:p w14:paraId="605828D4" w14:textId="3C9C8B96" w:rsidR="005539DB" w:rsidRPr="00130198" w:rsidRDefault="005539DB" w:rsidP="009A79CC">
            <w:pPr>
              <w:spacing w:line="240" w:lineRule="auto"/>
              <w:rPr>
                <w:szCs w:val="20"/>
              </w:rPr>
            </w:pPr>
            <w:proofErr w:type="spellStart"/>
            <w:r w:rsidRPr="00130198">
              <w:rPr>
                <w:szCs w:val="20"/>
              </w:rPr>
              <w:t>Mourad</w:t>
            </w:r>
            <w:proofErr w:type="spellEnd"/>
            <w:r w:rsidR="00130198" w:rsidRPr="00130198">
              <w:rPr>
                <w:szCs w:val="20"/>
              </w:rPr>
              <w:t xml:space="preserve"> JJ</w:t>
            </w:r>
            <w:r w:rsidRPr="00130198">
              <w:rPr>
                <w:szCs w:val="20"/>
              </w:rPr>
              <w:t xml:space="preserve">, 2017 </w:t>
            </w:r>
            <w:r w:rsidR="00281E63">
              <w:rPr>
                <w:szCs w:val="20"/>
              </w:rPr>
              <w:fldChar w:fldCharType="begin">
                <w:fldData xml:space="preserve">PEVuZE5vdGU+PENpdGU+PEF1dGhvcj5Nb3VyYWQ8L0F1dGhvcj48WWVhcj4yMDE3PC9ZZWFyPjxS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==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Nb3VyYWQ8L0F1dGhvcj48WWVhcj4yMDE3PC9ZZWFyPjxS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==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22" w:tooltip="Mourad, 2017 #228" w:history="1">
              <w:r w:rsidR="009A79CC">
                <w:rPr>
                  <w:noProof/>
                  <w:szCs w:val="20"/>
                </w:rPr>
                <w:t>22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</w:p>
        </w:tc>
        <w:tc>
          <w:tcPr>
            <w:tcW w:w="998" w:type="dxa"/>
            <w:noWrap/>
            <w:hideMark/>
          </w:tcPr>
          <w:p w14:paraId="312348B9" w14:textId="71722B1E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992" w:type="dxa"/>
            <w:noWrap/>
            <w:hideMark/>
          </w:tcPr>
          <w:p w14:paraId="31A9B6C7" w14:textId="43ED14A9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76" w:type="dxa"/>
            <w:noWrap/>
            <w:hideMark/>
          </w:tcPr>
          <w:p w14:paraId="56D5B467" w14:textId="793E6D7C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134" w:type="dxa"/>
            <w:noWrap/>
            <w:hideMark/>
          </w:tcPr>
          <w:p w14:paraId="5F76B187" w14:textId="6AFB22EF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134" w:type="dxa"/>
            <w:noWrap/>
            <w:hideMark/>
          </w:tcPr>
          <w:p w14:paraId="67856746" w14:textId="3F781273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75" w:type="dxa"/>
            <w:noWrap/>
            <w:hideMark/>
          </w:tcPr>
          <w:p w14:paraId="03D7E377" w14:textId="7C68A7B5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418" w:type="dxa"/>
            <w:noWrap/>
            <w:hideMark/>
          </w:tcPr>
          <w:p w14:paraId="0C3E0973" w14:textId="55F6B41A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369" w:type="dxa"/>
            <w:noWrap/>
            <w:hideMark/>
          </w:tcPr>
          <w:p w14:paraId="42FD439D" w14:textId="74683244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59" w:type="dxa"/>
            <w:noWrap/>
            <w:hideMark/>
          </w:tcPr>
          <w:p w14:paraId="0917B8C7" w14:textId="5C5D5F53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426" w:type="dxa"/>
            <w:noWrap/>
            <w:hideMark/>
          </w:tcPr>
          <w:p w14:paraId="6E185C7E" w14:textId="051EE07A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702" w:type="dxa"/>
            <w:noWrap/>
            <w:hideMark/>
          </w:tcPr>
          <w:p w14:paraId="37A14270" w14:textId="0C965C53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</w:tr>
      <w:tr w:rsidR="005539DB" w:rsidRPr="00130198" w14:paraId="538D92D1" w14:textId="77777777" w:rsidTr="00007F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4" w:type="dxa"/>
            <w:hideMark/>
          </w:tcPr>
          <w:p w14:paraId="533984DF" w14:textId="274F0714" w:rsidR="005539DB" w:rsidRPr="00130198" w:rsidRDefault="005539DB" w:rsidP="009A79CC">
            <w:pPr>
              <w:spacing w:line="240" w:lineRule="auto"/>
              <w:rPr>
                <w:szCs w:val="20"/>
              </w:rPr>
            </w:pPr>
            <w:proofErr w:type="spellStart"/>
            <w:r w:rsidRPr="00130198">
              <w:rPr>
                <w:szCs w:val="20"/>
              </w:rPr>
              <w:t>Nedogoda</w:t>
            </w:r>
            <w:proofErr w:type="spellEnd"/>
            <w:r w:rsidRPr="00130198">
              <w:rPr>
                <w:szCs w:val="20"/>
              </w:rPr>
              <w:t xml:space="preserve">, 2017 </w:t>
            </w:r>
            <w:r w:rsidR="00281E63">
              <w:rPr>
                <w:szCs w:val="20"/>
              </w:rPr>
              <w:fldChar w:fldCharType="begin"/>
            </w:r>
            <w:r w:rsidR="009A79CC">
              <w:rPr>
                <w:szCs w:val="20"/>
              </w:rPr>
              <w:instrText xml:space="preserve"> ADDIN EN.CITE &lt;EndNote&gt;&lt;Cite&gt;&lt;Author&gt;Nedogoda&lt;/Author&gt;&lt;Year&gt;2017&lt;/Year&gt;&lt;RecNum&gt;231&lt;/RecNum&gt;&lt;DisplayText&gt;[23]&lt;/DisplayText&gt;&lt;record&gt;&lt;rec-number&gt;231&lt;/rec-number&gt;&lt;foreign-keys&gt;&lt;key app="EN" db-id="002vaavwdaf2t4e9sxp5da2fss5v9v059r5w" timestamp="1561451985"&gt;231&lt;/key&gt;&lt;/foreign-keys&gt;&lt;ref-type name="Journal Article"&gt;17&lt;/ref-type&gt;&lt;contributors&gt;&lt;authors&gt;&lt;author&gt;Nedogoda, S. V.&lt;/author&gt;&lt;author&gt;Stojanov, V. J.&lt;/author&gt;&lt;/authors&gt;&lt;/contributors&gt;&lt;auth-address&gt;Department Volgograd Medical State University, Volgograd, Russia. nedogodasv@rambler.ru.&amp;#xD;Center for Hypertension, Clinical Center of Serbia, Medical School University of Belgrade, Belgrade, Serbia.&lt;/auth-address&gt;&lt;titles&gt;&lt;title&gt;Single-pill combination of perindopril/indapamide/amlodipine in patients with uncontrolled hypertension: a randomized controlled trial&lt;/title&gt;&lt;secondary-title&gt;Cardiol Ther&lt;/secondary-title&gt;&lt;/titles&gt;&lt;pages&gt;91-104&lt;/pages&gt;&lt;volume&gt;6&lt;/volume&gt;&lt;number&gt;1&lt;/number&gt;&lt;edition&gt;2017/02/10&lt;/edition&gt;&lt;keywords&gt;&lt;keyword&gt;Amlodipine&lt;/keyword&gt;&lt;keyword&gt;Antihypertensive&lt;/keyword&gt;&lt;keyword&gt;Indapamide&lt;/keyword&gt;&lt;keyword&gt;Perindopril&lt;/keyword&gt;&lt;keyword&gt;Single-pill combination&lt;/keyword&gt;&lt;keyword&gt;Uncontrolled essential hypertension&lt;/keyword&gt;&lt;/keywords&gt;&lt;dates&gt;&lt;year&gt;2017&lt;/year&gt;&lt;pub-dates&gt;&lt;date&gt;Jun&lt;/date&gt;&lt;/pub-dates&gt;&lt;/dates&gt;&lt;isbn&gt;2193-8261 (Print)&amp;#xD;2193-6544 (Linking)&lt;/isbn&gt;&lt;accession-num&gt;28181192&lt;/accession-num&gt;&lt;urls&gt;&lt;related-urls&gt;&lt;url&gt;https://www.ncbi.nlm.nih.gov/pubmed/28181192&lt;/url&gt;&lt;/related-urls&gt;&lt;/urls&gt;&lt;custom2&gt;PMC5446818&lt;/custom2&gt;&lt;electronic-resource-num&gt;10.1007/s40119-017-0085-7&lt;/electronic-resource-num&gt;&lt;/record&gt;&lt;/Cite&gt;&lt;/EndNote&gt;</w:instrText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23" w:tooltip="Nedogoda, 2017 #231" w:history="1">
              <w:r w:rsidR="009A79CC">
                <w:rPr>
                  <w:noProof/>
                  <w:szCs w:val="20"/>
                </w:rPr>
                <w:t>23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</w:p>
        </w:tc>
        <w:tc>
          <w:tcPr>
            <w:tcW w:w="998" w:type="dxa"/>
            <w:noWrap/>
            <w:hideMark/>
          </w:tcPr>
          <w:p w14:paraId="60AB3C25" w14:textId="7F6091DF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992" w:type="dxa"/>
            <w:noWrap/>
            <w:hideMark/>
          </w:tcPr>
          <w:p w14:paraId="242F4F2E" w14:textId="5D0E9801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proofErr w:type="spellStart"/>
            <w:r>
              <w:rPr>
                <w:szCs w:val="20"/>
              </w:rPr>
              <w:t>H</w:t>
            </w:r>
            <w:r w:rsidR="005539DB" w:rsidRPr="00130198">
              <w:rPr>
                <w:szCs w:val="20"/>
              </w:rPr>
              <w:t>ig</w:t>
            </w:r>
            <w:r>
              <w:rPr>
                <w:szCs w:val="20"/>
              </w:rPr>
              <w:t>H</w:t>
            </w:r>
            <w:proofErr w:type="spellEnd"/>
          </w:p>
        </w:tc>
        <w:tc>
          <w:tcPr>
            <w:tcW w:w="1276" w:type="dxa"/>
            <w:noWrap/>
            <w:hideMark/>
          </w:tcPr>
          <w:p w14:paraId="45FD553A" w14:textId="13EA37D5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134" w:type="dxa"/>
            <w:noWrap/>
            <w:hideMark/>
          </w:tcPr>
          <w:p w14:paraId="22BB70C8" w14:textId="2FA50040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proofErr w:type="spellStart"/>
            <w:r>
              <w:rPr>
                <w:szCs w:val="20"/>
              </w:rPr>
              <w:t>H</w:t>
            </w:r>
            <w:r w:rsidR="005539DB" w:rsidRPr="00130198">
              <w:rPr>
                <w:szCs w:val="20"/>
              </w:rPr>
              <w:t>ig</w:t>
            </w:r>
            <w:r>
              <w:rPr>
                <w:szCs w:val="20"/>
              </w:rPr>
              <w:t>H</w:t>
            </w:r>
            <w:proofErr w:type="spellEnd"/>
          </w:p>
        </w:tc>
        <w:tc>
          <w:tcPr>
            <w:tcW w:w="1134" w:type="dxa"/>
            <w:noWrap/>
            <w:hideMark/>
          </w:tcPr>
          <w:p w14:paraId="0BE272EA" w14:textId="6807639A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75" w:type="dxa"/>
            <w:noWrap/>
            <w:hideMark/>
          </w:tcPr>
          <w:p w14:paraId="095F2EB6" w14:textId="7E84E84D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418" w:type="dxa"/>
            <w:noWrap/>
            <w:hideMark/>
          </w:tcPr>
          <w:p w14:paraId="238FBC55" w14:textId="4BD0DE9D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369" w:type="dxa"/>
            <w:noWrap/>
            <w:hideMark/>
          </w:tcPr>
          <w:p w14:paraId="5C38D5E7" w14:textId="26F904A1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59" w:type="dxa"/>
            <w:noWrap/>
            <w:hideMark/>
          </w:tcPr>
          <w:p w14:paraId="0B72F4A2" w14:textId="3A3354ED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426" w:type="dxa"/>
            <w:noWrap/>
            <w:hideMark/>
          </w:tcPr>
          <w:p w14:paraId="541FAC0A" w14:textId="5E4DEA07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702" w:type="dxa"/>
            <w:noWrap/>
            <w:hideMark/>
          </w:tcPr>
          <w:p w14:paraId="5E17D685" w14:textId="6E17F7E4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</w:tr>
      <w:tr w:rsidR="005539DB" w:rsidRPr="00130198" w14:paraId="33A60A46" w14:textId="77777777" w:rsidTr="00007F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4" w:type="dxa"/>
          </w:tcPr>
          <w:p w14:paraId="79464858" w14:textId="67601C6A" w:rsidR="005539DB" w:rsidRPr="00130198" w:rsidRDefault="00867994" w:rsidP="009A79CC">
            <w:pPr>
              <w:spacing w:line="240" w:lineRule="auto"/>
              <w:rPr>
                <w:szCs w:val="20"/>
              </w:rPr>
            </w:pPr>
            <w:r w:rsidRPr="00130198">
              <w:rPr>
                <w:szCs w:val="20"/>
              </w:rPr>
              <w:t xml:space="preserve">Mancia G, 2015 </w:t>
            </w:r>
            <w:r w:rsidR="00281E63">
              <w:rPr>
                <w:szCs w:val="20"/>
              </w:rPr>
              <w:fldChar w:fldCharType="begin">
                <w:fldData xml:space="preserve">PEVuZE5vdGU+PENpdGU+PEF1dGhvcj5NYW5jaWE8L0F1dGhvcj48WWVhcj4yMDE1PC9ZZWFyPjxS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</w:fldData>
              </w:fldChar>
            </w:r>
            <w:r w:rsidR="009A79CC">
              <w:rPr>
                <w:szCs w:val="20"/>
              </w:rPr>
              <w:instrText xml:space="preserve"> ADDIN EN.CITE </w:instrText>
            </w:r>
            <w:r w:rsidR="009A79CC">
              <w:rPr>
                <w:szCs w:val="20"/>
              </w:rPr>
              <w:fldChar w:fldCharType="begin">
                <w:fldData xml:space="preserve">PEVuZE5vdGU+PENpdGU+PEF1dGhvcj5NYW5jaWE8L0F1dGhvcj48WWVhcj4yMDE1PC9ZZWFyPjxS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</w:fldData>
              </w:fldChar>
            </w:r>
            <w:r w:rsidR="009A79CC">
              <w:rPr>
                <w:szCs w:val="20"/>
              </w:rPr>
              <w:instrText xml:space="preserve"> ADDIN EN.CITE.DATA </w:instrText>
            </w:r>
            <w:r w:rsidR="009A79CC">
              <w:rPr>
                <w:szCs w:val="20"/>
              </w:rPr>
            </w:r>
            <w:r w:rsidR="009A79CC">
              <w:rPr>
                <w:szCs w:val="20"/>
              </w:rPr>
              <w:fldChar w:fldCharType="end"/>
            </w:r>
            <w:r w:rsidR="00281E63">
              <w:rPr>
                <w:szCs w:val="20"/>
              </w:rPr>
              <w:fldChar w:fldCharType="separate"/>
            </w:r>
            <w:r w:rsidR="009A79CC">
              <w:rPr>
                <w:noProof/>
                <w:szCs w:val="20"/>
              </w:rPr>
              <w:t>[</w:t>
            </w:r>
            <w:hyperlink w:anchor="_ENREF_11" w:tooltip="Mancia, 2015 #234" w:history="1">
              <w:r w:rsidR="009A79CC">
                <w:rPr>
                  <w:noProof/>
                  <w:szCs w:val="20"/>
                </w:rPr>
                <w:t>11</w:t>
              </w:r>
            </w:hyperlink>
            <w:r w:rsidR="009A79CC">
              <w:rPr>
                <w:noProof/>
                <w:szCs w:val="20"/>
              </w:rPr>
              <w:t>]</w:t>
            </w:r>
            <w:r w:rsidR="00281E63">
              <w:rPr>
                <w:szCs w:val="20"/>
              </w:rPr>
              <w:fldChar w:fldCharType="end"/>
            </w:r>
          </w:p>
        </w:tc>
        <w:tc>
          <w:tcPr>
            <w:tcW w:w="998" w:type="dxa"/>
            <w:noWrap/>
          </w:tcPr>
          <w:p w14:paraId="185251CE" w14:textId="288DCE81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992" w:type="dxa"/>
            <w:noWrap/>
          </w:tcPr>
          <w:p w14:paraId="29190CCD" w14:textId="6337FB42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76" w:type="dxa"/>
            <w:noWrap/>
          </w:tcPr>
          <w:p w14:paraId="410CDA75" w14:textId="75AF0F5B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134" w:type="dxa"/>
            <w:noWrap/>
          </w:tcPr>
          <w:p w14:paraId="25258702" w14:textId="57ED03FA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134" w:type="dxa"/>
            <w:noWrap/>
          </w:tcPr>
          <w:p w14:paraId="2BB91CAA" w14:textId="3ABE79A5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75" w:type="dxa"/>
            <w:noWrap/>
          </w:tcPr>
          <w:p w14:paraId="778D5D6D" w14:textId="384D7107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418" w:type="dxa"/>
            <w:noWrap/>
          </w:tcPr>
          <w:p w14:paraId="05461D3B" w14:textId="0DF5FB54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369" w:type="dxa"/>
            <w:noWrap/>
          </w:tcPr>
          <w:p w14:paraId="6DDC1302" w14:textId="30B77A91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1259" w:type="dxa"/>
            <w:noWrap/>
          </w:tcPr>
          <w:p w14:paraId="2ED224DF" w14:textId="09E5D73C" w:rsidR="005539DB" w:rsidRPr="00130198" w:rsidRDefault="005539DB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proofErr w:type="spellStart"/>
            <w:r w:rsidRPr="00130198">
              <w:rPr>
                <w:szCs w:val="20"/>
              </w:rPr>
              <w:t>unc</w:t>
            </w:r>
            <w:r w:rsidR="00BF4C06">
              <w:rPr>
                <w:szCs w:val="20"/>
              </w:rPr>
              <w:t>L</w:t>
            </w:r>
            <w:r w:rsidRPr="00130198">
              <w:rPr>
                <w:szCs w:val="20"/>
              </w:rPr>
              <w:t>ear</w:t>
            </w:r>
            <w:proofErr w:type="spellEnd"/>
          </w:p>
        </w:tc>
        <w:tc>
          <w:tcPr>
            <w:tcW w:w="1426" w:type="dxa"/>
            <w:noWrap/>
          </w:tcPr>
          <w:p w14:paraId="4EDD3D47" w14:textId="517EC202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  <w:tc>
          <w:tcPr>
            <w:tcW w:w="702" w:type="dxa"/>
            <w:noWrap/>
          </w:tcPr>
          <w:p w14:paraId="1884A476" w14:textId="06E59CD3" w:rsidR="005539DB" w:rsidRPr="00130198" w:rsidRDefault="00BF4C06" w:rsidP="005539D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>
              <w:rPr>
                <w:szCs w:val="20"/>
              </w:rPr>
              <w:t>L</w:t>
            </w:r>
            <w:r w:rsidR="005539DB" w:rsidRPr="00130198">
              <w:rPr>
                <w:szCs w:val="20"/>
              </w:rPr>
              <w:t>ow</w:t>
            </w:r>
          </w:p>
        </w:tc>
      </w:tr>
      <w:tr w:rsidR="003A232F" w:rsidRPr="00130198" w14:paraId="0B7BA8AF" w14:textId="77777777" w:rsidTr="00007F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07" w:type="dxa"/>
            <w:gridSpan w:val="12"/>
          </w:tcPr>
          <w:p w14:paraId="6F7F8E1C" w14:textId="4C9CABA0" w:rsidR="003A232F" w:rsidRPr="002943E6" w:rsidRDefault="003A232F" w:rsidP="00BF4C06">
            <w:pPr>
              <w:spacing w:line="240" w:lineRule="auto"/>
              <w:rPr>
                <w:b w:val="0"/>
                <w:sz w:val="18"/>
                <w:szCs w:val="20"/>
              </w:rPr>
            </w:pPr>
            <w:r w:rsidRPr="002943E6">
              <w:rPr>
                <w:b w:val="0"/>
                <w:sz w:val="18"/>
                <w:szCs w:val="20"/>
              </w:rPr>
              <w:t xml:space="preserve">NICE STA, </w:t>
            </w:r>
            <w:r w:rsidR="00EC4370" w:rsidRPr="002943E6">
              <w:rPr>
                <w:b w:val="0"/>
                <w:sz w:val="18"/>
                <w:szCs w:val="20"/>
              </w:rPr>
              <w:t>National Institute of Health a</w:t>
            </w:r>
            <w:r w:rsidR="00BF4C06">
              <w:rPr>
                <w:b w:val="0"/>
                <w:sz w:val="18"/>
                <w:szCs w:val="20"/>
              </w:rPr>
              <w:t>nd</w:t>
            </w:r>
            <w:r w:rsidR="00EC4370" w:rsidRPr="002943E6">
              <w:rPr>
                <w:b w:val="0"/>
                <w:sz w:val="18"/>
                <w:szCs w:val="20"/>
              </w:rPr>
              <w:t xml:space="preserve"> Care Excellence Single Technology Appraisal; </w:t>
            </w:r>
            <w:r w:rsidR="00BF4C06">
              <w:rPr>
                <w:b w:val="0"/>
                <w:sz w:val="18"/>
                <w:szCs w:val="20"/>
              </w:rPr>
              <w:t xml:space="preserve">ITT, </w:t>
            </w:r>
            <w:r w:rsidR="00BF4C06" w:rsidRPr="002943E6">
              <w:rPr>
                <w:b w:val="0"/>
                <w:sz w:val="18"/>
                <w:szCs w:val="20"/>
              </w:rPr>
              <w:t>intent-to-treat analysis</w:t>
            </w:r>
            <w:r w:rsidR="00BF4C06">
              <w:rPr>
                <w:b w:val="0"/>
                <w:sz w:val="18"/>
                <w:szCs w:val="20"/>
              </w:rPr>
              <w:t>;</w:t>
            </w:r>
            <w:r w:rsidR="00BF4C06" w:rsidRPr="002943E6">
              <w:rPr>
                <w:b w:val="0"/>
                <w:sz w:val="18"/>
                <w:szCs w:val="20"/>
              </w:rPr>
              <w:t xml:space="preserve"> </w:t>
            </w:r>
            <w:r w:rsidR="00EC4370" w:rsidRPr="002943E6">
              <w:rPr>
                <w:b w:val="0"/>
                <w:sz w:val="18"/>
                <w:szCs w:val="20"/>
              </w:rPr>
              <w:t>RCT, randomized controlled trial</w:t>
            </w:r>
            <w:r w:rsidR="00BF4C06">
              <w:rPr>
                <w:b w:val="0"/>
                <w:sz w:val="18"/>
                <w:szCs w:val="20"/>
              </w:rPr>
              <w:t>.</w:t>
            </w:r>
          </w:p>
        </w:tc>
      </w:tr>
    </w:tbl>
    <w:p w14:paraId="03E4FD3E" w14:textId="77777777" w:rsidR="005539DB" w:rsidRDefault="005539DB" w:rsidP="005539DB">
      <w:pPr>
        <w:tabs>
          <w:tab w:val="left" w:pos="2730"/>
        </w:tabs>
        <w:rPr>
          <w:b/>
        </w:rPr>
      </w:pPr>
    </w:p>
    <w:tbl>
      <w:tblPr>
        <w:tblStyle w:val="GridTable1Light"/>
        <w:tblW w:w="14029" w:type="dxa"/>
        <w:tblLayout w:type="fixed"/>
        <w:tblLook w:val="04A0" w:firstRow="1" w:lastRow="0" w:firstColumn="1" w:lastColumn="0" w:noHBand="0" w:noVBand="1"/>
      </w:tblPr>
      <w:tblGrid>
        <w:gridCol w:w="1455"/>
        <w:gridCol w:w="657"/>
        <w:gridCol w:w="1427"/>
        <w:gridCol w:w="1276"/>
        <w:gridCol w:w="1417"/>
        <w:gridCol w:w="2032"/>
        <w:gridCol w:w="1654"/>
        <w:gridCol w:w="1134"/>
        <w:gridCol w:w="1417"/>
        <w:gridCol w:w="1560"/>
      </w:tblGrid>
      <w:tr w:rsidR="005539DB" w:rsidRPr="00F5327B" w14:paraId="18B32142" w14:textId="77777777" w:rsidTr="005539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29" w:type="dxa"/>
            <w:gridSpan w:val="10"/>
          </w:tcPr>
          <w:p w14:paraId="02D3F6E3" w14:textId="77777777" w:rsidR="005539DB" w:rsidRPr="00AF663D" w:rsidRDefault="005539DB" w:rsidP="005539DB">
            <w:pPr>
              <w:rPr>
                <w:rFonts w:ascii="Calibri" w:hAnsi="Calibri"/>
                <w:sz w:val="18"/>
                <w:szCs w:val="18"/>
              </w:rPr>
            </w:pPr>
            <w:r w:rsidRPr="00AF663D">
              <w:rPr>
                <w:rFonts w:ascii="Calibri" w:hAnsi="Calibri"/>
                <w:sz w:val="18"/>
                <w:szCs w:val="18"/>
              </w:rPr>
              <w:t xml:space="preserve">(B) </w:t>
            </w:r>
          </w:p>
        </w:tc>
      </w:tr>
      <w:tr w:rsidR="005539DB" w:rsidRPr="00F5327B" w14:paraId="59A5FAE2" w14:textId="77777777" w:rsidTr="005539DB">
        <w:trPr>
          <w:trHeight w:val="4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vMerge w:val="restart"/>
          </w:tcPr>
          <w:p w14:paraId="2B0F9CB3" w14:textId="0EE7AAC7" w:rsidR="005539DB" w:rsidRPr="00E61503" w:rsidRDefault="005539DB" w:rsidP="00BF4C06">
            <w:pPr>
              <w:rPr>
                <w:rFonts w:ascii="Calibri" w:hAnsi="Calibri"/>
                <w:bCs w:val="0"/>
                <w:sz w:val="18"/>
                <w:szCs w:val="18"/>
              </w:rPr>
            </w:pPr>
            <w:r w:rsidRPr="00E61503">
              <w:rPr>
                <w:rFonts w:ascii="Calibri" w:hAnsi="Calibri"/>
                <w:bCs w:val="0"/>
                <w:sz w:val="18"/>
                <w:szCs w:val="18"/>
              </w:rPr>
              <w:t>Study (</w:t>
            </w:r>
            <w:r w:rsidR="00BF4C06">
              <w:rPr>
                <w:rFonts w:ascii="Calibri" w:hAnsi="Calibri"/>
                <w:bCs w:val="0"/>
                <w:sz w:val="18"/>
                <w:szCs w:val="18"/>
              </w:rPr>
              <w:t>a</w:t>
            </w:r>
            <w:r w:rsidR="00BF4C06" w:rsidRPr="00E61503">
              <w:rPr>
                <w:rFonts w:ascii="Calibri" w:hAnsi="Calibri"/>
                <w:bCs w:val="0"/>
                <w:sz w:val="18"/>
                <w:szCs w:val="18"/>
              </w:rPr>
              <w:t>uthor</w:t>
            </w:r>
            <w:r w:rsidRPr="00E61503">
              <w:rPr>
                <w:rFonts w:ascii="Calibri" w:hAnsi="Calibri"/>
                <w:bCs w:val="0"/>
                <w:sz w:val="18"/>
                <w:szCs w:val="18"/>
              </w:rPr>
              <w:t xml:space="preserve">, year) </w:t>
            </w:r>
          </w:p>
        </w:tc>
        <w:tc>
          <w:tcPr>
            <w:tcW w:w="657" w:type="dxa"/>
            <w:vMerge w:val="restart"/>
          </w:tcPr>
          <w:p w14:paraId="10FB4098" w14:textId="77777777" w:rsidR="005539DB" w:rsidRDefault="005539DB" w:rsidP="005539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</w:p>
          <w:p w14:paraId="11E9B83A" w14:textId="77777777" w:rsidR="005539DB" w:rsidRDefault="005539DB" w:rsidP="005539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</w:p>
          <w:p w14:paraId="4E4D349A" w14:textId="77777777" w:rsidR="005539DB" w:rsidRPr="00F5327B" w:rsidRDefault="005539DB" w:rsidP="005539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>
              <w:rPr>
                <w:rFonts w:ascii="Calibri" w:hAnsi="Calibri"/>
                <w:b/>
                <w:bCs/>
                <w:sz w:val="18"/>
                <w:szCs w:val="18"/>
              </w:rPr>
              <w:t xml:space="preserve">Total score </w:t>
            </w:r>
          </w:p>
        </w:tc>
        <w:tc>
          <w:tcPr>
            <w:tcW w:w="6152" w:type="dxa"/>
            <w:gridSpan w:val="4"/>
          </w:tcPr>
          <w:p w14:paraId="02E7E63E" w14:textId="77777777" w:rsidR="005539DB" w:rsidRPr="001A21D6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1A21D6">
              <w:rPr>
                <w:rFonts w:ascii="Calibri" w:hAnsi="Calibri"/>
                <w:b/>
                <w:bCs/>
                <w:sz w:val="18"/>
                <w:szCs w:val="18"/>
              </w:rPr>
              <w:t>Selection</w:t>
            </w:r>
          </w:p>
        </w:tc>
        <w:tc>
          <w:tcPr>
            <w:tcW w:w="1654" w:type="dxa"/>
          </w:tcPr>
          <w:p w14:paraId="15789A63" w14:textId="77777777" w:rsidR="005539DB" w:rsidRPr="001A21D6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1A21D6">
              <w:rPr>
                <w:rFonts w:ascii="Calibri" w:hAnsi="Calibri"/>
                <w:b/>
                <w:bCs/>
                <w:sz w:val="18"/>
                <w:szCs w:val="18"/>
              </w:rPr>
              <w:t>Comparability</w:t>
            </w:r>
          </w:p>
        </w:tc>
        <w:tc>
          <w:tcPr>
            <w:tcW w:w="4111" w:type="dxa"/>
            <w:gridSpan w:val="3"/>
          </w:tcPr>
          <w:p w14:paraId="4EC794D8" w14:textId="77777777" w:rsidR="005539DB" w:rsidRPr="001A21D6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1A21D6">
              <w:rPr>
                <w:rFonts w:ascii="Calibri" w:hAnsi="Calibri"/>
                <w:b/>
                <w:bCs/>
                <w:sz w:val="18"/>
                <w:szCs w:val="18"/>
              </w:rPr>
              <w:t>Outcome </w:t>
            </w:r>
          </w:p>
        </w:tc>
      </w:tr>
      <w:tr w:rsidR="005539DB" w:rsidRPr="00F5327B" w14:paraId="782B1D7A" w14:textId="77777777" w:rsidTr="005539DB">
        <w:trPr>
          <w:trHeight w:val="14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vMerge/>
            <w:hideMark/>
          </w:tcPr>
          <w:p w14:paraId="4F9696D4" w14:textId="77777777" w:rsidR="005539DB" w:rsidRPr="00F5327B" w:rsidRDefault="005539DB" w:rsidP="005539DB">
            <w:pPr>
              <w:rPr>
                <w:rFonts w:ascii="Calibri" w:hAnsi="Calibri"/>
                <w:b w:val="0"/>
                <w:bCs w:val="0"/>
                <w:sz w:val="18"/>
                <w:szCs w:val="18"/>
              </w:rPr>
            </w:pPr>
          </w:p>
        </w:tc>
        <w:tc>
          <w:tcPr>
            <w:tcW w:w="657" w:type="dxa"/>
            <w:vMerge/>
            <w:hideMark/>
          </w:tcPr>
          <w:p w14:paraId="5F251DFA" w14:textId="77777777" w:rsidR="005539DB" w:rsidRPr="00F5327B" w:rsidRDefault="005539DB" w:rsidP="005539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</w:p>
        </w:tc>
        <w:tc>
          <w:tcPr>
            <w:tcW w:w="1427" w:type="dxa"/>
            <w:hideMark/>
          </w:tcPr>
          <w:p w14:paraId="2DFBED4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 xml:space="preserve">1 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br/>
              <w:t>Representativeness of the exposed cohort</w:t>
            </w:r>
          </w:p>
        </w:tc>
        <w:tc>
          <w:tcPr>
            <w:tcW w:w="1276" w:type="dxa"/>
            <w:hideMark/>
          </w:tcPr>
          <w:p w14:paraId="34CB182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 xml:space="preserve">2  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br/>
              <w:t>Selection of the non</w:t>
            </w:r>
            <w:r>
              <w:rPr>
                <w:rFonts w:ascii="Calibri" w:hAnsi="Calibri"/>
                <w:b/>
                <w:bCs/>
                <w:sz w:val="18"/>
                <w:szCs w:val="18"/>
              </w:rPr>
              <w:t>-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 xml:space="preserve"> exposed cohort</w:t>
            </w:r>
          </w:p>
        </w:tc>
        <w:tc>
          <w:tcPr>
            <w:tcW w:w="1417" w:type="dxa"/>
            <w:hideMark/>
          </w:tcPr>
          <w:p w14:paraId="6E6B96E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>3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br/>
              <w:t>Ascertainment of exposure</w:t>
            </w:r>
          </w:p>
        </w:tc>
        <w:tc>
          <w:tcPr>
            <w:tcW w:w="2032" w:type="dxa"/>
            <w:hideMark/>
          </w:tcPr>
          <w:p w14:paraId="3089990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>4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br/>
              <w:t xml:space="preserve"> Demonstration that outcome of interest was not present at start of study</w:t>
            </w:r>
          </w:p>
        </w:tc>
        <w:tc>
          <w:tcPr>
            <w:tcW w:w="1654" w:type="dxa"/>
            <w:hideMark/>
          </w:tcPr>
          <w:p w14:paraId="29C06B8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>1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br/>
              <w:t xml:space="preserve"> Comparability of cohorts on the basis of the design or analysis</w:t>
            </w:r>
          </w:p>
        </w:tc>
        <w:tc>
          <w:tcPr>
            <w:tcW w:w="1134" w:type="dxa"/>
          </w:tcPr>
          <w:p w14:paraId="55E8CBB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>1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br/>
              <w:t>Assessment of outcome</w:t>
            </w:r>
          </w:p>
        </w:tc>
        <w:tc>
          <w:tcPr>
            <w:tcW w:w="1417" w:type="dxa"/>
          </w:tcPr>
          <w:p w14:paraId="5EDB15F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>2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br/>
              <w:t>Was follow-up long enough for outcomes to occur</w:t>
            </w:r>
            <w:r>
              <w:rPr>
                <w:rFonts w:ascii="Calibri" w:hAnsi="Calibri"/>
                <w:b/>
                <w:bCs/>
                <w:sz w:val="18"/>
                <w:szCs w:val="18"/>
              </w:rPr>
              <w:t>?</w:t>
            </w:r>
          </w:p>
        </w:tc>
        <w:tc>
          <w:tcPr>
            <w:tcW w:w="1560" w:type="dxa"/>
          </w:tcPr>
          <w:p w14:paraId="15E7C98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b/>
                <w:bCs/>
                <w:sz w:val="18"/>
                <w:szCs w:val="18"/>
              </w:rPr>
            </w:pP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>3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br/>
              <w:t>Adequacy of follow</w:t>
            </w:r>
            <w:r>
              <w:rPr>
                <w:rFonts w:ascii="Calibri" w:hAnsi="Calibri"/>
                <w:b/>
                <w:bCs/>
                <w:sz w:val="18"/>
                <w:szCs w:val="18"/>
              </w:rPr>
              <w:t>-</w:t>
            </w:r>
            <w:r w:rsidRPr="00F5327B">
              <w:rPr>
                <w:rFonts w:ascii="Calibri" w:hAnsi="Calibri"/>
                <w:b/>
                <w:bCs/>
                <w:sz w:val="18"/>
                <w:szCs w:val="18"/>
              </w:rPr>
              <w:t>up of cohorts</w:t>
            </w:r>
          </w:p>
        </w:tc>
      </w:tr>
      <w:tr w:rsidR="005539DB" w:rsidRPr="00F5327B" w14:paraId="1B6A0F32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</w:tcPr>
          <w:p w14:paraId="2916BE91" w14:textId="7FA52B14" w:rsidR="005539DB" w:rsidRPr="00F5327B" w:rsidRDefault="00867994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Assaad</w:t>
            </w:r>
            <w:proofErr w:type="spellEnd"/>
            <w:r w:rsidRPr="00ED3376">
              <w:rPr>
                <w:sz w:val="18"/>
                <w:szCs w:val="18"/>
              </w:rPr>
              <w:t>-Khalil</w:t>
            </w:r>
            <w:r>
              <w:rPr>
                <w:sz w:val="18"/>
                <w:szCs w:val="18"/>
              </w:rPr>
              <w:t xml:space="preserve"> SH</w:t>
            </w:r>
            <w:r w:rsidRPr="00ED3376">
              <w:rPr>
                <w:sz w:val="18"/>
                <w:szCs w:val="18"/>
              </w:rPr>
              <w:t xml:space="preserve">, 2016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Bc3NhYWQtS2hhbGlsPC9BdXRob3I+PFllYXI+MjAxNjwv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Bc3NhYWQtS2hhbGlsPC9BdXRob3I+PFllYXI+MjAxNjwv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16" w:tooltip="Assaad-Khalil, 2016 #235" w:history="1">
              <w:r w:rsidR="009A79CC">
                <w:rPr>
                  <w:noProof/>
                  <w:sz w:val="18"/>
                  <w:szCs w:val="18"/>
                </w:rPr>
                <w:t>16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</w:tcPr>
          <w:p w14:paraId="6899943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5</w:t>
            </w:r>
          </w:p>
        </w:tc>
        <w:tc>
          <w:tcPr>
            <w:tcW w:w="1427" w:type="dxa"/>
            <w:noWrap/>
          </w:tcPr>
          <w:p w14:paraId="66D8167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</w:tcPr>
          <w:p w14:paraId="0AE393B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</w:tcPr>
          <w:p w14:paraId="57A60F2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</w:tcPr>
          <w:p w14:paraId="189FE57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</w:tcPr>
          <w:p w14:paraId="4932FD1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423522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1A13D8B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066CEA6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</w:tr>
      <w:tr w:rsidR="005539DB" w:rsidRPr="00F5327B" w14:paraId="32E44BA0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4ED5C276" w14:textId="27DFFACE" w:rsidR="005539DB" w:rsidRPr="00F5327B" w:rsidRDefault="00867994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Bramlage</w:t>
            </w:r>
            <w:proofErr w:type="spellEnd"/>
            <w:r>
              <w:rPr>
                <w:sz w:val="18"/>
                <w:szCs w:val="18"/>
              </w:rPr>
              <w:t xml:space="preserve"> P</w:t>
            </w:r>
            <w:r w:rsidRPr="00ED3376">
              <w:rPr>
                <w:sz w:val="18"/>
                <w:szCs w:val="18"/>
              </w:rPr>
              <w:t xml:space="preserve">, 2014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CcmFtbGFnZTwvQXV0aG9yPjxZZWFyPjIwMTQ8L1llYXI+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CcmFtbGFnZTwvQXV0aG9yPjxZZWFyPjIwMTQ8L1llYXI+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3" w:tooltip="Bramlage, 2014 #236" w:history="1">
              <w:r w:rsidR="009A79CC">
                <w:rPr>
                  <w:noProof/>
                  <w:sz w:val="18"/>
                  <w:szCs w:val="18"/>
                </w:rPr>
                <w:t>3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799205C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6</w:t>
            </w:r>
          </w:p>
        </w:tc>
        <w:tc>
          <w:tcPr>
            <w:tcW w:w="1427" w:type="dxa"/>
            <w:noWrap/>
            <w:hideMark/>
          </w:tcPr>
          <w:p w14:paraId="71F4861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4CCA439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  <w:hideMark/>
          </w:tcPr>
          <w:p w14:paraId="068F696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46CB1F5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797ED3D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119149D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0DCA0D6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1B70010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6CF80D36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7B360A0B" w14:textId="673079F2" w:rsidR="005539DB" w:rsidRPr="00F5327B" w:rsidRDefault="00867994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483DB0">
              <w:rPr>
                <w:rFonts w:cstheme="minorHAnsi"/>
                <w:sz w:val="18"/>
                <w:szCs w:val="18"/>
              </w:rPr>
              <w:lastRenderedPageBreak/>
              <w:t>Bramlage</w:t>
            </w:r>
            <w:proofErr w:type="spellEnd"/>
            <w:r w:rsidRPr="00483DB0">
              <w:rPr>
                <w:rFonts w:cstheme="minorHAnsi"/>
                <w:sz w:val="18"/>
                <w:szCs w:val="18"/>
              </w:rPr>
              <w:t xml:space="preserve"> </w:t>
            </w:r>
            <w:r>
              <w:rPr>
                <w:rFonts w:cstheme="minorHAnsi"/>
                <w:sz w:val="18"/>
                <w:szCs w:val="18"/>
              </w:rPr>
              <w:t>P, 20</w:t>
            </w:r>
            <w:r w:rsidRPr="00483DB0">
              <w:rPr>
                <w:rFonts w:cstheme="minorHAnsi"/>
                <w:sz w:val="18"/>
                <w:szCs w:val="18"/>
              </w:rPr>
              <w:t xml:space="preserve">18 </w:t>
            </w:r>
            <w:r w:rsidR="00281E63">
              <w:rPr>
                <w:rFonts w:cstheme="minorHAnsi"/>
                <w:sz w:val="18"/>
                <w:szCs w:val="18"/>
              </w:rPr>
              <w:fldChar w:fldCharType="begin"/>
            </w:r>
            <w:r w:rsidR="009A79CC">
              <w:rPr>
                <w:rFonts w:cstheme="minorHAnsi"/>
                <w:sz w:val="18"/>
                <w:szCs w:val="18"/>
              </w:rPr>
              <w:instrText xml:space="preserve"> ADDIN EN.CITE &lt;EndNote&gt;&lt;Cite&gt;&lt;Author&gt;Bramlage&lt;/Author&gt;&lt;Year&gt;2018&lt;/Year&gt;&lt;RecNum&gt;230&lt;/RecNum&gt;&lt;DisplayText&gt;[25]&lt;/DisplayText&gt;&lt;record&gt;&lt;rec-number&gt;230&lt;/rec-number&gt;&lt;foreign-keys&gt;&lt;key app="EN" db-id="002vaavwdaf2t4e9sxp5da2fss5v9v059r5w" timestamp="1561451985"&gt;230&lt;/key&gt;&lt;/foreign-keys&gt;&lt;ref-type name="Journal Article"&gt;17&lt;/ref-type&gt;&lt;contributors&gt;&lt;authors&gt;&lt;author&gt;Bramlage, P.&lt;/author&gt;&lt;author&gt;Schmidt, S.&lt;/author&gt;&lt;author&gt;Sims, H.&lt;/author&gt;&lt;/authors&gt;&lt;/contributors&gt;&lt;auth-address&gt;Institute for Pharmacology and Preventive Medicine, Cloppenburg, Germany.&amp;#xD;Hexal AG, Holzkirchen, Germany.&lt;/auth-address&gt;&lt;titles&gt;&lt;title&gt;Fixed-dose vs free-dose combinations for the management of hypertension-An analysis of 81 958 patients&lt;/title&gt;&lt;secondary-title&gt;J Clin Hypertens (Greenwich)&lt;/secondary-title&gt;&lt;/titles&gt;&lt;periodical&gt;&lt;full-title&gt;Journal of Clinical Hypertension (Greenwich, Conn.)&lt;/full-title&gt;&lt;abbr-1&gt;J. Clin. Hypertens. (Greenwich)&lt;/abbr-1&gt;&lt;abbr-2&gt;J Clin Hypertens (Greenwich)&lt;/abbr-2&gt;&lt;/periodical&gt;&lt;pages&gt;705-715&lt;/pages&gt;&lt;volume&gt;20&lt;/volume&gt;&lt;number&gt;4&lt;/number&gt;&lt;edition&gt;2018/02/20&lt;/edition&gt;&lt;keywords&gt;&lt;keyword&gt;adherence&lt;/keyword&gt;&lt;keyword&gt;angiotensin receptor blocker&lt;/keyword&gt;&lt;keyword&gt;angiotensin-converting enzyme inhibitor&lt;/keyword&gt;&lt;keyword&gt;calcium antagonist&lt;/keyword&gt;&lt;keyword&gt;fixed-dose combination&lt;/keyword&gt;&lt;keyword&gt;hypertension&lt;/keyword&gt;&lt;/keywords&gt;&lt;dates&gt;&lt;year&gt;2018&lt;/year&gt;&lt;pub-dates&gt;&lt;date&gt;Apr&lt;/date&gt;&lt;/pub-dates&gt;&lt;/dates&gt;&lt;isbn&gt;1751-7176 (Electronic)&amp;#xD;1524-6175 (Linking)&lt;/isbn&gt;&lt;accession-num&gt;29457348&lt;/accession-num&gt;&lt;urls&gt;&lt;related-urls&gt;&lt;url&gt;https://www.ncbi.nlm.nih.gov/pubmed/29457348&lt;/url&gt;&lt;/related-urls&gt;&lt;/urls&gt;&lt;electronic-resource-num&gt;10.1111/jch.13240&lt;/electronic-resource-num&gt;&lt;/record&gt;&lt;/Cite&gt;&lt;/EndNote&gt;</w:instrText>
            </w:r>
            <w:r w:rsidR="00281E63">
              <w:rPr>
                <w:rFonts w:cstheme="minorHAnsi"/>
                <w:sz w:val="18"/>
                <w:szCs w:val="18"/>
              </w:rPr>
              <w:fldChar w:fldCharType="separate"/>
            </w:r>
            <w:r w:rsidR="009A79CC">
              <w:rPr>
                <w:rFonts w:cstheme="minorHAnsi"/>
                <w:noProof/>
                <w:sz w:val="18"/>
                <w:szCs w:val="18"/>
              </w:rPr>
              <w:t>[</w:t>
            </w:r>
            <w:hyperlink w:anchor="_ENREF_25" w:tooltip="Bramlage, 2018 #230" w:history="1">
              <w:r w:rsidR="009A79CC">
                <w:rPr>
                  <w:rFonts w:cstheme="minorHAnsi"/>
                  <w:noProof/>
                  <w:sz w:val="18"/>
                  <w:szCs w:val="18"/>
                </w:rPr>
                <w:t>25</w:t>
              </w:r>
            </w:hyperlink>
            <w:r w:rsidR="009A79CC">
              <w:rPr>
                <w:rFonts w:cstheme="minorHAnsi"/>
                <w:noProof/>
                <w:sz w:val="18"/>
                <w:szCs w:val="18"/>
              </w:rPr>
              <w:t>]</w:t>
            </w:r>
            <w:r w:rsidR="00281E63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632C4EC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6</w:t>
            </w:r>
          </w:p>
        </w:tc>
        <w:tc>
          <w:tcPr>
            <w:tcW w:w="1427" w:type="dxa"/>
            <w:noWrap/>
            <w:hideMark/>
          </w:tcPr>
          <w:p w14:paraId="35D792E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2A2B2A2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54FD785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1AFE1E0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21D2175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13D6D5B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33D207F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1B88DFA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</w:tr>
      <w:tr w:rsidR="005539DB" w:rsidRPr="00F5327B" w14:paraId="00336575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031FB5C6" w14:textId="1E3C16DF" w:rsidR="005539DB" w:rsidRPr="00F5327B" w:rsidRDefault="00B937B5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Czarnecka</w:t>
            </w:r>
            <w:proofErr w:type="spellEnd"/>
            <w:r>
              <w:rPr>
                <w:sz w:val="18"/>
                <w:szCs w:val="18"/>
              </w:rPr>
              <w:t xml:space="preserve"> D</w:t>
            </w:r>
            <w:r w:rsidRPr="00ED3376">
              <w:rPr>
                <w:sz w:val="18"/>
                <w:szCs w:val="18"/>
              </w:rPr>
              <w:t xml:space="preserve">, 2015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DemFybmVja2E8L0F1dGhvcj48WWVhcj4yMDE1PC9ZZWFy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DemFybmVja2E8L0F1dGhvcj48WWVhcj4yMDE1PC9ZZWFy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7" w:tooltip="Czarnecka, 2015 #237" w:history="1">
              <w:r w:rsidR="009A79CC">
                <w:rPr>
                  <w:noProof/>
                  <w:sz w:val="18"/>
                  <w:szCs w:val="18"/>
                </w:rPr>
                <w:t>7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728D28C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5</w:t>
            </w:r>
          </w:p>
        </w:tc>
        <w:tc>
          <w:tcPr>
            <w:tcW w:w="1427" w:type="dxa"/>
            <w:noWrap/>
            <w:hideMark/>
          </w:tcPr>
          <w:p w14:paraId="2C62F8F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6BF6315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  <w:hideMark/>
          </w:tcPr>
          <w:p w14:paraId="5ED08C8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01AB3B4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210D194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0E8EE15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1A682B8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295A170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</w:tr>
      <w:tr w:rsidR="005539DB" w:rsidRPr="00F5327B" w14:paraId="6B097468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4EC7E629" w14:textId="0D3D472D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Degli</w:t>
            </w:r>
            <w:proofErr w:type="spellEnd"/>
            <w:r w:rsidRPr="00F5327B">
              <w:rPr>
                <w:rFonts w:ascii="Calibri" w:hAnsi="Calibri"/>
                <w:sz w:val="18"/>
                <w:szCs w:val="18"/>
              </w:rPr>
              <w:t xml:space="preserve"> </w:t>
            </w: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Esposti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L</w:t>
            </w:r>
            <w:r w:rsidRPr="00F5327B">
              <w:rPr>
                <w:rFonts w:ascii="Calibri" w:hAnsi="Calibri"/>
                <w:sz w:val="18"/>
                <w:szCs w:val="18"/>
              </w:rPr>
              <w:t>, 2014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/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&lt;EndNote&gt;&lt;Cite&gt;&lt;Author&gt;Degli Esposti&lt;/Author&gt;&lt;Year&gt;2014&lt;/Year&gt;&lt;RecNum&gt;238&lt;/RecNum&gt;&lt;DisplayText&gt;[4]&lt;/DisplayText&gt;&lt;record&gt;&lt;rec-number&gt;238&lt;/rec-number&gt;&lt;foreign-keys&gt;&lt;key app="EN" db-id="002vaavwdaf2t4e9sxp5da2fss5v9v059r5w" timestamp="1561451986"&gt;238&lt;/key&gt;&lt;/foreign-keys&gt;&lt;ref-type name="Journal Article"&gt;17&lt;/ref-type&gt;&lt;contributors&gt;&lt;authors&gt;&lt;author&gt;Degli Esposti, L.&lt;/author&gt;&lt;author&gt;Saragoni, S.&lt;/author&gt;&lt;author&gt;Buda, S.&lt;/author&gt;&lt;author&gt;Degli Esposti, E.&lt;/author&gt;&lt;/authors&gt;&lt;/contributors&gt;&lt;auth-address&gt;Clicon Srl Health, Economics and Outcomes Research, Ravenna, Italy.&lt;/auth-address&gt;&lt;titles&gt;&lt;title&gt;Drug adherence to olmesartan/amlodipine fixed combination in an Italian clinical practice setting&lt;/title&gt;&lt;secondary-title&gt;Clinicoecon Outcomes Res&lt;/secondary-title&gt;&lt;/titles&gt;&lt;pages&gt;209-16&lt;/pages&gt;&lt;volume&gt;6&lt;/volume&gt;&lt;edition&gt;2014/05/03&lt;/edition&gt;&lt;keywords&gt;&lt;keyword&gt;antihypertensive therapy&lt;/keyword&gt;&lt;keyword&gt;blood pressure&lt;/keyword&gt;&lt;keyword&gt;hypertension&lt;/keyword&gt;&lt;keyword&gt;multi-drug pill&lt;/keyword&gt;&lt;keyword&gt;pharmaceutical database&lt;/keyword&gt;&lt;keyword&gt;proportion of days covered&lt;/keyword&gt;&lt;/keywords&gt;&lt;dates&gt;&lt;year&gt;2014&lt;/year&gt;&lt;/dates&gt;&lt;isbn&gt;1178-6981 (Print)&amp;#xD;1178-6981 (Linking)&lt;/isbn&gt;&lt;accession-num&gt;24790462&lt;/accession-num&gt;&lt;urls&gt;&lt;related-urls&gt;&lt;url&gt;https://www.ncbi.nlm.nih.gov/pubmed/24790462&lt;/url&gt;&lt;/related-urls&gt;&lt;/urls&gt;&lt;custom2&gt;PMC4003150&lt;/custom2&gt;&lt;electronic-resource-num&gt;10.2147/CEOR.S55245&lt;/electronic-resource-num&gt;&lt;/record&gt;&lt;/Cite&gt;&lt;/EndNote&gt;</w:instrTex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4" w:tooltip="Degli Esposti, 2014 #238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4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65D596A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8</w:t>
            </w:r>
          </w:p>
        </w:tc>
        <w:tc>
          <w:tcPr>
            <w:tcW w:w="1427" w:type="dxa"/>
            <w:noWrap/>
            <w:hideMark/>
          </w:tcPr>
          <w:p w14:paraId="4E00574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7E21593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6068A10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28F70BD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288D558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134" w:type="dxa"/>
          </w:tcPr>
          <w:p w14:paraId="5117C90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1888045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351B153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331A99F2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64C3B809" w14:textId="4F2BADFA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Degli</w:t>
            </w:r>
            <w:proofErr w:type="spellEnd"/>
            <w:r w:rsidRPr="00F5327B">
              <w:rPr>
                <w:rFonts w:ascii="Calibri" w:hAnsi="Calibri"/>
                <w:sz w:val="18"/>
                <w:szCs w:val="18"/>
              </w:rPr>
              <w:t xml:space="preserve"> </w:t>
            </w: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Esposti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L</w:t>
            </w:r>
            <w:r w:rsidRPr="00F5327B">
              <w:rPr>
                <w:rFonts w:ascii="Calibri" w:hAnsi="Calibri"/>
                <w:sz w:val="18"/>
                <w:szCs w:val="18"/>
              </w:rPr>
              <w:t>, 2018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EZWdsaSBFc3Bvc3RpPC9BdXRob3I+PFllYXI+MjAxODwv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EZWdsaSBFc3Bvc3RpPC9BdXRob3I+PFllYXI+MjAxODwv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26" w:tooltip="Degli Esposti, 2018 #239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26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43780DA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8</w:t>
            </w:r>
          </w:p>
        </w:tc>
        <w:tc>
          <w:tcPr>
            <w:tcW w:w="1427" w:type="dxa"/>
            <w:noWrap/>
            <w:hideMark/>
          </w:tcPr>
          <w:p w14:paraId="6FB0BE7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6A87022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5869FA1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74AD1EF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308A1AA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134" w:type="dxa"/>
          </w:tcPr>
          <w:p w14:paraId="3D2CB38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76EF695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59A892F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11F0ECC4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1E90A3B2" w14:textId="47C0D0BB" w:rsidR="005539DB" w:rsidRPr="00F5327B" w:rsidRDefault="00867994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ED3376">
              <w:rPr>
                <w:sz w:val="18"/>
                <w:szCs w:val="18"/>
              </w:rPr>
              <w:t>Fleig</w:t>
            </w:r>
            <w:proofErr w:type="spellEnd"/>
            <w:r>
              <w:rPr>
                <w:sz w:val="18"/>
                <w:szCs w:val="18"/>
              </w:rPr>
              <w:t xml:space="preserve"> SV</w:t>
            </w:r>
            <w:r w:rsidRPr="00ED3376">
              <w:rPr>
                <w:sz w:val="18"/>
                <w:szCs w:val="18"/>
              </w:rPr>
              <w:t xml:space="preserve">, 2018 </w:t>
            </w:r>
            <w:r w:rsidR="00281E63">
              <w:rPr>
                <w:sz w:val="18"/>
                <w:szCs w:val="18"/>
              </w:rPr>
              <w:fldChar w:fldCharType="begin">
                <w:fldData xml:space="preserve">PEVuZE5vdGU+PENpdGU+PEF1dGhvcj5GbGVpZzwvQXV0aG9yPjxZZWFyPjIwMTg8L1llYXI+PFJl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 </w:instrText>
            </w:r>
            <w:r w:rsidR="009A79CC">
              <w:rPr>
                <w:sz w:val="18"/>
                <w:szCs w:val="18"/>
              </w:rPr>
              <w:fldChar w:fldCharType="begin">
                <w:fldData xml:space="preserve">PEVuZE5vdGU+PENpdGU+PEF1dGhvcj5GbGVpZzwvQXV0aG9yPjxZZWFyPjIwMTg8L1llYXI+PFJl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</w:fldData>
              </w:fldChar>
            </w:r>
            <w:r w:rsidR="009A79CC">
              <w:rPr>
                <w:sz w:val="18"/>
                <w:szCs w:val="18"/>
              </w:rPr>
              <w:instrText xml:space="preserve"> ADDIN EN.CITE.DATA </w:instrText>
            </w:r>
            <w:r w:rsidR="009A79CC">
              <w:rPr>
                <w:sz w:val="18"/>
                <w:szCs w:val="18"/>
              </w:rPr>
            </w:r>
            <w:r w:rsidR="009A79CC">
              <w:rPr>
                <w:sz w:val="18"/>
                <w:szCs w:val="18"/>
              </w:rPr>
              <w:fldChar w:fldCharType="end"/>
            </w:r>
            <w:r w:rsidR="00281E63">
              <w:rPr>
                <w:sz w:val="18"/>
                <w:szCs w:val="18"/>
              </w:rPr>
              <w:fldChar w:fldCharType="separate"/>
            </w:r>
            <w:r w:rsidR="009A79CC">
              <w:rPr>
                <w:noProof/>
                <w:sz w:val="18"/>
                <w:szCs w:val="18"/>
              </w:rPr>
              <w:t>[</w:t>
            </w:r>
            <w:hyperlink w:anchor="_ENREF_27" w:tooltip="Fleig, 2018 #240" w:history="1">
              <w:r w:rsidR="009A79CC">
                <w:rPr>
                  <w:noProof/>
                  <w:sz w:val="18"/>
                  <w:szCs w:val="18"/>
                </w:rPr>
                <w:t>27</w:t>
              </w:r>
            </w:hyperlink>
            <w:r w:rsidR="009A79CC">
              <w:rPr>
                <w:noProof/>
                <w:sz w:val="18"/>
                <w:szCs w:val="18"/>
              </w:rPr>
              <w:t>]</w:t>
            </w:r>
            <w:r w:rsidR="00281E63">
              <w:rPr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2DE4A1C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8</w:t>
            </w:r>
          </w:p>
        </w:tc>
        <w:tc>
          <w:tcPr>
            <w:tcW w:w="1427" w:type="dxa"/>
            <w:noWrap/>
            <w:hideMark/>
          </w:tcPr>
          <w:p w14:paraId="371F3F6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44CF889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68B8CC1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147AA57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402B6E0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134" w:type="dxa"/>
          </w:tcPr>
          <w:p w14:paraId="5D29A0B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21069A7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155FA95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2AEF34B1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62B7D379" w14:textId="0EB1C2AF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Hsu</w:t>
            </w:r>
            <w:r w:rsidR="00B937B5">
              <w:rPr>
                <w:rFonts w:ascii="Calibri" w:hAnsi="Calibri"/>
                <w:sz w:val="18"/>
                <w:szCs w:val="18"/>
              </w:rPr>
              <w:t xml:space="preserve"> CI</w:t>
            </w:r>
            <w:r w:rsidRPr="00F5327B">
              <w:rPr>
                <w:rFonts w:ascii="Calibri" w:hAnsi="Calibri"/>
                <w:sz w:val="18"/>
                <w:szCs w:val="18"/>
              </w:rPr>
              <w:t>, 2015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Ic3U8L0F1dGhvcj48WWVhcj4yMDE1PC9ZZWFyPjxSZWNO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Ic3U8L0F1dGhvcj48WWVhcj4yMDE1PC9ZZWFyPjxSZWNO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8" w:tooltip="Hsu, 2015 #241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8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4138B29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1427" w:type="dxa"/>
            <w:noWrap/>
            <w:hideMark/>
          </w:tcPr>
          <w:p w14:paraId="3728C27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31BA41F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5181E45E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7F22CE1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7549A11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24B70ED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1DC0E2D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0BCBF7D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51229361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</w:tcPr>
          <w:p w14:paraId="35C53861" w14:textId="0912FCDC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Jadhav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U</w:t>
            </w:r>
            <w:r w:rsidRPr="00F5327B">
              <w:rPr>
                <w:rFonts w:ascii="Calibri" w:hAnsi="Calibri"/>
                <w:sz w:val="18"/>
                <w:szCs w:val="18"/>
              </w:rPr>
              <w:t>, 2014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KYWRoYXY8L0F1dGhvcj48WWVhcj4yMDE0PC9ZZWFyPjxS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KYWRoYXY8L0F1dGhvcj48WWVhcj4yMDE0PC9ZZWFyPjxS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5" w:tooltip="Jadhav, 2014 #242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5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</w:tcPr>
          <w:p w14:paraId="6A109F0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6</w:t>
            </w:r>
          </w:p>
        </w:tc>
        <w:tc>
          <w:tcPr>
            <w:tcW w:w="1427" w:type="dxa"/>
            <w:noWrap/>
          </w:tcPr>
          <w:p w14:paraId="1AB2B04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</w:tcPr>
          <w:p w14:paraId="5422807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</w:tcPr>
          <w:p w14:paraId="4AA7572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</w:tcPr>
          <w:p w14:paraId="10C7720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</w:tcPr>
          <w:p w14:paraId="4E6E178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7088D36E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4C2410CE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1EA593C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46E2A3D2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367CCD86" w14:textId="57867580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Jung</w:t>
            </w:r>
            <w:r w:rsidR="00B937B5">
              <w:rPr>
                <w:rFonts w:ascii="Calibri" w:hAnsi="Calibri"/>
                <w:sz w:val="18"/>
                <w:szCs w:val="18"/>
              </w:rPr>
              <w:t xml:space="preserve"> H-W</w:t>
            </w:r>
            <w:r w:rsidRPr="00F5327B">
              <w:rPr>
                <w:rFonts w:ascii="Calibri" w:hAnsi="Calibri"/>
                <w:sz w:val="18"/>
                <w:szCs w:val="18"/>
              </w:rPr>
              <w:t>, 2015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KdW5nPC9BdXRob3I+PFllYXI+MjAxNTwvWWVhcj48UmVj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KdW5nPC9BdXRob3I+PFllYXI+MjAxNTwvWWVhcj48UmVj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9" w:tooltip="Jung, 2015 #243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9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6CE56CF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1427" w:type="dxa"/>
            <w:noWrap/>
            <w:hideMark/>
          </w:tcPr>
          <w:p w14:paraId="3893018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7AAF376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2EECE7D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5188294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6FA39B3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7287AAA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59AAE91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0CBCED2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F03561" w:rsidRPr="00F5327B" w14:paraId="7C7916EE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</w:tcPr>
          <w:p w14:paraId="6AD61868" w14:textId="50C5BD64" w:rsidR="00F03561" w:rsidRPr="00F5327B" w:rsidRDefault="00F03561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996EC4">
              <w:t>Kumagai</w:t>
            </w:r>
            <w:proofErr w:type="spellEnd"/>
            <w:r w:rsidR="00B937B5">
              <w:t xml:space="preserve"> N</w:t>
            </w:r>
            <w:r w:rsidRPr="00996EC4">
              <w:t>, 2013</w:t>
            </w:r>
            <w:r>
              <w:t xml:space="preserve"> </w:t>
            </w:r>
            <w:r w:rsidR="00281E63">
              <w:fldChar w:fldCharType="begin">
                <w:fldData xml:space="preserve">PEVuZE5vdGU+PENpdGU+PEF1dGhvcj5LdW1hZ2FpPC9BdXRob3I+PFllYXI+MjAxMzwvWWVhcj48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=
</w:fldData>
              </w:fldChar>
            </w:r>
            <w:r w:rsidR="009A79CC">
              <w:instrText xml:space="preserve"> ADDIN EN.CITE </w:instrText>
            </w:r>
            <w:r w:rsidR="009A79CC">
              <w:fldChar w:fldCharType="begin">
                <w:fldData xml:space="preserve">PEVuZE5vdGU+PENpdGU+PEF1dGhvcj5LdW1hZ2FpPC9BdXRob3I+PFllYXI+MjAxMzwvWWVhcj48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=
</w:fldData>
              </w:fldChar>
            </w:r>
            <w:r w:rsidR="009A79CC">
              <w:instrText xml:space="preserve"> ADDIN EN.CITE.DATA </w:instrText>
            </w:r>
            <w:r w:rsidR="009A79CC">
              <w:fldChar w:fldCharType="end"/>
            </w:r>
            <w:r w:rsidR="00281E63">
              <w:fldChar w:fldCharType="separate"/>
            </w:r>
            <w:r w:rsidR="009A79CC">
              <w:rPr>
                <w:noProof/>
              </w:rPr>
              <w:t>[</w:t>
            </w:r>
            <w:hyperlink w:anchor="_ENREF_1" w:tooltip="Kumagai, 2013 #258" w:history="1">
              <w:r w:rsidR="009A79CC">
                <w:rPr>
                  <w:noProof/>
                </w:rPr>
                <w:t>1</w:t>
              </w:r>
            </w:hyperlink>
            <w:r w:rsidR="009A79CC">
              <w:rPr>
                <w:noProof/>
              </w:rPr>
              <w:t>]</w:t>
            </w:r>
            <w:r w:rsidR="00281E63">
              <w:fldChar w:fldCharType="end"/>
            </w:r>
          </w:p>
        </w:tc>
        <w:tc>
          <w:tcPr>
            <w:tcW w:w="657" w:type="dxa"/>
          </w:tcPr>
          <w:p w14:paraId="32732D3E" w14:textId="6D7BB7C9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996EC4">
              <w:t>6</w:t>
            </w:r>
          </w:p>
        </w:tc>
        <w:tc>
          <w:tcPr>
            <w:tcW w:w="1427" w:type="dxa"/>
            <w:noWrap/>
          </w:tcPr>
          <w:p w14:paraId="079B66E3" w14:textId="3E469C18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996EC4">
              <w:t>1</w:t>
            </w:r>
          </w:p>
        </w:tc>
        <w:tc>
          <w:tcPr>
            <w:tcW w:w="1276" w:type="dxa"/>
            <w:noWrap/>
          </w:tcPr>
          <w:p w14:paraId="6FC6D141" w14:textId="35DF2B26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996EC4">
              <w:t>1</w:t>
            </w:r>
          </w:p>
        </w:tc>
        <w:tc>
          <w:tcPr>
            <w:tcW w:w="1417" w:type="dxa"/>
            <w:noWrap/>
          </w:tcPr>
          <w:p w14:paraId="39568CB2" w14:textId="4D870FE5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996EC4">
              <w:t>1</w:t>
            </w:r>
          </w:p>
        </w:tc>
        <w:tc>
          <w:tcPr>
            <w:tcW w:w="2032" w:type="dxa"/>
            <w:noWrap/>
          </w:tcPr>
          <w:p w14:paraId="486059A9" w14:textId="51799BC8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996EC4">
              <w:t>1</w:t>
            </w:r>
          </w:p>
        </w:tc>
        <w:tc>
          <w:tcPr>
            <w:tcW w:w="1654" w:type="dxa"/>
            <w:noWrap/>
          </w:tcPr>
          <w:p w14:paraId="335C8FCC" w14:textId="415A2E75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996EC4">
              <w:t>2</w:t>
            </w:r>
          </w:p>
        </w:tc>
        <w:tc>
          <w:tcPr>
            <w:tcW w:w="1134" w:type="dxa"/>
          </w:tcPr>
          <w:p w14:paraId="01055211" w14:textId="3BB52070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996EC4">
              <w:t>0</w:t>
            </w:r>
          </w:p>
        </w:tc>
        <w:tc>
          <w:tcPr>
            <w:tcW w:w="1417" w:type="dxa"/>
          </w:tcPr>
          <w:p w14:paraId="4429F831" w14:textId="2EAA2BAD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996EC4">
              <w:t>0</w:t>
            </w:r>
          </w:p>
        </w:tc>
        <w:tc>
          <w:tcPr>
            <w:tcW w:w="1560" w:type="dxa"/>
          </w:tcPr>
          <w:p w14:paraId="19235B7A" w14:textId="515A4E29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996EC4">
              <w:t>0</w:t>
            </w:r>
          </w:p>
        </w:tc>
      </w:tr>
      <w:tr w:rsidR="005539DB" w:rsidRPr="00F5327B" w14:paraId="06EB6630" w14:textId="77777777" w:rsidTr="005539DB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7FB38108" w14:textId="68FA7966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Lauffenburger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JC</w:t>
            </w:r>
            <w:r w:rsidRPr="00F5327B">
              <w:rPr>
                <w:rFonts w:ascii="Calibri" w:hAnsi="Calibri"/>
                <w:sz w:val="18"/>
                <w:szCs w:val="18"/>
              </w:rPr>
              <w:t>, 2017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MYXVmZmVuYnVyZ2VyPC9BdXRob3I+PFllYXI+MjAxNzwv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MYXVmZmVuYnVyZ2VyPC9BdXRob3I+PFllYXI+MjAxNzwv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20" w:tooltip="Lauffenburger, 2017 #244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20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246A16A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1427" w:type="dxa"/>
            <w:noWrap/>
            <w:hideMark/>
          </w:tcPr>
          <w:p w14:paraId="14F2E8B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45D79B1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7B65819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00288B1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2E6BDA8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7AAB2E3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141976B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2FEBDF8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7E0AE9C5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0FBBE3A2" w14:textId="2D68E7CB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Levi</w:t>
            </w:r>
            <w:r w:rsidR="00B937B5">
              <w:rPr>
                <w:rFonts w:ascii="Calibri" w:hAnsi="Calibri"/>
                <w:sz w:val="18"/>
                <w:szCs w:val="18"/>
              </w:rPr>
              <w:t xml:space="preserve"> M</w:t>
            </w:r>
            <w:r w:rsidRPr="00F5327B">
              <w:rPr>
                <w:rFonts w:ascii="Calibri" w:hAnsi="Calibri"/>
                <w:sz w:val="18"/>
                <w:szCs w:val="18"/>
              </w:rPr>
              <w:t>, 2016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MZXZpPC9BdXRob3I+PFllYXI+MjAxNjwvWWVhcj48UmVj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MZXZpPC9BdXRob3I+PFllYXI+MjAxNjwvWWVhcj48UmVj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17" w:tooltip="Levi, 2016 #245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17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3618671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1427" w:type="dxa"/>
            <w:noWrap/>
            <w:hideMark/>
          </w:tcPr>
          <w:p w14:paraId="6136A6E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08ADE0C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1196267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484E5EB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0194C19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42D3844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4786DAD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1B85FB6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776782D7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03B729B9" w14:textId="284021D8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Liakos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CI</w:t>
            </w:r>
            <w:r w:rsidRPr="00F5327B">
              <w:rPr>
                <w:rFonts w:ascii="Calibri" w:hAnsi="Calibri"/>
                <w:sz w:val="18"/>
                <w:szCs w:val="18"/>
              </w:rPr>
              <w:t>, 2017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MaWFrb3M8L0F1dGhvcj48WWVhcj4yMDE3PC9ZZWFyPjxS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MaWFrb3M8L0F1dGhvcj48WWVhcj4yMDE3PC9ZZWFyPjxS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21" w:tooltip="Liakos, 2017 #246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21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24C85B2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6</w:t>
            </w:r>
          </w:p>
        </w:tc>
        <w:tc>
          <w:tcPr>
            <w:tcW w:w="1427" w:type="dxa"/>
            <w:noWrap/>
            <w:hideMark/>
          </w:tcPr>
          <w:p w14:paraId="355CA7F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3EA4008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  <w:hideMark/>
          </w:tcPr>
          <w:p w14:paraId="34B4059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7946680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1D13063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7DE2C5C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7FCAFE1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2981E62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152AF3C4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59136B0A" w14:textId="1FEB0AFB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Machnicki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G</w:t>
            </w:r>
            <w:r w:rsidRPr="00F5327B">
              <w:rPr>
                <w:rFonts w:ascii="Calibri" w:hAnsi="Calibri"/>
                <w:sz w:val="18"/>
                <w:szCs w:val="18"/>
              </w:rPr>
              <w:t>, 2015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NYWNobmlja2k8L0F1dGhvcj48WWVhcj4yMDE1PC9ZZWFy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NYWNobmlja2k8L0F1dGhvcj48WWVhcj4yMDE1PC9ZZWFy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10" w:tooltip="Machnicki, 2015 #247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10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58FE3F1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1427" w:type="dxa"/>
            <w:noWrap/>
            <w:hideMark/>
          </w:tcPr>
          <w:p w14:paraId="2CC6404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4C9B9F4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09396FC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7B8320F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709418C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7C87E9C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0521576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6B22127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2CB9E87E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2BD650FD" w14:textId="718C2177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Manolis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A</w:t>
            </w:r>
            <w:r w:rsidRPr="00F5327B">
              <w:rPr>
                <w:rFonts w:ascii="Calibri" w:hAnsi="Calibri"/>
                <w:sz w:val="18"/>
                <w:szCs w:val="18"/>
              </w:rPr>
              <w:t>, 2015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NYW5vbGlzPC9BdXRob3I+PFllYXI+MjAxNTwvWWVhcj48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NYW5vbGlzPC9BdXRob3I+PFllYXI+MjAxNTwvWWVhcj48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12" w:tooltip="Manolis, 2015 #248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12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57EDC8E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6</w:t>
            </w:r>
          </w:p>
        </w:tc>
        <w:tc>
          <w:tcPr>
            <w:tcW w:w="1427" w:type="dxa"/>
            <w:noWrap/>
            <w:hideMark/>
          </w:tcPr>
          <w:p w14:paraId="5840712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3B42947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  <w:hideMark/>
          </w:tcPr>
          <w:p w14:paraId="0446F0F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309671F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169E185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A17DF9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10E9DA4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7668C77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358063F4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2E9304B4" w14:textId="4AD4AA38" w:rsidR="005539DB" w:rsidRPr="00F5327B" w:rsidRDefault="00B937B5" w:rsidP="009A79CC">
            <w:pPr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lastRenderedPageBreak/>
              <w:t>Panjabi S</w:t>
            </w:r>
            <w:r w:rsidR="005539DB" w:rsidRPr="00F5327B">
              <w:rPr>
                <w:rFonts w:ascii="Calibri" w:hAnsi="Calibri"/>
                <w:sz w:val="18"/>
                <w:szCs w:val="18"/>
              </w:rPr>
              <w:t xml:space="preserve"> 2013</w:t>
            </w:r>
            <w:r w:rsidR="005539DB"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QYW5qYWJpPC9BdXRob3I+PFllYXI+MjAxMzwvWWVhcj48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QYW5qYWJpPC9BdXRob3I+PFllYXI+MjAxMzwvWWVhcj48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2" w:tooltip="Panjabi, 2013 #250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2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592845E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8</w:t>
            </w:r>
          </w:p>
        </w:tc>
        <w:tc>
          <w:tcPr>
            <w:tcW w:w="1427" w:type="dxa"/>
            <w:noWrap/>
            <w:hideMark/>
          </w:tcPr>
          <w:p w14:paraId="790DB66E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1E1C972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  <w:hideMark/>
          </w:tcPr>
          <w:p w14:paraId="49E0142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3472EE1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3824F03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7C1FBA6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683FE8F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76DA732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561D336C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198757E4" w14:textId="4C3E1565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Rosenkranz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AR</w:t>
            </w:r>
            <w:r w:rsidRPr="00F5327B">
              <w:rPr>
                <w:rFonts w:ascii="Calibri" w:hAnsi="Calibri"/>
                <w:sz w:val="18"/>
                <w:szCs w:val="18"/>
              </w:rPr>
              <w:t>, 2015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Sb3NlbmtyYW56PC9BdXRob3I+PFllYXI+MjAxNTwvWWVh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Sb3NlbmtyYW56PC9BdXRob3I+PFllYXI+MjAxNTwvWWVh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13" w:tooltip="Rosenkranz, 2015 #251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13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78438DE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6</w:t>
            </w:r>
          </w:p>
        </w:tc>
        <w:tc>
          <w:tcPr>
            <w:tcW w:w="1427" w:type="dxa"/>
            <w:noWrap/>
            <w:hideMark/>
          </w:tcPr>
          <w:p w14:paraId="52A7F37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1033212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  <w:hideMark/>
          </w:tcPr>
          <w:p w14:paraId="148A91C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23067DBE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4B12B9B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286A82B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1925379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43D1790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666816F8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394A9851" w14:textId="44A10EA8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Setiawati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A</w:t>
            </w:r>
            <w:r w:rsidRPr="00F5327B">
              <w:rPr>
                <w:rFonts w:ascii="Calibri" w:hAnsi="Calibri"/>
                <w:sz w:val="18"/>
                <w:szCs w:val="18"/>
              </w:rPr>
              <w:t>, 2015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TZXRpYXdhdGk8L0F1dGhvcj48WWVhcj4yMDE1PC9ZZWFy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TZXRpYXdhdGk8L0F1dGhvcj48WWVhcj4yMDE1PC9ZZWFy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14" w:tooltip="Setiawati, 2015 #252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14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7DC22C5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5</w:t>
            </w:r>
          </w:p>
        </w:tc>
        <w:tc>
          <w:tcPr>
            <w:tcW w:w="1427" w:type="dxa"/>
            <w:noWrap/>
            <w:hideMark/>
          </w:tcPr>
          <w:p w14:paraId="1D2C32C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43A45A5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  <w:hideMark/>
          </w:tcPr>
          <w:p w14:paraId="132AFDA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7352743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3D406B4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6B6100D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036B690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4AA9928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</w:tr>
      <w:tr w:rsidR="005539DB" w:rsidRPr="00F5327B" w14:paraId="64F96C23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42460993" w14:textId="54E32367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Simons</w:t>
            </w:r>
            <w:r w:rsidR="00B937B5">
              <w:rPr>
                <w:rFonts w:ascii="Calibri" w:hAnsi="Calibri"/>
                <w:sz w:val="18"/>
                <w:szCs w:val="18"/>
              </w:rPr>
              <w:t xml:space="preserve"> LA</w:t>
            </w:r>
            <w:r w:rsidRPr="00F5327B">
              <w:rPr>
                <w:rFonts w:ascii="Calibri" w:hAnsi="Calibri"/>
                <w:sz w:val="18"/>
                <w:szCs w:val="18"/>
              </w:rPr>
              <w:t>, 2017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TaW1vbnM8L0F1dGhvcj48WWVhcj4yMDE3PC9ZZWFyPjxS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TaW1vbnM8L0F1dGhvcj48WWVhcj4yMDE3PC9ZZWFyPjxS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24" w:tooltip="Simons, 2017 #253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24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13EA324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1427" w:type="dxa"/>
            <w:noWrap/>
            <w:hideMark/>
          </w:tcPr>
          <w:p w14:paraId="1A98B56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6F72F1F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27B8DB7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79C7EBC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05ADD83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794C670E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031A835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2B2C7E6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5539DB" w:rsidRPr="00F5327B" w14:paraId="3813C715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4FB67931" w14:textId="5E176773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Simonyi</w:t>
            </w:r>
            <w:r w:rsidR="00B937B5">
              <w:rPr>
                <w:rFonts w:ascii="Calibri" w:hAnsi="Calibri"/>
                <w:sz w:val="18"/>
                <w:szCs w:val="18"/>
              </w:rPr>
              <w:t xml:space="preserve"> G</w:t>
            </w:r>
            <w:r w:rsidRPr="00F5327B">
              <w:rPr>
                <w:rFonts w:ascii="Calibri" w:hAnsi="Calibri"/>
                <w:sz w:val="18"/>
                <w:szCs w:val="18"/>
              </w:rPr>
              <w:t>, 2016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TaW1vbnlpPC9BdXRob3I+PFllYXI+MjAxNjwvWWVhcj48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TaW1vbnlpPC9BdXRob3I+PFllYXI+MjAxNjwvWWVhcj48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18" w:tooltip="Simonyi, 2016 #254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18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26543E0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5</w:t>
            </w:r>
          </w:p>
        </w:tc>
        <w:tc>
          <w:tcPr>
            <w:tcW w:w="1427" w:type="dxa"/>
            <w:noWrap/>
            <w:hideMark/>
          </w:tcPr>
          <w:p w14:paraId="08DC0AE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7C9B058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  <w:hideMark/>
          </w:tcPr>
          <w:p w14:paraId="622FDC11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611A51B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49BDB5A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0DEE3E7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07DEB4D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05CD827E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</w:tr>
      <w:tr w:rsidR="005539DB" w:rsidRPr="00F5327B" w14:paraId="12A60E59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69C94A04" w14:textId="38D6CC90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Tung</w:t>
            </w:r>
            <w:r w:rsidR="00B937B5">
              <w:rPr>
                <w:rFonts w:ascii="Calibri" w:hAnsi="Calibri"/>
                <w:sz w:val="18"/>
                <w:szCs w:val="18"/>
              </w:rPr>
              <w:t xml:space="preserve"> Y-C,</w:t>
            </w:r>
            <w:r w:rsidRPr="00F5327B">
              <w:rPr>
                <w:rFonts w:ascii="Calibri" w:hAnsi="Calibri"/>
                <w:sz w:val="18"/>
                <w:szCs w:val="18"/>
              </w:rPr>
              <w:t xml:space="preserve"> 2015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UdW5nPC9BdXRob3I+PFllYXI+MjAxNTwvWWVhcj48UmVj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UdW5nPC9BdXRob3I+PFllYXI+MjAxNTwvWWVhcj48UmVj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15" w:tooltip="Tung, 2015 #255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15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6A29700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1427" w:type="dxa"/>
            <w:noWrap/>
            <w:hideMark/>
          </w:tcPr>
          <w:p w14:paraId="52BC21BF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16678EB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1DDB5674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029074A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7AD84D09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571043B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26028E3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4B157E96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F03561" w:rsidRPr="00F5327B" w14:paraId="5E4EF99C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</w:tcPr>
          <w:p w14:paraId="524D3A71" w14:textId="13940092" w:rsidR="00F03561" w:rsidRPr="00F5327B" w:rsidRDefault="00F03561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CC0B53">
              <w:t>Verma</w:t>
            </w:r>
            <w:proofErr w:type="spellEnd"/>
            <w:r w:rsidR="00B937B5">
              <w:t xml:space="preserve"> AA</w:t>
            </w:r>
            <w:r w:rsidRPr="00CC0B53">
              <w:t>,</w:t>
            </w:r>
            <w:r w:rsidR="00B937B5">
              <w:t xml:space="preserve"> </w:t>
            </w:r>
            <w:r w:rsidRPr="00CC0B53">
              <w:t>2018</w:t>
            </w:r>
            <w:r>
              <w:t xml:space="preserve"> </w:t>
            </w:r>
            <w:r w:rsidR="00281E63">
              <w:fldChar w:fldCharType="begin">
                <w:fldData xml:space="preserve">PEVuZE5vdGU+PENpdGU+PEF1dGhvcj5WZXJtYTwvQXV0aG9yPjxZZWFyPjIwMTg8L1llYXI+PFJl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</w:fldData>
              </w:fldChar>
            </w:r>
            <w:r w:rsidR="009A79CC">
              <w:instrText xml:space="preserve"> ADDIN EN.CITE </w:instrText>
            </w:r>
            <w:r w:rsidR="009A79CC">
              <w:fldChar w:fldCharType="begin">
                <w:fldData xml:space="preserve">PEVuZE5vdGU+PENpdGU+PEF1dGhvcj5WZXJtYTwvQXV0aG9yPjxZZWFyPjIwMTg8L1llYXI+PFJl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</w:fldData>
              </w:fldChar>
            </w:r>
            <w:r w:rsidR="009A79CC">
              <w:instrText xml:space="preserve"> ADDIN EN.CITE.DATA </w:instrText>
            </w:r>
            <w:r w:rsidR="009A79CC">
              <w:fldChar w:fldCharType="end"/>
            </w:r>
            <w:r w:rsidR="00281E63">
              <w:fldChar w:fldCharType="separate"/>
            </w:r>
            <w:r w:rsidR="009A79CC">
              <w:rPr>
                <w:noProof/>
              </w:rPr>
              <w:t>[</w:t>
            </w:r>
            <w:hyperlink w:anchor="_ENREF_28" w:tooltip="Verma, 2018 #224" w:history="1">
              <w:r w:rsidR="009A79CC">
                <w:rPr>
                  <w:noProof/>
                </w:rPr>
                <w:t>28</w:t>
              </w:r>
            </w:hyperlink>
            <w:r w:rsidR="009A79CC">
              <w:rPr>
                <w:noProof/>
              </w:rPr>
              <w:t>]</w:t>
            </w:r>
            <w:r w:rsidR="00281E63">
              <w:fldChar w:fldCharType="end"/>
            </w:r>
          </w:p>
        </w:tc>
        <w:tc>
          <w:tcPr>
            <w:tcW w:w="657" w:type="dxa"/>
          </w:tcPr>
          <w:p w14:paraId="77C7E6E0" w14:textId="4FA7AC69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CC0B53">
              <w:t>9</w:t>
            </w:r>
          </w:p>
        </w:tc>
        <w:tc>
          <w:tcPr>
            <w:tcW w:w="1427" w:type="dxa"/>
            <w:noWrap/>
          </w:tcPr>
          <w:p w14:paraId="4AF119CF" w14:textId="6E8E07B7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CC0B53">
              <w:t>1</w:t>
            </w:r>
          </w:p>
        </w:tc>
        <w:tc>
          <w:tcPr>
            <w:tcW w:w="1276" w:type="dxa"/>
            <w:noWrap/>
          </w:tcPr>
          <w:p w14:paraId="1E77EC8C" w14:textId="59CAF3EF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CC0B53">
              <w:t>1</w:t>
            </w:r>
          </w:p>
        </w:tc>
        <w:tc>
          <w:tcPr>
            <w:tcW w:w="1417" w:type="dxa"/>
            <w:noWrap/>
          </w:tcPr>
          <w:p w14:paraId="79BA823C" w14:textId="59FD0CC9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CC0B53">
              <w:t>1</w:t>
            </w:r>
          </w:p>
        </w:tc>
        <w:tc>
          <w:tcPr>
            <w:tcW w:w="2032" w:type="dxa"/>
            <w:noWrap/>
          </w:tcPr>
          <w:p w14:paraId="03232DAA" w14:textId="5BE0699D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CC0B53">
              <w:t>1</w:t>
            </w:r>
          </w:p>
        </w:tc>
        <w:tc>
          <w:tcPr>
            <w:tcW w:w="1654" w:type="dxa"/>
            <w:noWrap/>
          </w:tcPr>
          <w:p w14:paraId="779B7B97" w14:textId="4B4089C5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CC0B53">
              <w:t>2</w:t>
            </w:r>
          </w:p>
        </w:tc>
        <w:tc>
          <w:tcPr>
            <w:tcW w:w="1134" w:type="dxa"/>
          </w:tcPr>
          <w:p w14:paraId="22E14FD6" w14:textId="05F22D53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CC0B53">
              <w:t>1</w:t>
            </w:r>
          </w:p>
        </w:tc>
        <w:tc>
          <w:tcPr>
            <w:tcW w:w="1417" w:type="dxa"/>
          </w:tcPr>
          <w:p w14:paraId="38C09896" w14:textId="36C18C10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CC0B53">
              <w:t>1</w:t>
            </w:r>
          </w:p>
        </w:tc>
        <w:tc>
          <w:tcPr>
            <w:tcW w:w="1560" w:type="dxa"/>
          </w:tcPr>
          <w:p w14:paraId="4FAA9625" w14:textId="3A272385" w:rsidR="00F03561" w:rsidRPr="00F5327B" w:rsidRDefault="00F03561" w:rsidP="00F0356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CC0B53">
              <w:t>1</w:t>
            </w:r>
          </w:p>
        </w:tc>
      </w:tr>
      <w:tr w:rsidR="005539DB" w:rsidRPr="00F5327B" w14:paraId="5F87C04E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0781153F" w14:textId="2D578F7F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Vlachopoulos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C</w:t>
            </w:r>
            <w:r w:rsidRPr="00F5327B">
              <w:rPr>
                <w:rFonts w:ascii="Calibri" w:hAnsi="Calibri"/>
                <w:sz w:val="18"/>
                <w:szCs w:val="18"/>
              </w:rPr>
              <w:t>, 2016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WbGFjaG9wb3Vsb3M8L0F1dGhvcj48WWVhcj4yMDE2PC9Z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WbGFjaG9wb3Vsb3M8L0F1dGhvcj48WWVhcj4yMDE2PC9Z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19" w:tooltip="Vlachopoulos, 2016 #229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19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7E18CC1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5</w:t>
            </w:r>
          </w:p>
        </w:tc>
        <w:tc>
          <w:tcPr>
            <w:tcW w:w="1427" w:type="dxa"/>
            <w:noWrap/>
            <w:hideMark/>
          </w:tcPr>
          <w:p w14:paraId="185B06D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7721660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417" w:type="dxa"/>
            <w:noWrap/>
            <w:hideMark/>
          </w:tcPr>
          <w:p w14:paraId="5754F0A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70A191FB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016A3D6D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63C34028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54813C43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7CF1B3B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0</w:t>
            </w:r>
          </w:p>
        </w:tc>
      </w:tr>
      <w:tr w:rsidR="005539DB" w:rsidRPr="00F5327B" w14:paraId="3E98806B" w14:textId="77777777" w:rsidTr="005539D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5" w:type="dxa"/>
            <w:hideMark/>
          </w:tcPr>
          <w:p w14:paraId="75E947ED" w14:textId="1B8A4E7B" w:rsidR="005539DB" w:rsidRPr="00F5327B" w:rsidRDefault="005539DB" w:rsidP="009A79CC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F5327B">
              <w:rPr>
                <w:rFonts w:ascii="Calibri" w:hAnsi="Calibri"/>
                <w:sz w:val="18"/>
                <w:szCs w:val="18"/>
              </w:rPr>
              <w:t>Xie</w:t>
            </w:r>
            <w:proofErr w:type="spellEnd"/>
            <w:r w:rsidR="00B937B5">
              <w:rPr>
                <w:rFonts w:ascii="Calibri" w:hAnsi="Calibri"/>
                <w:sz w:val="18"/>
                <w:szCs w:val="18"/>
              </w:rPr>
              <w:t xml:space="preserve"> L</w:t>
            </w:r>
            <w:r w:rsidRPr="00F5327B">
              <w:rPr>
                <w:rFonts w:ascii="Calibri" w:hAnsi="Calibri"/>
                <w:sz w:val="18"/>
                <w:szCs w:val="18"/>
              </w:rPr>
              <w:t>, 2014</w:t>
            </w:r>
            <w:r>
              <w:rPr>
                <w:rFonts w:ascii="Calibri" w:hAnsi="Calibri"/>
                <w:sz w:val="18"/>
                <w:szCs w:val="18"/>
              </w:rPr>
              <w:t xml:space="preserve"> 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YaWU8L0F1dGhvcj48WWVhcj4yMDE0PC9ZZWFyPjxSZWNO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 w:rsidR="009A79CC"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YaWU8L0F1dGhvcj48WWVhcj4yMDE0PC9ZZWFyPjxSZWNO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</w:fldData>
              </w:fldChar>
            </w:r>
            <w:r w:rsidR="009A79CC"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 w:rsidR="009A79CC">
              <w:rPr>
                <w:rFonts w:ascii="Calibri" w:hAnsi="Calibri"/>
                <w:sz w:val="18"/>
                <w:szCs w:val="18"/>
              </w:rPr>
            </w:r>
            <w:r w:rsidR="009A79CC">
              <w:rPr>
                <w:rFonts w:ascii="Calibri" w:hAnsi="Calibri"/>
                <w:sz w:val="18"/>
                <w:szCs w:val="18"/>
              </w:rPr>
              <w:fldChar w:fldCharType="end"/>
            </w:r>
            <w:r w:rsidR="00281E63">
              <w:rPr>
                <w:rFonts w:ascii="Calibri" w:hAnsi="Calibri"/>
                <w:sz w:val="18"/>
                <w:szCs w:val="18"/>
              </w:rPr>
              <w:fldChar w:fldCharType="separate"/>
            </w:r>
            <w:r w:rsidR="009A79CC">
              <w:rPr>
                <w:rFonts w:ascii="Calibri" w:hAnsi="Calibri"/>
                <w:noProof/>
                <w:sz w:val="18"/>
                <w:szCs w:val="18"/>
              </w:rPr>
              <w:t>[</w:t>
            </w:r>
            <w:hyperlink w:anchor="_ENREF_6" w:tooltip="Xie, 2014 #256" w:history="1">
              <w:r w:rsidR="009A79CC">
                <w:rPr>
                  <w:rFonts w:ascii="Calibri" w:hAnsi="Calibri"/>
                  <w:noProof/>
                  <w:sz w:val="18"/>
                  <w:szCs w:val="18"/>
                </w:rPr>
                <w:t>6</w:t>
              </w:r>
            </w:hyperlink>
            <w:r w:rsidR="009A79CC">
              <w:rPr>
                <w:rFonts w:ascii="Calibri" w:hAnsi="Calibri"/>
                <w:noProof/>
                <w:sz w:val="18"/>
                <w:szCs w:val="18"/>
              </w:rPr>
              <w:t>]</w:t>
            </w:r>
            <w:r w:rsidR="00281E63">
              <w:rPr>
                <w:rFonts w:ascii="Calibri" w:hAnsi="Calibri"/>
                <w:sz w:val="18"/>
                <w:szCs w:val="18"/>
              </w:rPr>
              <w:fldChar w:fldCharType="end"/>
            </w:r>
          </w:p>
        </w:tc>
        <w:tc>
          <w:tcPr>
            <w:tcW w:w="657" w:type="dxa"/>
            <w:hideMark/>
          </w:tcPr>
          <w:p w14:paraId="117935E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1427" w:type="dxa"/>
            <w:noWrap/>
            <w:hideMark/>
          </w:tcPr>
          <w:p w14:paraId="72159A7C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276" w:type="dxa"/>
            <w:noWrap/>
            <w:hideMark/>
          </w:tcPr>
          <w:p w14:paraId="41D4706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  <w:noWrap/>
            <w:hideMark/>
          </w:tcPr>
          <w:p w14:paraId="0DE8BB85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2032" w:type="dxa"/>
            <w:noWrap/>
            <w:hideMark/>
          </w:tcPr>
          <w:p w14:paraId="346E953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654" w:type="dxa"/>
            <w:noWrap/>
            <w:hideMark/>
          </w:tcPr>
          <w:p w14:paraId="115F25CA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0A3982D0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417" w:type="dxa"/>
          </w:tcPr>
          <w:p w14:paraId="5B5C2387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1560" w:type="dxa"/>
          </w:tcPr>
          <w:p w14:paraId="78CBD432" w14:textId="77777777" w:rsidR="005539DB" w:rsidRPr="00F5327B" w:rsidRDefault="005539DB" w:rsidP="005539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8"/>
                <w:szCs w:val="18"/>
              </w:rPr>
            </w:pPr>
            <w:r w:rsidRPr="00F5327B">
              <w:rPr>
                <w:rFonts w:ascii="Calibri" w:hAnsi="Calibri"/>
                <w:sz w:val="18"/>
                <w:szCs w:val="18"/>
              </w:rPr>
              <w:t>1</w:t>
            </w:r>
          </w:p>
        </w:tc>
      </w:tr>
      <w:tr w:rsidR="00B12A22" w:rsidRPr="00F5327B" w14:paraId="05110AC3" w14:textId="77777777" w:rsidTr="0002168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29" w:type="dxa"/>
            <w:gridSpan w:val="10"/>
          </w:tcPr>
          <w:p w14:paraId="43B154DA" w14:textId="0C35B6C5" w:rsidR="00B12A22" w:rsidRPr="00B12A22" w:rsidRDefault="00B12A22" w:rsidP="00B12A22">
            <w:pPr>
              <w:rPr>
                <w:rFonts w:ascii="Calibri" w:hAnsi="Calibri"/>
                <w:b w:val="0"/>
                <w:sz w:val="18"/>
                <w:szCs w:val="18"/>
              </w:rPr>
            </w:pPr>
            <w:r w:rsidRPr="00B12A22">
              <w:rPr>
                <w:rFonts w:ascii="Calibri" w:hAnsi="Calibri"/>
                <w:b w:val="0"/>
                <w:sz w:val="18"/>
                <w:szCs w:val="18"/>
              </w:rPr>
              <w:t xml:space="preserve">A study can be awarded a maximum of one </w:t>
            </w:r>
            <w:r w:rsidR="00F3420D">
              <w:rPr>
                <w:rFonts w:ascii="Calibri" w:hAnsi="Calibri"/>
                <w:b w:val="0"/>
                <w:sz w:val="18"/>
                <w:szCs w:val="18"/>
              </w:rPr>
              <w:t>‘</w:t>
            </w:r>
            <w:r w:rsidRPr="00B12A22">
              <w:rPr>
                <w:rFonts w:ascii="Calibri" w:hAnsi="Calibri"/>
                <w:b w:val="0"/>
                <w:sz w:val="18"/>
                <w:szCs w:val="18"/>
              </w:rPr>
              <w:t>star</w:t>
            </w:r>
            <w:r w:rsidR="00F3420D">
              <w:rPr>
                <w:rFonts w:ascii="Calibri" w:hAnsi="Calibri"/>
                <w:b w:val="0"/>
                <w:sz w:val="18"/>
                <w:szCs w:val="18"/>
              </w:rPr>
              <w:t>’</w:t>
            </w:r>
            <w:r w:rsidRPr="00B12A22">
              <w:rPr>
                <w:rFonts w:ascii="Calibri" w:hAnsi="Calibri"/>
                <w:b w:val="0"/>
                <w:sz w:val="18"/>
                <w:szCs w:val="18"/>
              </w:rPr>
              <w:t xml:space="preserve"> (herein point) for each numbered item within the Selection and Exposure categories. A maximum of two stars can be given for Comparability. Therefore, the maximum score for any one study is 9. </w:t>
            </w:r>
          </w:p>
        </w:tc>
      </w:tr>
    </w:tbl>
    <w:p w14:paraId="7B836541" w14:textId="77777777" w:rsidR="005539DB" w:rsidRDefault="005539DB" w:rsidP="005539DB">
      <w:pPr>
        <w:tabs>
          <w:tab w:val="left" w:pos="2730"/>
        </w:tabs>
        <w:rPr>
          <w:b/>
        </w:rPr>
      </w:pPr>
    </w:p>
    <w:p w14:paraId="7AD06D64" w14:textId="77777777" w:rsidR="005539DB" w:rsidRPr="00BB2CF3" w:rsidRDefault="005539DB" w:rsidP="005539DB">
      <w:pPr>
        <w:rPr>
          <w:b/>
        </w:rPr>
      </w:pPr>
    </w:p>
    <w:p w14:paraId="0D4AAB11" w14:textId="77777777" w:rsidR="00C90A2D" w:rsidRDefault="00C90A2D" w:rsidP="004965FE">
      <w:pPr>
        <w:pStyle w:val="EndNoteBibliography"/>
        <w:jc w:val="left"/>
      </w:pPr>
    </w:p>
    <w:p w14:paraId="01A59D29" w14:textId="77777777" w:rsidR="00281E63" w:rsidRDefault="00281E63" w:rsidP="004965FE">
      <w:pPr>
        <w:pStyle w:val="EndNoteBibliography"/>
        <w:jc w:val="left"/>
      </w:pPr>
    </w:p>
    <w:p w14:paraId="6A0F3777" w14:textId="77777777" w:rsidR="009A79CC" w:rsidRDefault="009A79CC" w:rsidP="004965FE">
      <w:pPr>
        <w:pStyle w:val="EndNoteBibliography"/>
        <w:jc w:val="left"/>
      </w:pPr>
    </w:p>
    <w:p w14:paraId="120EF46C" w14:textId="77777777" w:rsidR="009A79CC" w:rsidRDefault="009A79CC" w:rsidP="004965FE">
      <w:pPr>
        <w:pStyle w:val="EndNoteBibliography"/>
        <w:jc w:val="left"/>
      </w:pPr>
    </w:p>
    <w:p w14:paraId="23F17CA8" w14:textId="024806D0" w:rsidR="009A79CC" w:rsidRPr="009A79CC" w:rsidRDefault="009A79CC" w:rsidP="004965FE">
      <w:pPr>
        <w:pStyle w:val="EndNoteBibliography"/>
        <w:jc w:val="left"/>
        <w:rPr>
          <w:b/>
        </w:rPr>
      </w:pPr>
      <w:r w:rsidRPr="009A79CC">
        <w:rPr>
          <w:b/>
        </w:rPr>
        <w:lastRenderedPageBreak/>
        <w:t xml:space="preserve">References </w:t>
      </w:r>
      <w:bookmarkStart w:id="6" w:name="_GoBack"/>
      <w:bookmarkEnd w:id="6"/>
    </w:p>
    <w:p w14:paraId="55A342F6" w14:textId="77777777" w:rsidR="009A79CC" w:rsidRDefault="009A79CC" w:rsidP="009A79CC">
      <w:pPr>
        <w:pStyle w:val="EndNoteBibliography"/>
        <w:ind w:left="720" w:hanging="720"/>
        <w:jc w:val="left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7" w:name="_ENREF_1"/>
      <w:r w:rsidRPr="009A79CC">
        <w:rPr>
          <w:b/>
        </w:rPr>
        <w:t xml:space="preserve">1. </w:t>
      </w:r>
      <w:r>
        <w:t>Kumagai N, Onishi K, Hoshino K, Nakamori S, Kitai T, Yazu T, et al. Improving drug adherence using fixed combinations caused beneficial treatment outcomes and decreased health-care costs in patients with hypertension. Clin Exp Hypertens</w:t>
      </w:r>
      <w:r w:rsidRPr="009A79CC">
        <w:rPr>
          <w:i/>
        </w:rPr>
        <w:t xml:space="preserve"> </w:t>
      </w:r>
      <w:r>
        <w:t>2013; 35 (5):355-360.</w:t>
      </w:r>
      <w:bookmarkEnd w:id="7"/>
    </w:p>
    <w:p w14:paraId="618D2089" w14:textId="77777777" w:rsidR="009A79CC" w:rsidRDefault="009A79CC" w:rsidP="009A79CC">
      <w:pPr>
        <w:pStyle w:val="EndNoteBibliography"/>
        <w:ind w:left="720" w:hanging="720"/>
        <w:jc w:val="left"/>
      </w:pPr>
      <w:bookmarkStart w:id="8" w:name="_ENREF_2"/>
      <w:r w:rsidRPr="009A79CC">
        <w:rPr>
          <w:b/>
        </w:rPr>
        <w:t xml:space="preserve">2. </w:t>
      </w:r>
      <w:r>
        <w:t>Panjabi S, Lacey M, Bancroft T, Cao F. Treatment adherence, clinical outcomes, and economics of triple-drug therapy in hypertensive patients. J Am Soc Hypertens</w:t>
      </w:r>
      <w:r w:rsidRPr="009A79CC">
        <w:rPr>
          <w:i/>
        </w:rPr>
        <w:t xml:space="preserve"> </w:t>
      </w:r>
      <w:r>
        <w:t>2013; 7 (1):46-60.</w:t>
      </w:r>
      <w:bookmarkEnd w:id="8"/>
    </w:p>
    <w:p w14:paraId="5967D4C4" w14:textId="77777777" w:rsidR="009A79CC" w:rsidRDefault="009A79CC" w:rsidP="009A79CC">
      <w:pPr>
        <w:pStyle w:val="EndNoteBibliography"/>
        <w:ind w:left="720" w:hanging="720"/>
        <w:jc w:val="left"/>
      </w:pPr>
      <w:bookmarkStart w:id="9" w:name="_ENREF_3"/>
      <w:r w:rsidRPr="009A79CC">
        <w:rPr>
          <w:b/>
        </w:rPr>
        <w:t xml:space="preserve">3. </w:t>
      </w:r>
      <w:r>
        <w:t>Bramlage P, Ketelhut R, Fronk EM, Wolf WP, Smolnik R, Zemmrich C, et al. Clinical impact of patient adherence to a fixed-dose combination of olmesartan, amlodipine and hydrochlorothiazide. Clin Drug Investig</w:t>
      </w:r>
      <w:r w:rsidRPr="009A79CC">
        <w:rPr>
          <w:i/>
        </w:rPr>
        <w:t xml:space="preserve"> </w:t>
      </w:r>
      <w:r>
        <w:t>2014; 34 (6):403-411.</w:t>
      </w:r>
      <w:bookmarkEnd w:id="9"/>
    </w:p>
    <w:p w14:paraId="3E19B696" w14:textId="77777777" w:rsidR="009A79CC" w:rsidRDefault="009A79CC" w:rsidP="009A79CC">
      <w:pPr>
        <w:pStyle w:val="EndNoteBibliography"/>
        <w:ind w:left="720" w:hanging="720"/>
        <w:jc w:val="left"/>
      </w:pPr>
      <w:bookmarkStart w:id="10" w:name="_ENREF_4"/>
      <w:r w:rsidRPr="009A79CC">
        <w:rPr>
          <w:b/>
        </w:rPr>
        <w:t xml:space="preserve">4. </w:t>
      </w:r>
      <w:r>
        <w:t>Degli Esposti L, Saragoni S, Buda S, Degli Esposti E. Drug adherence to olmesartan/amlodipine fixed combination in an Italian clinical practice setting. Clinicoecon Outcomes Res</w:t>
      </w:r>
      <w:r w:rsidRPr="009A79CC">
        <w:rPr>
          <w:i/>
        </w:rPr>
        <w:t xml:space="preserve"> </w:t>
      </w:r>
      <w:r>
        <w:t>2014; 6:209-216.</w:t>
      </w:r>
      <w:bookmarkEnd w:id="10"/>
    </w:p>
    <w:p w14:paraId="624CDE61" w14:textId="77777777" w:rsidR="009A79CC" w:rsidRDefault="009A79CC" w:rsidP="009A79CC">
      <w:pPr>
        <w:pStyle w:val="EndNoteBibliography"/>
        <w:ind w:left="720" w:hanging="720"/>
        <w:jc w:val="left"/>
      </w:pPr>
      <w:bookmarkStart w:id="11" w:name="_ENREF_5"/>
      <w:r w:rsidRPr="009A79CC">
        <w:rPr>
          <w:b/>
        </w:rPr>
        <w:t xml:space="preserve">5. </w:t>
      </w:r>
      <w:r>
        <w:t>Jadhav U, Hiremath J, Namjoshi DJ, Gujral VK, Tripathi KK, Siraj M, et al. Blood pressure control with a single-pill combination of indapamide sustained-release and amlodipine in patients with hypertension: the EFFICIENT study. PLoS One</w:t>
      </w:r>
      <w:r w:rsidRPr="009A79CC">
        <w:rPr>
          <w:i/>
        </w:rPr>
        <w:t xml:space="preserve"> </w:t>
      </w:r>
      <w:r>
        <w:t>2014; 9 (4):e92955.</w:t>
      </w:r>
      <w:bookmarkEnd w:id="11"/>
    </w:p>
    <w:p w14:paraId="65951EE2" w14:textId="77777777" w:rsidR="009A79CC" w:rsidRDefault="009A79CC" w:rsidP="009A79CC">
      <w:pPr>
        <w:pStyle w:val="EndNoteBibliography"/>
        <w:ind w:left="720" w:hanging="720"/>
        <w:jc w:val="left"/>
      </w:pPr>
      <w:bookmarkStart w:id="12" w:name="_ENREF_6"/>
      <w:r w:rsidRPr="009A79CC">
        <w:rPr>
          <w:b/>
        </w:rPr>
        <w:t xml:space="preserve">6. </w:t>
      </w:r>
      <w:r>
        <w:t>Xie L, Frech-Tamas F, Marrett E, Baser O. A medication adherence and persistence comparison of hypertensive patients treated with single-, double- and triple-pill combination therapy. Curr Med Res Opin</w:t>
      </w:r>
      <w:r w:rsidRPr="009A79CC">
        <w:rPr>
          <w:i/>
        </w:rPr>
        <w:t xml:space="preserve"> </w:t>
      </w:r>
      <w:r>
        <w:t>2014; 30 (12):2415-2422.</w:t>
      </w:r>
      <w:bookmarkEnd w:id="12"/>
    </w:p>
    <w:p w14:paraId="7163318B" w14:textId="77777777" w:rsidR="009A79CC" w:rsidRDefault="009A79CC" w:rsidP="009A79CC">
      <w:pPr>
        <w:pStyle w:val="EndNoteBibliography"/>
        <w:ind w:left="720" w:hanging="720"/>
        <w:jc w:val="left"/>
      </w:pPr>
      <w:bookmarkStart w:id="13" w:name="_ENREF_7"/>
      <w:r w:rsidRPr="009A79CC">
        <w:rPr>
          <w:b/>
        </w:rPr>
        <w:t xml:space="preserve">7. </w:t>
      </w:r>
      <w:r>
        <w:t>Czarnecka D, Koch EM, Gottwald-Hostalek U. Benefits of a fixed-dose combination of bisoprolol and amlodipine in the treatment of hypertension in daily practice: results of more than 4000 patients. Curr Med Res Opin</w:t>
      </w:r>
      <w:r w:rsidRPr="009A79CC">
        <w:rPr>
          <w:i/>
        </w:rPr>
        <w:t xml:space="preserve"> </w:t>
      </w:r>
      <w:r>
        <w:t>2015; 31 (5):875-881.</w:t>
      </w:r>
      <w:bookmarkEnd w:id="13"/>
    </w:p>
    <w:p w14:paraId="15A9BF8E" w14:textId="77777777" w:rsidR="009A79CC" w:rsidRDefault="009A79CC" w:rsidP="009A79CC">
      <w:pPr>
        <w:pStyle w:val="EndNoteBibliography"/>
        <w:ind w:left="720" w:hanging="720"/>
        <w:jc w:val="left"/>
      </w:pPr>
      <w:bookmarkStart w:id="14" w:name="_ENREF_8"/>
      <w:r w:rsidRPr="009A79CC">
        <w:rPr>
          <w:b/>
        </w:rPr>
        <w:t xml:space="preserve">8. </w:t>
      </w:r>
      <w:r>
        <w:t>Hsu CI, Hsiao FY, Wu FL, Shen LJ. Adherence and medication utilisation patterns of fixed-dose and free combination of angiotensin receptor blocker/thiazide diuretics among newly diagnosed hypertensive patients: a population-based cohort study. Int J Clin Pract</w:t>
      </w:r>
      <w:r w:rsidRPr="009A79CC">
        <w:rPr>
          <w:i/>
        </w:rPr>
        <w:t xml:space="preserve"> </w:t>
      </w:r>
      <w:r>
        <w:t>2015; 69 (7):729-737.</w:t>
      </w:r>
      <w:bookmarkEnd w:id="14"/>
    </w:p>
    <w:p w14:paraId="13B4191C" w14:textId="77777777" w:rsidR="009A79CC" w:rsidRDefault="009A79CC" w:rsidP="009A79CC">
      <w:pPr>
        <w:pStyle w:val="EndNoteBibliography"/>
        <w:ind w:left="720" w:hanging="720"/>
        <w:jc w:val="left"/>
      </w:pPr>
      <w:bookmarkStart w:id="15" w:name="_ENREF_9"/>
      <w:r w:rsidRPr="009A79CC">
        <w:rPr>
          <w:b/>
        </w:rPr>
        <w:lastRenderedPageBreak/>
        <w:t xml:space="preserve">9. </w:t>
      </w:r>
      <w:r>
        <w:t>Jung HW, Kim KI, Park CG, Kang DH, Ahn Y, Bae JH, et al. A multicenter, non-comparative study to evaluate the efficacy and safety of fixed-dose olmesartan/amlodipine in Korean patients with hypertension who are naive or non-responders to anti-hypertensive monotherapy (ACE-HY study). Clin Exp Hypertens</w:t>
      </w:r>
      <w:r w:rsidRPr="009A79CC">
        <w:rPr>
          <w:i/>
        </w:rPr>
        <w:t xml:space="preserve"> </w:t>
      </w:r>
      <w:r>
        <w:t>2015; 37 (6):482-489.</w:t>
      </w:r>
      <w:bookmarkEnd w:id="15"/>
    </w:p>
    <w:p w14:paraId="3642DA84" w14:textId="77777777" w:rsidR="009A79CC" w:rsidRDefault="009A79CC" w:rsidP="009A79CC">
      <w:pPr>
        <w:pStyle w:val="EndNoteBibliography"/>
        <w:ind w:left="720" w:hanging="720"/>
        <w:jc w:val="left"/>
      </w:pPr>
      <w:bookmarkStart w:id="16" w:name="_ENREF_10"/>
      <w:r w:rsidRPr="009A79CC">
        <w:rPr>
          <w:b/>
        </w:rPr>
        <w:t xml:space="preserve">10. </w:t>
      </w:r>
      <w:r>
        <w:t>Machnicki G, Ong SH, Chen W, Wei ZJ, Kahler KH. Comparison of amlodipine/valsartan/hydrochlorothiazide single pill combination and free combination: adherence, persistence, healthcare utilization and costs. Curr Med Res Opin</w:t>
      </w:r>
      <w:r w:rsidRPr="009A79CC">
        <w:rPr>
          <w:i/>
        </w:rPr>
        <w:t xml:space="preserve"> </w:t>
      </w:r>
      <w:r>
        <w:t>2015; 31 (12):2287-2296.</w:t>
      </w:r>
      <w:bookmarkEnd w:id="16"/>
    </w:p>
    <w:p w14:paraId="1A579936" w14:textId="77777777" w:rsidR="009A79CC" w:rsidRDefault="009A79CC" w:rsidP="009A79CC">
      <w:pPr>
        <w:pStyle w:val="EndNoteBibliography"/>
        <w:ind w:left="720" w:hanging="720"/>
        <w:jc w:val="left"/>
      </w:pPr>
      <w:bookmarkStart w:id="17" w:name="_ENREF_11"/>
      <w:r w:rsidRPr="009A79CC">
        <w:rPr>
          <w:b/>
        </w:rPr>
        <w:t xml:space="preserve">11. </w:t>
      </w:r>
      <w:r>
        <w:t>Mancia G, Asmar R, Amodeo C, Mourad JJ, Taddei S, Gamba MA, et al. Comparison of single-pill strategies first line in hypertension: perindopril/amlodipine versus valsartan/amlodipine. J Hypertens</w:t>
      </w:r>
      <w:r w:rsidRPr="009A79CC">
        <w:rPr>
          <w:i/>
        </w:rPr>
        <w:t xml:space="preserve"> </w:t>
      </w:r>
      <w:r>
        <w:t>2015; 33 (2):401-411.</w:t>
      </w:r>
      <w:bookmarkEnd w:id="17"/>
    </w:p>
    <w:p w14:paraId="7E199970" w14:textId="77777777" w:rsidR="009A79CC" w:rsidRDefault="009A79CC" w:rsidP="009A79CC">
      <w:pPr>
        <w:pStyle w:val="EndNoteBibliography"/>
        <w:ind w:left="720" w:hanging="720"/>
        <w:jc w:val="left"/>
      </w:pPr>
      <w:bookmarkStart w:id="18" w:name="_ENREF_12"/>
      <w:r w:rsidRPr="009A79CC">
        <w:rPr>
          <w:b/>
        </w:rPr>
        <w:t xml:space="preserve">12. </w:t>
      </w:r>
      <w:r>
        <w:t>Manolis A, Grammatikou V, Kallistratos M, Zarifis J, Tsioufis K. Blood pressure reduction and control with fixed-dose combination perindopril/amlodipine: A Pan-Hellenic prospective observational study. J Renin Angiotensin Aldosterone Syst</w:t>
      </w:r>
      <w:r w:rsidRPr="009A79CC">
        <w:rPr>
          <w:i/>
        </w:rPr>
        <w:t xml:space="preserve"> </w:t>
      </w:r>
      <w:r>
        <w:t>2015; 16 (4):930-935.</w:t>
      </w:r>
      <w:bookmarkEnd w:id="18"/>
    </w:p>
    <w:p w14:paraId="2881DC2C" w14:textId="77777777" w:rsidR="009A79CC" w:rsidRDefault="009A79CC" w:rsidP="009A79CC">
      <w:pPr>
        <w:pStyle w:val="EndNoteBibliography"/>
        <w:ind w:left="720" w:hanging="720"/>
        <w:jc w:val="left"/>
      </w:pPr>
      <w:bookmarkStart w:id="19" w:name="_ENREF_13"/>
      <w:r w:rsidRPr="009A79CC">
        <w:rPr>
          <w:b/>
        </w:rPr>
        <w:t xml:space="preserve">13. </w:t>
      </w:r>
      <w:r>
        <w:t>Rosenkranz AR, Ratzinger M. Efficacy, safety, and tolerability of antihypertensive therapy with aliskiren/amlodipine in clinical practice in Austria. The RALLY (Rasilamlo long lasting efficacy) study. Wien Klin Wochenschr</w:t>
      </w:r>
      <w:r w:rsidRPr="009A79CC">
        <w:rPr>
          <w:i/>
        </w:rPr>
        <w:t xml:space="preserve"> </w:t>
      </w:r>
      <w:r>
        <w:t>2015; 127 (5-6):203-209.</w:t>
      </w:r>
      <w:bookmarkEnd w:id="19"/>
    </w:p>
    <w:p w14:paraId="135B5709" w14:textId="77777777" w:rsidR="009A79CC" w:rsidRDefault="009A79CC" w:rsidP="009A79CC">
      <w:pPr>
        <w:pStyle w:val="EndNoteBibliography"/>
        <w:ind w:left="720" w:hanging="720"/>
        <w:jc w:val="left"/>
      </w:pPr>
      <w:bookmarkStart w:id="20" w:name="_ENREF_14"/>
      <w:r w:rsidRPr="009A79CC">
        <w:rPr>
          <w:b/>
        </w:rPr>
        <w:t xml:space="preserve">14. </w:t>
      </w:r>
      <w:r>
        <w:t>Setiawati A, Kalim H, Abdillah A. Clinical effectiveness, safety and tolerability of amlodipine/valsartan in hypertensive patients: the Indonesian subset of the EXCITE study. Acta Med Indones</w:t>
      </w:r>
      <w:r w:rsidRPr="009A79CC">
        <w:rPr>
          <w:i/>
        </w:rPr>
        <w:t xml:space="preserve"> </w:t>
      </w:r>
      <w:r>
        <w:t>2015; 47 (3):223-233.</w:t>
      </w:r>
      <w:bookmarkEnd w:id="20"/>
    </w:p>
    <w:p w14:paraId="10513A4E" w14:textId="77777777" w:rsidR="009A79CC" w:rsidRDefault="009A79CC" w:rsidP="009A79CC">
      <w:pPr>
        <w:pStyle w:val="EndNoteBibliography"/>
        <w:ind w:left="720" w:hanging="720"/>
        <w:jc w:val="left"/>
      </w:pPr>
      <w:bookmarkStart w:id="21" w:name="_ENREF_15"/>
      <w:r w:rsidRPr="009A79CC">
        <w:rPr>
          <w:b/>
        </w:rPr>
        <w:t xml:space="preserve">15. </w:t>
      </w:r>
      <w:r>
        <w:t>Tung YC, Lin YS, Wu LS, Chang CJ, Chu PH. Clinical outcomes and healthcare costs in hypertensive patients treated with a fixed-dose combination of amlodipine/valsartan. J Clin Hypertens (Greenwich)</w:t>
      </w:r>
      <w:r w:rsidRPr="009A79CC">
        <w:rPr>
          <w:i/>
        </w:rPr>
        <w:t xml:space="preserve"> </w:t>
      </w:r>
      <w:r>
        <w:t>2015; 17 (1):51-58.</w:t>
      </w:r>
      <w:bookmarkEnd w:id="21"/>
    </w:p>
    <w:p w14:paraId="0169BB6A" w14:textId="77777777" w:rsidR="009A79CC" w:rsidRDefault="009A79CC" w:rsidP="009A79CC">
      <w:pPr>
        <w:pStyle w:val="EndNoteBibliography"/>
        <w:ind w:left="720" w:hanging="720"/>
        <w:jc w:val="left"/>
      </w:pPr>
      <w:bookmarkStart w:id="22" w:name="_ENREF_16"/>
      <w:r w:rsidRPr="009A79CC">
        <w:rPr>
          <w:b/>
        </w:rPr>
        <w:t xml:space="preserve">16. </w:t>
      </w:r>
      <w:r>
        <w:t>Assaad-Khalil SH, Nashaat N. Real-life effectiveness and safety of amlodipine/valsartan single-pill combination in patients with hypertension in Egypt: results from the EXCITE study. Drugs Real World Outcomes</w:t>
      </w:r>
      <w:r w:rsidRPr="009A79CC">
        <w:rPr>
          <w:i/>
        </w:rPr>
        <w:t xml:space="preserve"> </w:t>
      </w:r>
      <w:r>
        <w:t>2016; 3 (3):307-315.</w:t>
      </w:r>
      <w:bookmarkEnd w:id="22"/>
    </w:p>
    <w:p w14:paraId="5F00C03E" w14:textId="77777777" w:rsidR="009A79CC" w:rsidRDefault="009A79CC" w:rsidP="009A79CC">
      <w:pPr>
        <w:pStyle w:val="EndNoteBibliography"/>
        <w:ind w:left="720" w:hanging="720"/>
        <w:jc w:val="left"/>
      </w:pPr>
      <w:bookmarkStart w:id="23" w:name="_ENREF_17"/>
      <w:r w:rsidRPr="009A79CC">
        <w:rPr>
          <w:b/>
        </w:rPr>
        <w:t xml:space="preserve">17. </w:t>
      </w:r>
      <w:r>
        <w:t>Levi M, Pasqua A, Cricelli I, Cricelli C, Piccinni C, Parretti D, et al. Patient adherence to olmesartan/amlodipine combinations: fixed versus extemporaneous combinations. J Manag Care Spec Pharm</w:t>
      </w:r>
      <w:r w:rsidRPr="009A79CC">
        <w:rPr>
          <w:i/>
        </w:rPr>
        <w:t xml:space="preserve"> </w:t>
      </w:r>
      <w:r>
        <w:t>2016; 22 (3):255-262.</w:t>
      </w:r>
      <w:bookmarkEnd w:id="23"/>
    </w:p>
    <w:p w14:paraId="218F6D0E" w14:textId="77777777" w:rsidR="009A79CC" w:rsidRDefault="009A79CC" w:rsidP="009A79CC">
      <w:pPr>
        <w:pStyle w:val="EndNoteBibliography"/>
        <w:ind w:left="720" w:hanging="720"/>
        <w:jc w:val="left"/>
      </w:pPr>
      <w:bookmarkStart w:id="24" w:name="_ENREF_18"/>
      <w:r w:rsidRPr="009A79CC">
        <w:rPr>
          <w:b/>
        </w:rPr>
        <w:lastRenderedPageBreak/>
        <w:t xml:space="preserve">18. </w:t>
      </w:r>
      <w:r>
        <w:t>Simonyi G, Ferenci T, Alfoldi S, Farsang C. Ramipril + amlodipine and ramipril + hydrochlorothiazide fixed-dose combinations in relation to patient adherence. J Int Med Res</w:t>
      </w:r>
      <w:r w:rsidRPr="009A79CC">
        <w:rPr>
          <w:i/>
        </w:rPr>
        <w:t xml:space="preserve"> </w:t>
      </w:r>
      <w:r>
        <w:t>2016; 44 (5):1087-1091.</w:t>
      </w:r>
      <w:bookmarkEnd w:id="24"/>
    </w:p>
    <w:p w14:paraId="47B1D89C" w14:textId="77777777" w:rsidR="009A79CC" w:rsidRDefault="009A79CC" w:rsidP="009A79CC">
      <w:pPr>
        <w:pStyle w:val="EndNoteBibliography"/>
        <w:ind w:left="720" w:hanging="720"/>
        <w:jc w:val="left"/>
      </w:pPr>
      <w:bookmarkStart w:id="25" w:name="_ENREF_19"/>
      <w:r w:rsidRPr="009A79CC">
        <w:rPr>
          <w:b/>
        </w:rPr>
        <w:t xml:space="preserve">19. </w:t>
      </w:r>
      <w:r>
        <w:t>Vlachopoulos C, Grammatikou V, Kallistratos M, Karagiannis A. Effectiveness of perindopril/amlodipine fixed dose combination in everyday clinical practice: results from the EMERALD study. Curr Med Res Opin</w:t>
      </w:r>
      <w:r w:rsidRPr="009A79CC">
        <w:rPr>
          <w:i/>
        </w:rPr>
        <w:t xml:space="preserve"> </w:t>
      </w:r>
      <w:r>
        <w:t>2016; 32 (9):1605-1610.</w:t>
      </w:r>
      <w:bookmarkEnd w:id="25"/>
    </w:p>
    <w:p w14:paraId="2BED840A" w14:textId="77777777" w:rsidR="009A79CC" w:rsidRDefault="009A79CC" w:rsidP="009A79CC">
      <w:pPr>
        <w:pStyle w:val="EndNoteBibliography"/>
        <w:ind w:left="720" w:hanging="720"/>
        <w:jc w:val="left"/>
      </w:pPr>
      <w:bookmarkStart w:id="26" w:name="_ENREF_20"/>
      <w:r w:rsidRPr="009A79CC">
        <w:rPr>
          <w:b/>
        </w:rPr>
        <w:t xml:space="preserve">20. </w:t>
      </w:r>
      <w:r>
        <w:t>Lauffenburger JC, Landon JE, Fischer MA. Effect of combination therapy on adherence among US patients initiating therapy for hypertension: a cohort study. J Gen Intern Med</w:t>
      </w:r>
      <w:r w:rsidRPr="009A79CC">
        <w:rPr>
          <w:i/>
        </w:rPr>
        <w:t xml:space="preserve"> </w:t>
      </w:r>
      <w:r>
        <w:t>2017; 32 (6):619-625.</w:t>
      </w:r>
      <w:bookmarkEnd w:id="26"/>
    </w:p>
    <w:p w14:paraId="40D9D561" w14:textId="77777777" w:rsidR="009A79CC" w:rsidRDefault="009A79CC" w:rsidP="009A79CC">
      <w:pPr>
        <w:pStyle w:val="EndNoteBibliography"/>
        <w:ind w:left="720" w:hanging="720"/>
        <w:jc w:val="left"/>
      </w:pPr>
      <w:bookmarkStart w:id="27" w:name="_ENREF_21"/>
      <w:r w:rsidRPr="009A79CC">
        <w:rPr>
          <w:b/>
        </w:rPr>
        <w:t xml:space="preserve">21. </w:t>
      </w:r>
      <w:r>
        <w:t>Liakos CI, Papadopoulos DP, Kotsis VT. Adherence to treatment, safety, tolerance, and effectiveness of perindopril/amlodipine fixed-dose combination in Greek patients with hypertension and stable coronary artery disease: A pan-Hellenic prospective observational study of daily clinical practice. Am J Cardiovasc Drugs</w:t>
      </w:r>
      <w:r w:rsidRPr="009A79CC">
        <w:rPr>
          <w:i/>
        </w:rPr>
        <w:t xml:space="preserve"> </w:t>
      </w:r>
      <w:r>
        <w:t>2017; 17 (5):391-398.</w:t>
      </w:r>
      <w:bookmarkEnd w:id="27"/>
    </w:p>
    <w:p w14:paraId="5E337415" w14:textId="77777777" w:rsidR="009A79CC" w:rsidRDefault="009A79CC" w:rsidP="009A79CC">
      <w:pPr>
        <w:pStyle w:val="EndNoteBibliography"/>
        <w:ind w:left="720" w:hanging="720"/>
        <w:jc w:val="left"/>
      </w:pPr>
      <w:bookmarkStart w:id="28" w:name="_ENREF_22"/>
      <w:r w:rsidRPr="009A79CC">
        <w:rPr>
          <w:b/>
        </w:rPr>
        <w:t xml:space="preserve">22. </w:t>
      </w:r>
      <w:r>
        <w:t>Mourad JJ, Amodeo C, de Champvallins M, Brzozowska-Villatte R, Asmar R, study coordinators, et al. Blood pressure-lowering efficacy and safety of perindopril/indapamide/amlodipine single-pill combination in patients with uncontrolled essential hypertension: a multicenter, randomized, double-blind, controlled trial. J Hypertens</w:t>
      </w:r>
      <w:r w:rsidRPr="009A79CC">
        <w:rPr>
          <w:i/>
        </w:rPr>
        <w:t xml:space="preserve"> </w:t>
      </w:r>
      <w:r>
        <w:t>2017; 35 (7):1481-1495.</w:t>
      </w:r>
      <w:bookmarkEnd w:id="28"/>
    </w:p>
    <w:p w14:paraId="1A6B09B2" w14:textId="77777777" w:rsidR="009A79CC" w:rsidRDefault="009A79CC" w:rsidP="009A79CC">
      <w:pPr>
        <w:pStyle w:val="EndNoteBibliography"/>
        <w:ind w:left="720" w:hanging="720"/>
        <w:jc w:val="left"/>
      </w:pPr>
      <w:bookmarkStart w:id="29" w:name="_ENREF_23"/>
      <w:r w:rsidRPr="009A79CC">
        <w:rPr>
          <w:b/>
        </w:rPr>
        <w:t xml:space="preserve">23. </w:t>
      </w:r>
      <w:r>
        <w:t>Nedogoda SV, Stojanov VJ. Single-pill combination of perindopril/indapamide/amlodipine in patients with uncontrolled hypertension: a randomized controlled trial. Cardiol Ther</w:t>
      </w:r>
      <w:r w:rsidRPr="009A79CC">
        <w:rPr>
          <w:i/>
        </w:rPr>
        <w:t xml:space="preserve"> </w:t>
      </w:r>
      <w:r>
        <w:t>2017; 6 (1):91-104.</w:t>
      </w:r>
      <w:bookmarkEnd w:id="29"/>
    </w:p>
    <w:p w14:paraId="77891F10" w14:textId="77777777" w:rsidR="009A79CC" w:rsidRDefault="009A79CC" w:rsidP="009A79CC">
      <w:pPr>
        <w:pStyle w:val="EndNoteBibliography"/>
        <w:ind w:left="720" w:hanging="720"/>
        <w:jc w:val="left"/>
      </w:pPr>
      <w:bookmarkStart w:id="30" w:name="_ENREF_24"/>
      <w:r w:rsidRPr="009A79CC">
        <w:rPr>
          <w:b/>
        </w:rPr>
        <w:t xml:space="preserve">24. </w:t>
      </w:r>
      <w:r>
        <w:t>Simons LA, Chung E, Ortiz M. Long-term persistence with single-pill, fixed-dose combination therapy versus two pills of amlodipine and perindopril for hypertension: Australian experience. Curr Med Res Opin</w:t>
      </w:r>
      <w:r w:rsidRPr="009A79CC">
        <w:rPr>
          <w:i/>
        </w:rPr>
        <w:t xml:space="preserve"> </w:t>
      </w:r>
      <w:r>
        <w:t>2017; 33 (10):1783-1787.</w:t>
      </w:r>
      <w:bookmarkEnd w:id="30"/>
    </w:p>
    <w:p w14:paraId="6D8170CA" w14:textId="77777777" w:rsidR="009A79CC" w:rsidRDefault="009A79CC" w:rsidP="009A79CC">
      <w:pPr>
        <w:pStyle w:val="EndNoteBibliography"/>
        <w:ind w:left="720" w:hanging="720"/>
        <w:jc w:val="left"/>
      </w:pPr>
      <w:bookmarkStart w:id="31" w:name="_ENREF_25"/>
      <w:r w:rsidRPr="009A79CC">
        <w:rPr>
          <w:b/>
        </w:rPr>
        <w:t xml:space="preserve">25. </w:t>
      </w:r>
      <w:r>
        <w:t>Bramlage P, Schmidt S, Sims H. Fixed-dose vs free-dose combinations for the management of hypertension-An analysis of 81 958 patients. J Clin Hypertens (Greenwich)</w:t>
      </w:r>
      <w:r w:rsidRPr="009A79CC">
        <w:rPr>
          <w:i/>
        </w:rPr>
        <w:t xml:space="preserve"> </w:t>
      </w:r>
      <w:r>
        <w:t>2018; 20 (4):705-715.</w:t>
      </w:r>
      <w:bookmarkEnd w:id="31"/>
    </w:p>
    <w:p w14:paraId="63582C95" w14:textId="77777777" w:rsidR="009A79CC" w:rsidRDefault="009A79CC" w:rsidP="009A79CC">
      <w:pPr>
        <w:pStyle w:val="EndNoteBibliography"/>
        <w:ind w:left="720" w:hanging="720"/>
        <w:jc w:val="left"/>
      </w:pPr>
      <w:bookmarkStart w:id="32" w:name="_ENREF_26"/>
      <w:r w:rsidRPr="009A79CC">
        <w:rPr>
          <w:b/>
        </w:rPr>
        <w:lastRenderedPageBreak/>
        <w:t xml:space="preserve">26. </w:t>
      </w:r>
      <w:r>
        <w:t>Degli Esposti L, Perrone V, Veronesi C, Gambera M, Nati G, Perone F, et al. Modifications in drug adherence after switch to fixed-dose combination of perindopril/amlodipine in clinical practice. Results of a large-scale Italian experience. The amlodipine-perindopril in real settings (AMPERES) study. Curr Med Res Opin</w:t>
      </w:r>
      <w:r w:rsidRPr="009A79CC">
        <w:rPr>
          <w:i/>
        </w:rPr>
        <w:t xml:space="preserve"> </w:t>
      </w:r>
      <w:r>
        <w:t>2018; 34 (9):1571-1577.</w:t>
      </w:r>
      <w:bookmarkEnd w:id="32"/>
    </w:p>
    <w:p w14:paraId="16D677EC" w14:textId="77777777" w:rsidR="009A79CC" w:rsidRDefault="009A79CC" w:rsidP="009A79CC">
      <w:pPr>
        <w:pStyle w:val="EndNoteBibliography"/>
        <w:ind w:left="720" w:hanging="720"/>
        <w:jc w:val="left"/>
      </w:pPr>
      <w:bookmarkStart w:id="33" w:name="_ENREF_27"/>
      <w:r w:rsidRPr="009A79CC">
        <w:rPr>
          <w:b/>
        </w:rPr>
        <w:t xml:space="preserve">27. </w:t>
      </w:r>
      <w:r>
        <w:t>Fleig SV, Weger B, Haller H, Limbourg FP. Effectiveness of a fixed-dose, single-pill combination of perindopril and amlodipine in patients with hypertension: a non-interventional study. Adv Ther</w:t>
      </w:r>
      <w:r w:rsidRPr="009A79CC">
        <w:rPr>
          <w:i/>
        </w:rPr>
        <w:t xml:space="preserve"> </w:t>
      </w:r>
      <w:r>
        <w:t>2018; 35 (3):353-366.</w:t>
      </w:r>
      <w:bookmarkEnd w:id="33"/>
    </w:p>
    <w:p w14:paraId="2D354F6F" w14:textId="77777777" w:rsidR="009A79CC" w:rsidRDefault="009A79CC" w:rsidP="009A79CC">
      <w:pPr>
        <w:pStyle w:val="EndNoteBibliography"/>
        <w:ind w:left="720" w:hanging="720"/>
        <w:jc w:val="left"/>
      </w:pPr>
      <w:bookmarkStart w:id="34" w:name="_ENREF_28"/>
      <w:r w:rsidRPr="009A79CC">
        <w:rPr>
          <w:b/>
        </w:rPr>
        <w:t xml:space="preserve">28. </w:t>
      </w:r>
      <w:r>
        <w:t>Verma AA, Khuu W, Tadrous M, Gomes T, Mamdani MM. Fixed-dose combination antihypertensive medications, adherence, and clinical outcomes: A population-based retrospective cohort study. PLoS Med</w:t>
      </w:r>
      <w:r w:rsidRPr="009A79CC">
        <w:rPr>
          <w:i/>
        </w:rPr>
        <w:t xml:space="preserve"> </w:t>
      </w:r>
      <w:r>
        <w:t>2018; 15 (6):e1002584.</w:t>
      </w:r>
      <w:bookmarkEnd w:id="34"/>
    </w:p>
    <w:p w14:paraId="585A360E" w14:textId="77777777" w:rsidR="009A79CC" w:rsidRDefault="009A79CC" w:rsidP="009A79CC">
      <w:pPr>
        <w:pStyle w:val="EndNoteBibliography"/>
        <w:ind w:left="720" w:hanging="720"/>
        <w:jc w:val="left"/>
      </w:pPr>
      <w:bookmarkStart w:id="35" w:name="_ENREF_29"/>
      <w:r w:rsidRPr="009A79CC">
        <w:rPr>
          <w:b/>
        </w:rPr>
        <w:t xml:space="preserve">29. </w:t>
      </w:r>
      <w:r>
        <w:t>Webster R, Salam A, de Silva HA, Selak V, Stepien S, Rajapakse S, et al. Fixed low-dose triple combination antihypertensive medication vs usual care for blood pressure control in patients with mild to moderate hypertension in Sri Lanka: A randomized clinical trial. JAMA</w:t>
      </w:r>
      <w:r w:rsidRPr="009A79CC">
        <w:rPr>
          <w:i/>
        </w:rPr>
        <w:t xml:space="preserve"> </w:t>
      </w:r>
      <w:r>
        <w:t>2018; 320 (6):566-579.</w:t>
      </w:r>
      <w:bookmarkEnd w:id="35"/>
    </w:p>
    <w:p w14:paraId="6C1F900A" w14:textId="77777777" w:rsidR="009A79CC" w:rsidRDefault="009A79CC" w:rsidP="009A79CC">
      <w:pPr>
        <w:pStyle w:val="EndNoteBibliography"/>
        <w:ind w:left="720" w:hanging="720"/>
        <w:jc w:val="left"/>
      </w:pPr>
      <w:bookmarkStart w:id="36" w:name="_ENREF_30"/>
      <w:r w:rsidRPr="009A79CC">
        <w:rPr>
          <w:b/>
        </w:rPr>
        <w:t xml:space="preserve">30. </w:t>
      </w:r>
      <w:r>
        <w:t>National Institute for Health and Care Excellence (NICE). Guide to the single technology appraisal process. 2009.</w:t>
      </w:r>
      <w:bookmarkEnd w:id="36"/>
    </w:p>
    <w:p w14:paraId="6022310C" w14:textId="77777777" w:rsidR="009A79CC" w:rsidRDefault="009A79CC" w:rsidP="009A79CC">
      <w:pPr>
        <w:pStyle w:val="EndNoteBibliography"/>
        <w:ind w:left="720" w:hanging="720"/>
        <w:jc w:val="left"/>
      </w:pPr>
      <w:bookmarkStart w:id="37" w:name="_ENREF_31"/>
      <w:r w:rsidRPr="009A79CC">
        <w:rPr>
          <w:b/>
        </w:rPr>
        <w:t xml:space="preserve">31. </w:t>
      </w:r>
      <w:r>
        <w:t>Wells G, Shea B, O’Connell D, Robertson J, Peterson J, Welch V, et al. The Newcastle-Ottawa scale (NOS) for assessing the quailty of nonrandomised studies in meta-analyses.</w:t>
      </w:r>
      <w:bookmarkEnd w:id="37"/>
    </w:p>
    <w:p w14:paraId="6213C42C" w14:textId="380CDA5F" w:rsidR="009A79CC" w:rsidRDefault="009A79CC" w:rsidP="009A79CC">
      <w:pPr>
        <w:pStyle w:val="EndNoteBibliography"/>
        <w:jc w:val="left"/>
      </w:pPr>
    </w:p>
    <w:p w14:paraId="22D2722B" w14:textId="27C8EC08" w:rsidR="005539DB" w:rsidRDefault="009A79CC" w:rsidP="004965FE">
      <w:pPr>
        <w:pStyle w:val="EndNoteBibliography"/>
        <w:jc w:val="left"/>
      </w:pPr>
      <w:r>
        <w:fldChar w:fldCharType="end"/>
      </w:r>
    </w:p>
    <w:sectPr w:rsidR="005539DB" w:rsidSect="00CF27C4">
      <w:pgSz w:w="15840" w:h="12240" w:orient="landscape"/>
      <w:pgMar w:top="1440" w:right="1440" w:bottom="1440" w:left="1440" w:header="720" w:footer="196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748C0F9" w16cid:durableId="217E6D7E"/>
  <w16cid:commentId w16cid:paraId="404E4135" w16cid:durableId="21975BAB"/>
  <w16cid:commentId w16cid:paraId="6EC9E383" w16cid:durableId="21975C52"/>
  <w16cid:commentId w16cid:paraId="70FEEF6C" w16cid:durableId="217E6D7F"/>
  <w16cid:commentId w16cid:paraId="0100C29D" w16cid:durableId="217E6D80"/>
  <w16cid:commentId w16cid:paraId="29CC0453" w16cid:durableId="217E6D81"/>
  <w16cid:commentId w16cid:paraId="3E0E7058" w16cid:durableId="217E6D82"/>
  <w16cid:commentId w16cid:paraId="4D7718CC" w16cid:durableId="217E6D83"/>
  <w16cid:commentId w16cid:paraId="4976FD3F" w16cid:durableId="217E6D84"/>
  <w16cid:commentId w16cid:paraId="79FA7ACE" w16cid:durableId="217E6D85"/>
  <w16cid:commentId w16cid:paraId="3AE9E51E" w16cid:durableId="217E6D86"/>
  <w16cid:commentId w16cid:paraId="57456361" w16cid:durableId="217E6D87"/>
  <w16cid:commentId w16cid:paraId="2F3567B6" w16cid:durableId="217E6D88"/>
  <w16cid:commentId w16cid:paraId="11273AA7" w16cid:durableId="217E6D89"/>
  <w16cid:commentId w16cid:paraId="678249C6" w16cid:durableId="217E6D8A"/>
  <w16cid:commentId w16cid:paraId="33BC2AF8" w16cid:durableId="217E6D8B"/>
  <w16cid:commentId w16cid:paraId="140CC788" w16cid:durableId="217E6D8C"/>
  <w16cid:commentId w16cid:paraId="32B7F88B" w16cid:durableId="217E6D8D"/>
  <w16cid:commentId w16cid:paraId="18F9FC5F" w16cid:durableId="217E6D8E"/>
  <w16cid:commentId w16cid:paraId="1267FB8F" w16cid:durableId="217E6D8F"/>
  <w16cid:commentId w16cid:paraId="26DD77F5" w16cid:durableId="217E6D90"/>
  <w16cid:commentId w16cid:paraId="6EEAD99F" w16cid:durableId="217E6D91"/>
  <w16cid:commentId w16cid:paraId="3D04A93D" w16cid:durableId="217E6D92"/>
  <w16cid:commentId w16cid:paraId="255FC8DC" w16cid:durableId="217E6D93"/>
  <w16cid:commentId w16cid:paraId="2C22F456" w16cid:durableId="217E6D94"/>
  <w16cid:commentId w16cid:paraId="08935337" w16cid:durableId="217E6D95"/>
  <w16cid:commentId w16cid:paraId="6A4806AE" w16cid:durableId="217E6D96"/>
  <w16cid:commentId w16cid:paraId="4C32C1A8" w16cid:durableId="217E6D97"/>
  <w16cid:commentId w16cid:paraId="00C3DB1A" w16cid:durableId="217E6D98"/>
  <w16cid:commentId w16cid:paraId="1651BAA0" w16cid:durableId="217E6D99"/>
  <w16cid:commentId w16cid:paraId="2FDDDAED" w16cid:durableId="217E6D9A"/>
  <w16cid:commentId w16cid:paraId="0A3C496A" w16cid:durableId="217E6D9B"/>
  <w16cid:commentId w16cid:paraId="69764E2A" w16cid:durableId="217E6D9C"/>
  <w16cid:commentId w16cid:paraId="4F65C2A8" w16cid:durableId="217E6D9D"/>
  <w16cid:commentId w16cid:paraId="1538D935" w16cid:durableId="217E6D9E"/>
  <w16cid:commentId w16cid:paraId="22D8DAC7" w16cid:durableId="217E6D9F"/>
  <w16cid:commentId w16cid:paraId="1F3EA912" w16cid:durableId="217E6DA0"/>
  <w16cid:commentId w16cid:paraId="796B0355" w16cid:durableId="217E6DA1"/>
  <w16cid:commentId w16cid:paraId="444A6527" w16cid:durableId="217E6DA2"/>
  <w16cid:commentId w16cid:paraId="5777ED82" w16cid:durableId="217E6DA3"/>
  <w16cid:commentId w16cid:paraId="6FECADF9" w16cid:durableId="217E6DA4"/>
  <w16cid:commentId w16cid:paraId="060A4202" w16cid:durableId="217E6DA5"/>
  <w16cid:commentId w16cid:paraId="2F3EFFF2" w16cid:durableId="217E6DA6"/>
  <w16cid:commentId w16cid:paraId="4A1CC737" w16cid:durableId="217E6DA7"/>
  <w16cid:commentId w16cid:paraId="12935D68" w16cid:durableId="217E6DA8"/>
  <w16cid:commentId w16cid:paraId="2B79DB2B" w16cid:durableId="217E6DA9"/>
  <w16cid:commentId w16cid:paraId="7C3ED015" w16cid:durableId="217E6DAA"/>
  <w16cid:commentId w16cid:paraId="1C641779" w16cid:durableId="217E6DAB"/>
  <w16cid:commentId w16cid:paraId="29020438" w16cid:durableId="217E6DAC"/>
  <w16cid:commentId w16cid:paraId="4459BFEE" w16cid:durableId="217E6DAD"/>
  <w16cid:commentId w16cid:paraId="5F87EF0C" w16cid:durableId="217E6DAE"/>
  <w16cid:commentId w16cid:paraId="75DD0133" w16cid:durableId="217E6DAF"/>
  <w16cid:commentId w16cid:paraId="3ABBF1AD" w16cid:durableId="217E6DB0"/>
  <w16cid:commentId w16cid:paraId="57D9C6A9" w16cid:durableId="217E6DB1"/>
  <w16cid:commentId w16cid:paraId="2D2FF3BB" w16cid:durableId="217E6DB2"/>
  <w16cid:commentId w16cid:paraId="72F177D0" w16cid:durableId="217E6DB3"/>
  <w16cid:commentId w16cid:paraId="0913E73B" w16cid:durableId="217E6DB4"/>
  <w16cid:commentId w16cid:paraId="3A107B80" w16cid:durableId="217E6DB5"/>
  <w16cid:commentId w16cid:paraId="108C9819" w16cid:durableId="217E6DB6"/>
  <w16cid:commentId w16cid:paraId="1B2DCC2C" w16cid:durableId="217E6DB7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B5AB449" w14:textId="77777777" w:rsidR="00A95F10" w:rsidRDefault="00A95F10">
      <w:r>
        <w:separator/>
      </w:r>
    </w:p>
  </w:endnote>
  <w:endnote w:type="continuationSeparator" w:id="0">
    <w:p w14:paraId="210E1F35" w14:textId="77777777" w:rsidR="00A95F10" w:rsidRDefault="00A95F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46056496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A24D5D" w14:textId="51AF7DC7" w:rsidR="0070789D" w:rsidRDefault="0070789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A79CC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1A43D962" w14:textId="6C357A87" w:rsidR="003C26C3" w:rsidRPr="0070789D" w:rsidRDefault="003C26C3" w:rsidP="0070789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2CBB0C4" w14:textId="77777777" w:rsidR="00A95F10" w:rsidRDefault="00A95F10">
      <w:r>
        <w:separator/>
      </w:r>
    </w:p>
  </w:footnote>
  <w:footnote w:type="continuationSeparator" w:id="0">
    <w:p w14:paraId="51CC5040" w14:textId="77777777" w:rsidR="00A95F10" w:rsidRDefault="00A95F1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9"/>
    <w:multiLevelType w:val="singleLevel"/>
    <w:tmpl w:val="3204133C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36C76E4"/>
    <w:multiLevelType w:val="multilevel"/>
    <w:tmpl w:val="366EA290"/>
    <w:lvl w:ilvl="0">
      <w:start w:val="1"/>
      <w:numFmt w:val="decimal"/>
      <w:pStyle w:val="JC1"/>
      <w:lvlText w:val="%1."/>
      <w:lvlJc w:val="left"/>
      <w:pPr>
        <w:ind w:left="360" w:hanging="360"/>
      </w:pPr>
      <w:rPr>
        <w:rFonts w:asciiTheme="minorHAnsi" w:hAnsiTheme="minorHAnsi" w:cstheme="minorHAnsi" w:hint="default"/>
        <w:b/>
        <w:sz w:val="24"/>
        <w:szCs w:val="24"/>
      </w:rPr>
    </w:lvl>
    <w:lvl w:ilvl="1">
      <w:start w:val="1"/>
      <w:numFmt w:val="decimal"/>
      <w:pStyle w:val="JCb"/>
      <w:isLgl/>
      <w:lvlText w:val="%1.%2."/>
      <w:lvlJc w:val="left"/>
      <w:pPr>
        <w:ind w:left="4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840" w:hanging="720"/>
      </w:pPr>
      <w:rPr>
        <w:rFonts w:hint="default"/>
        <w:sz w:val="24"/>
        <w:szCs w:val="24"/>
      </w:rPr>
    </w:lvl>
    <w:lvl w:ilvl="3">
      <w:start w:val="1"/>
      <w:numFmt w:val="decimal"/>
      <w:isLgl/>
      <w:lvlText w:val="%1.%2.%3.%4."/>
      <w:lvlJc w:val="left"/>
      <w:pPr>
        <w:ind w:left="9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80" w:hanging="1800"/>
      </w:pPr>
      <w:rPr>
        <w:rFonts w:hint="default"/>
      </w:rPr>
    </w:lvl>
  </w:abstractNum>
  <w:abstractNum w:abstractNumId="2" w15:restartNumberingAfterBreak="0">
    <w:nsid w:val="0F9B5593"/>
    <w:multiLevelType w:val="hybridMultilevel"/>
    <w:tmpl w:val="CB447844"/>
    <w:lvl w:ilvl="0" w:tplc="08090001">
      <w:start w:val="1"/>
      <w:numFmt w:val="bullet"/>
      <w:lvlText w:val=""/>
      <w:lvlJc w:val="left"/>
      <w:pPr>
        <w:ind w:left="959" w:hanging="360"/>
      </w:pPr>
      <w:rPr>
        <w:rFonts w:ascii="Symbol" w:hAnsi="Symbol" w:hint="default"/>
        <w:color w:val="002060"/>
      </w:rPr>
    </w:lvl>
    <w:lvl w:ilvl="1" w:tplc="04090003" w:tentative="1">
      <w:start w:val="1"/>
      <w:numFmt w:val="bullet"/>
      <w:lvlText w:val="o"/>
      <w:lvlJc w:val="left"/>
      <w:pPr>
        <w:ind w:left="167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9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1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3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5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7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9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19" w:hanging="360"/>
      </w:pPr>
      <w:rPr>
        <w:rFonts w:ascii="Wingdings" w:hAnsi="Wingdings" w:hint="default"/>
      </w:rPr>
    </w:lvl>
  </w:abstractNum>
  <w:abstractNum w:abstractNumId="3" w15:restartNumberingAfterBreak="0">
    <w:nsid w:val="5C9E64A1"/>
    <w:multiLevelType w:val="multilevel"/>
    <w:tmpl w:val="71A069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758301BA"/>
    <w:multiLevelType w:val="hybridMultilevel"/>
    <w:tmpl w:val="EF68FAA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0"/>
  </w:num>
  <w:num w:numId="5">
    <w:abstractNumId w:val="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removePersonalInformation/>
  <w:removeDateAndTim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Formatting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Hypertension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3760D"/>
    <w:rsid w:val="000004DD"/>
    <w:rsid w:val="00000B51"/>
    <w:rsid w:val="000021FF"/>
    <w:rsid w:val="00003822"/>
    <w:rsid w:val="000045BC"/>
    <w:rsid w:val="00007F7B"/>
    <w:rsid w:val="00013448"/>
    <w:rsid w:val="000142FB"/>
    <w:rsid w:val="00014CE0"/>
    <w:rsid w:val="00021415"/>
    <w:rsid w:val="0002168F"/>
    <w:rsid w:val="00023975"/>
    <w:rsid w:val="000249CB"/>
    <w:rsid w:val="000258D8"/>
    <w:rsid w:val="00026646"/>
    <w:rsid w:val="00030823"/>
    <w:rsid w:val="00031217"/>
    <w:rsid w:val="00032923"/>
    <w:rsid w:val="0003303B"/>
    <w:rsid w:val="000353E7"/>
    <w:rsid w:val="00036B34"/>
    <w:rsid w:val="000404F2"/>
    <w:rsid w:val="00043533"/>
    <w:rsid w:val="00043A05"/>
    <w:rsid w:val="00043A89"/>
    <w:rsid w:val="000471AC"/>
    <w:rsid w:val="000507AC"/>
    <w:rsid w:val="00051245"/>
    <w:rsid w:val="000513E1"/>
    <w:rsid w:val="0005243C"/>
    <w:rsid w:val="00052902"/>
    <w:rsid w:val="00052D2B"/>
    <w:rsid w:val="000553E5"/>
    <w:rsid w:val="00055990"/>
    <w:rsid w:val="00056E0B"/>
    <w:rsid w:val="000571E5"/>
    <w:rsid w:val="00057379"/>
    <w:rsid w:val="000602DA"/>
    <w:rsid w:val="000609C7"/>
    <w:rsid w:val="000628EE"/>
    <w:rsid w:val="0006412E"/>
    <w:rsid w:val="00064DCA"/>
    <w:rsid w:val="00065C5E"/>
    <w:rsid w:val="00066FA9"/>
    <w:rsid w:val="000708EE"/>
    <w:rsid w:val="00071500"/>
    <w:rsid w:val="000755EB"/>
    <w:rsid w:val="00075976"/>
    <w:rsid w:val="00076379"/>
    <w:rsid w:val="00076FDD"/>
    <w:rsid w:val="00080162"/>
    <w:rsid w:val="00080E9E"/>
    <w:rsid w:val="00081B8B"/>
    <w:rsid w:val="0008204E"/>
    <w:rsid w:val="00082FB6"/>
    <w:rsid w:val="00084362"/>
    <w:rsid w:val="000846F4"/>
    <w:rsid w:val="00085D60"/>
    <w:rsid w:val="000860D9"/>
    <w:rsid w:val="00090A59"/>
    <w:rsid w:val="00094095"/>
    <w:rsid w:val="000967E7"/>
    <w:rsid w:val="0009756A"/>
    <w:rsid w:val="000A0206"/>
    <w:rsid w:val="000A119B"/>
    <w:rsid w:val="000A20A1"/>
    <w:rsid w:val="000A20F7"/>
    <w:rsid w:val="000A3FB5"/>
    <w:rsid w:val="000A5C24"/>
    <w:rsid w:val="000A6F52"/>
    <w:rsid w:val="000B17E6"/>
    <w:rsid w:val="000B1F98"/>
    <w:rsid w:val="000B2844"/>
    <w:rsid w:val="000C0454"/>
    <w:rsid w:val="000C0A8F"/>
    <w:rsid w:val="000C1757"/>
    <w:rsid w:val="000C18A9"/>
    <w:rsid w:val="000C223F"/>
    <w:rsid w:val="000C2F6B"/>
    <w:rsid w:val="000C394F"/>
    <w:rsid w:val="000C4900"/>
    <w:rsid w:val="000C5419"/>
    <w:rsid w:val="000C574B"/>
    <w:rsid w:val="000C60BB"/>
    <w:rsid w:val="000C6492"/>
    <w:rsid w:val="000D0308"/>
    <w:rsid w:val="000D2460"/>
    <w:rsid w:val="000D3CE5"/>
    <w:rsid w:val="000D4AC8"/>
    <w:rsid w:val="000D76CD"/>
    <w:rsid w:val="000E0016"/>
    <w:rsid w:val="000E05C3"/>
    <w:rsid w:val="000E2C7A"/>
    <w:rsid w:val="000E2EBF"/>
    <w:rsid w:val="000E3C2E"/>
    <w:rsid w:val="000E4117"/>
    <w:rsid w:val="000E52A2"/>
    <w:rsid w:val="000E5602"/>
    <w:rsid w:val="000E6782"/>
    <w:rsid w:val="000E752F"/>
    <w:rsid w:val="000F2B3B"/>
    <w:rsid w:val="000F3D1C"/>
    <w:rsid w:val="000F59BF"/>
    <w:rsid w:val="000F65DC"/>
    <w:rsid w:val="000F75C6"/>
    <w:rsid w:val="00100499"/>
    <w:rsid w:val="0010056D"/>
    <w:rsid w:val="00100904"/>
    <w:rsid w:val="00100CF4"/>
    <w:rsid w:val="00100DA5"/>
    <w:rsid w:val="00103739"/>
    <w:rsid w:val="00106EE7"/>
    <w:rsid w:val="0010704E"/>
    <w:rsid w:val="001102E2"/>
    <w:rsid w:val="001117AC"/>
    <w:rsid w:val="0011368B"/>
    <w:rsid w:val="00114E0E"/>
    <w:rsid w:val="00117220"/>
    <w:rsid w:val="001205E3"/>
    <w:rsid w:val="00120C94"/>
    <w:rsid w:val="00120FC6"/>
    <w:rsid w:val="00121CF7"/>
    <w:rsid w:val="00122347"/>
    <w:rsid w:val="0012236D"/>
    <w:rsid w:val="001243A2"/>
    <w:rsid w:val="00124678"/>
    <w:rsid w:val="00125E13"/>
    <w:rsid w:val="001262CC"/>
    <w:rsid w:val="001263A2"/>
    <w:rsid w:val="00130198"/>
    <w:rsid w:val="0013252E"/>
    <w:rsid w:val="00133A31"/>
    <w:rsid w:val="00137220"/>
    <w:rsid w:val="00137552"/>
    <w:rsid w:val="001376A0"/>
    <w:rsid w:val="00140FE4"/>
    <w:rsid w:val="0014397F"/>
    <w:rsid w:val="00146214"/>
    <w:rsid w:val="00146A1B"/>
    <w:rsid w:val="00150294"/>
    <w:rsid w:val="00152679"/>
    <w:rsid w:val="00152CB4"/>
    <w:rsid w:val="00154D78"/>
    <w:rsid w:val="0015677C"/>
    <w:rsid w:val="00156E66"/>
    <w:rsid w:val="00160DB1"/>
    <w:rsid w:val="001612E5"/>
    <w:rsid w:val="00164E3E"/>
    <w:rsid w:val="00165BCC"/>
    <w:rsid w:val="001671CD"/>
    <w:rsid w:val="00167DF8"/>
    <w:rsid w:val="001739A9"/>
    <w:rsid w:val="00174A1C"/>
    <w:rsid w:val="0017518E"/>
    <w:rsid w:val="00176325"/>
    <w:rsid w:val="001775DD"/>
    <w:rsid w:val="00177933"/>
    <w:rsid w:val="00180816"/>
    <w:rsid w:val="00182171"/>
    <w:rsid w:val="00182884"/>
    <w:rsid w:val="00182B3F"/>
    <w:rsid w:val="00182D41"/>
    <w:rsid w:val="00184222"/>
    <w:rsid w:val="00184CA6"/>
    <w:rsid w:val="0018595B"/>
    <w:rsid w:val="00186A45"/>
    <w:rsid w:val="0018710F"/>
    <w:rsid w:val="001874C4"/>
    <w:rsid w:val="00190810"/>
    <w:rsid w:val="0019119C"/>
    <w:rsid w:val="001940B1"/>
    <w:rsid w:val="0019793D"/>
    <w:rsid w:val="00197968"/>
    <w:rsid w:val="001A21D6"/>
    <w:rsid w:val="001A223F"/>
    <w:rsid w:val="001A2842"/>
    <w:rsid w:val="001A3B90"/>
    <w:rsid w:val="001A49A7"/>
    <w:rsid w:val="001A564D"/>
    <w:rsid w:val="001A5DAF"/>
    <w:rsid w:val="001A620F"/>
    <w:rsid w:val="001A622F"/>
    <w:rsid w:val="001A6914"/>
    <w:rsid w:val="001A7805"/>
    <w:rsid w:val="001B13E0"/>
    <w:rsid w:val="001B4464"/>
    <w:rsid w:val="001B599C"/>
    <w:rsid w:val="001B5FA9"/>
    <w:rsid w:val="001B61CB"/>
    <w:rsid w:val="001B6D37"/>
    <w:rsid w:val="001B77C2"/>
    <w:rsid w:val="001B7974"/>
    <w:rsid w:val="001B7B2F"/>
    <w:rsid w:val="001C1F50"/>
    <w:rsid w:val="001C2594"/>
    <w:rsid w:val="001C384A"/>
    <w:rsid w:val="001C3D91"/>
    <w:rsid w:val="001C410C"/>
    <w:rsid w:val="001C4C4D"/>
    <w:rsid w:val="001C4E2D"/>
    <w:rsid w:val="001D0695"/>
    <w:rsid w:val="001D0D2C"/>
    <w:rsid w:val="001D3C8F"/>
    <w:rsid w:val="001D4CC8"/>
    <w:rsid w:val="001D6889"/>
    <w:rsid w:val="001D7A94"/>
    <w:rsid w:val="001E29D1"/>
    <w:rsid w:val="001E3A08"/>
    <w:rsid w:val="001E3BE1"/>
    <w:rsid w:val="001E4CB7"/>
    <w:rsid w:val="001E5A6A"/>
    <w:rsid w:val="001E6D9D"/>
    <w:rsid w:val="001E6E13"/>
    <w:rsid w:val="001E7691"/>
    <w:rsid w:val="001F085A"/>
    <w:rsid w:val="001F1915"/>
    <w:rsid w:val="001F3040"/>
    <w:rsid w:val="001F7620"/>
    <w:rsid w:val="001F7C2F"/>
    <w:rsid w:val="00200003"/>
    <w:rsid w:val="00201612"/>
    <w:rsid w:val="00202F00"/>
    <w:rsid w:val="00203AD0"/>
    <w:rsid w:val="00210A96"/>
    <w:rsid w:val="00211825"/>
    <w:rsid w:val="002120B1"/>
    <w:rsid w:val="00212805"/>
    <w:rsid w:val="00212F6D"/>
    <w:rsid w:val="00213066"/>
    <w:rsid w:val="00222048"/>
    <w:rsid w:val="00226968"/>
    <w:rsid w:val="00227F34"/>
    <w:rsid w:val="00231108"/>
    <w:rsid w:val="00231803"/>
    <w:rsid w:val="002320F1"/>
    <w:rsid w:val="002408ED"/>
    <w:rsid w:val="002421C5"/>
    <w:rsid w:val="002427DB"/>
    <w:rsid w:val="0024326B"/>
    <w:rsid w:val="00243515"/>
    <w:rsid w:val="0024652A"/>
    <w:rsid w:val="002466C7"/>
    <w:rsid w:val="00246FB9"/>
    <w:rsid w:val="00255DEF"/>
    <w:rsid w:val="002567E0"/>
    <w:rsid w:val="00257144"/>
    <w:rsid w:val="00257BCC"/>
    <w:rsid w:val="00257FBC"/>
    <w:rsid w:val="002611B1"/>
    <w:rsid w:val="00262C38"/>
    <w:rsid w:val="002635F5"/>
    <w:rsid w:val="00264446"/>
    <w:rsid w:val="0026515D"/>
    <w:rsid w:val="0026634B"/>
    <w:rsid w:val="00266C97"/>
    <w:rsid w:val="00267442"/>
    <w:rsid w:val="00271303"/>
    <w:rsid w:val="00271DE6"/>
    <w:rsid w:val="002725F0"/>
    <w:rsid w:val="00274112"/>
    <w:rsid w:val="00275F5E"/>
    <w:rsid w:val="0028000F"/>
    <w:rsid w:val="0028039E"/>
    <w:rsid w:val="002816FB"/>
    <w:rsid w:val="00281C56"/>
    <w:rsid w:val="00281E63"/>
    <w:rsid w:val="002822D4"/>
    <w:rsid w:val="00283177"/>
    <w:rsid w:val="002833AA"/>
    <w:rsid w:val="00283C7C"/>
    <w:rsid w:val="00285CB2"/>
    <w:rsid w:val="00285F51"/>
    <w:rsid w:val="002905BA"/>
    <w:rsid w:val="002917E5"/>
    <w:rsid w:val="0029212C"/>
    <w:rsid w:val="002925F1"/>
    <w:rsid w:val="00292C3D"/>
    <w:rsid w:val="00292EB3"/>
    <w:rsid w:val="0029386D"/>
    <w:rsid w:val="002943E6"/>
    <w:rsid w:val="002A037D"/>
    <w:rsid w:val="002A1DCE"/>
    <w:rsid w:val="002A3E46"/>
    <w:rsid w:val="002A3FF0"/>
    <w:rsid w:val="002A4EE6"/>
    <w:rsid w:val="002A6AE8"/>
    <w:rsid w:val="002B3934"/>
    <w:rsid w:val="002B7894"/>
    <w:rsid w:val="002C337C"/>
    <w:rsid w:val="002C59C3"/>
    <w:rsid w:val="002C6C6E"/>
    <w:rsid w:val="002D05CA"/>
    <w:rsid w:val="002D1D48"/>
    <w:rsid w:val="002D23FF"/>
    <w:rsid w:val="002D24A3"/>
    <w:rsid w:val="002D5CF2"/>
    <w:rsid w:val="002D6BCE"/>
    <w:rsid w:val="002E16A6"/>
    <w:rsid w:val="002E2328"/>
    <w:rsid w:val="002E23D3"/>
    <w:rsid w:val="002E37A3"/>
    <w:rsid w:val="002E414A"/>
    <w:rsid w:val="002E473D"/>
    <w:rsid w:val="002E4A11"/>
    <w:rsid w:val="002E4FDD"/>
    <w:rsid w:val="002E759E"/>
    <w:rsid w:val="002E7DD1"/>
    <w:rsid w:val="002F08F6"/>
    <w:rsid w:val="002F245D"/>
    <w:rsid w:val="002F3BCA"/>
    <w:rsid w:val="002F4042"/>
    <w:rsid w:val="002F4C08"/>
    <w:rsid w:val="002F7CFC"/>
    <w:rsid w:val="00300FDB"/>
    <w:rsid w:val="0030105B"/>
    <w:rsid w:val="00302811"/>
    <w:rsid w:val="00302B3F"/>
    <w:rsid w:val="00303EF3"/>
    <w:rsid w:val="003048CB"/>
    <w:rsid w:val="003104A7"/>
    <w:rsid w:val="0031091F"/>
    <w:rsid w:val="00311C03"/>
    <w:rsid w:val="003170D9"/>
    <w:rsid w:val="00317455"/>
    <w:rsid w:val="0032034E"/>
    <w:rsid w:val="003209EB"/>
    <w:rsid w:val="003220AB"/>
    <w:rsid w:val="00324EB8"/>
    <w:rsid w:val="00326468"/>
    <w:rsid w:val="0032678F"/>
    <w:rsid w:val="003268CA"/>
    <w:rsid w:val="0032776D"/>
    <w:rsid w:val="00330C30"/>
    <w:rsid w:val="003310B6"/>
    <w:rsid w:val="003331C8"/>
    <w:rsid w:val="003346DF"/>
    <w:rsid w:val="003347EE"/>
    <w:rsid w:val="00334E43"/>
    <w:rsid w:val="0034106D"/>
    <w:rsid w:val="00342440"/>
    <w:rsid w:val="00346178"/>
    <w:rsid w:val="0035038B"/>
    <w:rsid w:val="00351F71"/>
    <w:rsid w:val="00353146"/>
    <w:rsid w:val="0035400D"/>
    <w:rsid w:val="003542E4"/>
    <w:rsid w:val="003575A0"/>
    <w:rsid w:val="00360F5D"/>
    <w:rsid w:val="00361B5B"/>
    <w:rsid w:val="0036311E"/>
    <w:rsid w:val="00363A24"/>
    <w:rsid w:val="00371E01"/>
    <w:rsid w:val="003733ED"/>
    <w:rsid w:val="003736F7"/>
    <w:rsid w:val="00373FB1"/>
    <w:rsid w:val="0037608F"/>
    <w:rsid w:val="00376A2C"/>
    <w:rsid w:val="0037704B"/>
    <w:rsid w:val="00380251"/>
    <w:rsid w:val="00380AC5"/>
    <w:rsid w:val="00380FD5"/>
    <w:rsid w:val="003831CE"/>
    <w:rsid w:val="00383970"/>
    <w:rsid w:val="003840C0"/>
    <w:rsid w:val="00385171"/>
    <w:rsid w:val="003860F9"/>
    <w:rsid w:val="00387009"/>
    <w:rsid w:val="0039459F"/>
    <w:rsid w:val="003953EA"/>
    <w:rsid w:val="00395C65"/>
    <w:rsid w:val="003968CC"/>
    <w:rsid w:val="00397F5F"/>
    <w:rsid w:val="003A0B83"/>
    <w:rsid w:val="003A232F"/>
    <w:rsid w:val="003A2564"/>
    <w:rsid w:val="003A2FCF"/>
    <w:rsid w:val="003A43AD"/>
    <w:rsid w:val="003A63A7"/>
    <w:rsid w:val="003B0EE7"/>
    <w:rsid w:val="003B21DB"/>
    <w:rsid w:val="003B4F68"/>
    <w:rsid w:val="003B5313"/>
    <w:rsid w:val="003B5376"/>
    <w:rsid w:val="003B59C6"/>
    <w:rsid w:val="003B5B6C"/>
    <w:rsid w:val="003B5DA5"/>
    <w:rsid w:val="003B67F9"/>
    <w:rsid w:val="003C047F"/>
    <w:rsid w:val="003C1043"/>
    <w:rsid w:val="003C26C3"/>
    <w:rsid w:val="003C299D"/>
    <w:rsid w:val="003C3C05"/>
    <w:rsid w:val="003C5598"/>
    <w:rsid w:val="003C561F"/>
    <w:rsid w:val="003C6408"/>
    <w:rsid w:val="003C6E37"/>
    <w:rsid w:val="003C6F69"/>
    <w:rsid w:val="003C7AC1"/>
    <w:rsid w:val="003C7BB8"/>
    <w:rsid w:val="003D1CAC"/>
    <w:rsid w:val="003D4133"/>
    <w:rsid w:val="003D5685"/>
    <w:rsid w:val="003E092F"/>
    <w:rsid w:val="003E1AFC"/>
    <w:rsid w:val="003E242B"/>
    <w:rsid w:val="003E6D14"/>
    <w:rsid w:val="003E709D"/>
    <w:rsid w:val="003F0024"/>
    <w:rsid w:val="003F13F7"/>
    <w:rsid w:val="003F1E67"/>
    <w:rsid w:val="003F22BB"/>
    <w:rsid w:val="003F387A"/>
    <w:rsid w:val="003F7F90"/>
    <w:rsid w:val="004015AA"/>
    <w:rsid w:val="00402898"/>
    <w:rsid w:val="00403328"/>
    <w:rsid w:val="004033B2"/>
    <w:rsid w:val="00411E1A"/>
    <w:rsid w:val="004123F6"/>
    <w:rsid w:val="00417F12"/>
    <w:rsid w:val="00422DDE"/>
    <w:rsid w:val="0042407B"/>
    <w:rsid w:val="004240F1"/>
    <w:rsid w:val="004244DC"/>
    <w:rsid w:val="004252B7"/>
    <w:rsid w:val="00427542"/>
    <w:rsid w:val="00427E4E"/>
    <w:rsid w:val="004326FC"/>
    <w:rsid w:val="00432980"/>
    <w:rsid w:val="00434E29"/>
    <w:rsid w:val="00435029"/>
    <w:rsid w:val="00437D9F"/>
    <w:rsid w:val="00441E62"/>
    <w:rsid w:val="00442EAE"/>
    <w:rsid w:val="00443A30"/>
    <w:rsid w:val="00447417"/>
    <w:rsid w:val="00447477"/>
    <w:rsid w:val="0044757C"/>
    <w:rsid w:val="00447C06"/>
    <w:rsid w:val="00450BFA"/>
    <w:rsid w:val="0045149D"/>
    <w:rsid w:val="00453575"/>
    <w:rsid w:val="00453D46"/>
    <w:rsid w:val="00454F9B"/>
    <w:rsid w:val="00456119"/>
    <w:rsid w:val="0046041B"/>
    <w:rsid w:val="0046101E"/>
    <w:rsid w:val="00462523"/>
    <w:rsid w:val="004642BA"/>
    <w:rsid w:val="00464BCA"/>
    <w:rsid w:val="00464EB4"/>
    <w:rsid w:val="00467915"/>
    <w:rsid w:val="00467B99"/>
    <w:rsid w:val="00467BBC"/>
    <w:rsid w:val="00470EB7"/>
    <w:rsid w:val="0047112A"/>
    <w:rsid w:val="00471753"/>
    <w:rsid w:val="00471FB4"/>
    <w:rsid w:val="004733B1"/>
    <w:rsid w:val="004737D5"/>
    <w:rsid w:val="00476FA2"/>
    <w:rsid w:val="00477E97"/>
    <w:rsid w:val="004805F1"/>
    <w:rsid w:val="004821A7"/>
    <w:rsid w:val="004827BF"/>
    <w:rsid w:val="00482A17"/>
    <w:rsid w:val="00483DB0"/>
    <w:rsid w:val="0048484A"/>
    <w:rsid w:val="0048511C"/>
    <w:rsid w:val="004852D2"/>
    <w:rsid w:val="00485545"/>
    <w:rsid w:val="0048643F"/>
    <w:rsid w:val="00486CA4"/>
    <w:rsid w:val="00486CD4"/>
    <w:rsid w:val="00487D97"/>
    <w:rsid w:val="004907D1"/>
    <w:rsid w:val="00493484"/>
    <w:rsid w:val="00495007"/>
    <w:rsid w:val="004964AB"/>
    <w:rsid w:val="004965FE"/>
    <w:rsid w:val="004968F0"/>
    <w:rsid w:val="004971DE"/>
    <w:rsid w:val="004A0CCF"/>
    <w:rsid w:val="004A455B"/>
    <w:rsid w:val="004A7448"/>
    <w:rsid w:val="004B0425"/>
    <w:rsid w:val="004B051F"/>
    <w:rsid w:val="004B24A1"/>
    <w:rsid w:val="004B46B5"/>
    <w:rsid w:val="004B4EA7"/>
    <w:rsid w:val="004B557A"/>
    <w:rsid w:val="004B5D6D"/>
    <w:rsid w:val="004B5DED"/>
    <w:rsid w:val="004C0CD1"/>
    <w:rsid w:val="004C163C"/>
    <w:rsid w:val="004C1B28"/>
    <w:rsid w:val="004C3192"/>
    <w:rsid w:val="004C3568"/>
    <w:rsid w:val="004C5F3B"/>
    <w:rsid w:val="004C6097"/>
    <w:rsid w:val="004C7C8C"/>
    <w:rsid w:val="004D0603"/>
    <w:rsid w:val="004D09FB"/>
    <w:rsid w:val="004D160D"/>
    <w:rsid w:val="004D3BAC"/>
    <w:rsid w:val="004D3D52"/>
    <w:rsid w:val="004D5811"/>
    <w:rsid w:val="004D6E3C"/>
    <w:rsid w:val="004E06AF"/>
    <w:rsid w:val="004E1E22"/>
    <w:rsid w:val="004E213E"/>
    <w:rsid w:val="004E439E"/>
    <w:rsid w:val="004E513C"/>
    <w:rsid w:val="004E6115"/>
    <w:rsid w:val="004E647D"/>
    <w:rsid w:val="004E749B"/>
    <w:rsid w:val="004E78AF"/>
    <w:rsid w:val="004F03B3"/>
    <w:rsid w:val="004F0600"/>
    <w:rsid w:val="004F4D2E"/>
    <w:rsid w:val="004F5A49"/>
    <w:rsid w:val="00500E48"/>
    <w:rsid w:val="00500EC6"/>
    <w:rsid w:val="005020FF"/>
    <w:rsid w:val="00502DA3"/>
    <w:rsid w:val="005048B7"/>
    <w:rsid w:val="005058E8"/>
    <w:rsid w:val="00505DD1"/>
    <w:rsid w:val="00506D8D"/>
    <w:rsid w:val="00511703"/>
    <w:rsid w:val="00512250"/>
    <w:rsid w:val="00512A79"/>
    <w:rsid w:val="00513640"/>
    <w:rsid w:val="00513E78"/>
    <w:rsid w:val="00514032"/>
    <w:rsid w:val="00516366"/>
    <w:rsid w:val="00520179"/>
    <w:rsid w:val="00522275"/>
    <w:rsid w:val="00525DA4"/>
    <w:rsid w:val="00532DDE"/>
    <w:rsid w:val="00533316"/>
    <w:rsid w:val="005340C0"/>
    <w:rsid w:val="005343D5"/>
    <w:rsid w:val="0053455F"/>
    <w:rsid w:val="00536FD8"/>
    <w:rsid w:val="00542E60"/>
    <w:rsid w:val="00547478"/>
    <w:rsid w:val="005500C0"/>
    <w:rsid w:val="005519AB"/>
    <w:rsid w:val="005539DB"/>
    <w:rsid w:val="00553B66"/>
    <w:rsid w:val="00555FC0"/>
    <w:rsid w:val="00555FEC"/>
    <w:rsid w:val="0056285F"/>
    <w:rsid w:val="00562C1E"/>
    <w:rsid w:val="0056302C"/>
    <w:rsid w:val="0056367A"/>
    <w:rsid w:val="00570805"/>
    <w:rsid w:val="00572AA1"/>
    <w:rsid w:val="00573713"/>
    <w:rsid w:val="00573B9F"/>
    <w:rsid w:val="00575234"/>
    <w:rsid w:val="0057537F"/>
    <w:rsid w:val="00576D0D"/>
    <w:rsid w:val="00583308"/>
    <w:rsid w:val="00584962"/>
    <w:rsid w:val="00585D15"/>
    <w:rsid w:val="0059097A"/>
    <w:rsid w:val="0059134A"/>
    <w:rsid w:val="00592A22"/>
    <w:rsid w:val="0059355F"/>
    <w:rsid w:val="00593D4F"/>
    <w:rsid w:val="0059491B"/>
    <w:rsid w:val="00594E41"/>
    <w:rsid w:val="005A21BF"/>
    <w:rsid w:val="005A524E"/>
    <w:rsid w:val="005A538A"/>
    <w:rsid w:val="005A5566"/>
    <w:rsid w:val="005A5B92"/>
    <w:rsid w:val="005A6BC6"/>
    <w:rsid w:val="005B034C"/>
    <w:rsid w:val="005B217C"/>
    <w:rsid w:val="005B3B32"/>
    <w:rsid w:val="005B5F18"/>
    <w:rsid w:val="005B6729"/>
    <w:rsid w:val="005C04D2"/>
    <w:rsid w:val="005C1843"/>
    <w:rsid w:val="005C22E1"/>
    <w:rsid w:val="005C5673"/>
    <w:rsid w:val="005C6FA7"/>
    <w:rsid w:val="005C7F7C"/>
    <w:rsid w:val="005D09C1"/>
    <w:rsid w:val="005D1F88"/>
    <w:rsid w:val="005D32B9"/>
    <w:rsid w:val="005D4B5B"/>
    <w:rsid w:val="005D5003"/>
    <w:rsid w:val="005D558E"/>
    <w:rsid w:val="005D6140"/>
    <w:rsid w:val="005D7A62"/>
    <w:rsid w:val="005D7EBC"/>
    <w:rsid w:val="005E050F"/>
    <w:rsid w:val="005E07B0"/>
    <w:rsid w:val="005E07BD"/>
    <w:rsid w:val="005E0817"/>
    <w:rsid w:val="005E1670"/>
    <w:rsid w:val="005E2CAD"/>
    <w:rsid w:val="005F071C"/>
    <w:rsid w:val="005F21F5"/>
    <w:rsid w:val="005F7518"/>
    <w:rsid w:val="005F78FF"/>
    <w:rsid w:val="0060116D"/>
    <w:rsid w:val="00602D3F"/>
    <w:rsid w:val="0060329B"/>
    <w:rsid w:val="00604C10"/>
    <w:rsid w:val="00605DF9"/>
    <w:rsid w:val="0060638C"/>
    <w:rsid w:val="00606F57"/>
    <w:rsid w:val="00607AD3"/>
    <w:rsid w:val="006100B0"/>
    <w:rsid w:val="00611076"/>
    <w:rsid w:val="006113AB"/>
    <w:rsid w:val="00611B70"/>
    <w:rsid w:val="00612383"/>
    <w:rsid w:val="00612C50"/>
    <w:rsid w:val="00613674"/>
    <w:rsid w:val="0061471C"/>
    <w:rsid w:val="0061520D"/>
    <w:rsid w:val="006152AD"/>
    <w:rsid w:val="006166F6"/>
    <w:rsid w:val="0061710F"/>
    <w:rsid w:val="006171A7"/>
    <w:rsid w:val="006205FB"/>
    <w:rsid w:val="00621071"/>
    <w:rsid w:val="006215A6"/>
    <w:rsid w:val="00622958"/>
    <w:rsid w:val="00624B3F"/>
    <w:rsid w:val="0062598C"/>
    <w:rsid w:val="0062670A"/>
    <w:rsid w:val="00631F85"/>
    <w:rsid w:val="00632472"/>
    <w:rsid w:val="00633EAA"/>
    <w:rsid w:val="006344D7"/>
    <w:rsid w:val="00635DED"/>
    <w:rsid w:val="006362CD"/>
    <w:rsid w:val="00636804"/>
    <w:rsid w:val="00637A4C"/>
    <w:rsid w:val="006411A9"/>
    <w:rsid w:val="0064185A"/>
    <w:rsid w:val="0064233A"/>
    <w:rsid w:val="0064285D"/>
    <w:rsid w:val="00643BE7"/>
    <w:rsid w:val="00644822"/>
    <w:rsid w:val="00645295"/>
    <w:rsid w:val="006462F8"/>
    <w:rsid w:val="00646857"/>
    <w:rsid w:val="00652F9F"/>
    <w:rsid w:val="00655968"/>
    <w:rsid w:val="00656AF3"/>
    <w:rsid w:val="00656F92"/>
    <w:rsid w:val="00662873"/>
    <w:rsid w:val="006632D7"/>
    <w:rsid w:val="0066528C"/>
    <w:rsid w:val="00666A1A"/>
    <w:rsid w:val="00666C74"/>
    <w:rsid w:val="0067130B"/>
    <w:rsid w:val="006714DB"/>
    <w:rsid w:val="006725E0"/>
    <w:rsid w:val="00672AEF"/>
    <w:rsid w:val="00673FC8"/>
    <w:rsid w:val="00676234"/>
    <w:rsid w:val="00677753"/>
    <w:rsid w:val="00680E67"/>
    <w:rsid w:val="00681E88"/>
    <w:rsid w:val="006822F1"/>
    <w:rsid w:val="00682356"/>
    <w:rsid w:val="006833A3"/>
    <w:rsid w:val="00685DC4"/>
    <w:rsid w:val="0068638F"/>
    <w:rsid w:val="00686660"/>
    <w:rsid w:val="00686C62"/>
    <w:rsid w:val="0069134A"/>
    <w:rsid w:val="00691B0A"/>
    <w:rsid w:val="00696EB0"/>
    <w:rsid w:val="00697896"/>
    <w:rsid w:val="00697F70"/>
    <w:rsid w:val="006A0BA4"/>
    <w:rsid w:val="006A1FD2"/>
    <w:rsid w:val="006A2DB6"/>
    <w:rsid w:val="006A42FE"/>
    <w:rsid w:val="006A45D1"/>
    <w:rsid w:val="006A5AF9"/>
    <w:rsid w:val="006A690A"/>
    <w:rsid w:val="006A6A16"/>
    <w:rsid w:val="006A7793"/>
    <w:rsid w:val="006B0A8B"/>
    <w:rsid w:val="006B28C7"/>
    <w:rsid w:val="006B31DC"/>
    <w:rsid w:val="006B4D02"/>
    <w:rsid w:val="006B6652"/>
    <w:rsid w:val="006B7EFE"/>
    <w:rsid w:val="006C31F6"/>
    <w:rsid w:val="006C75CF"/>
    <w:rsid w:val="006D0D5E"/>
    <w:rsid w:val="006D116E"/>
    <w:rsid w:val="006D1675"/>
    <w:rsid w:val="006D3008"/>
    <w:rsid w:val="006D3094"/>
    <w:rsid w:val="006D3932"/>
    <w:rsid w:val="006D5069"/>
    <w:rsid w:val="006D6172"/>
    <w:rsid w:val="006D6C5E"/>
    <w:rsid w:val="006D71F5"/>
    <w:rsid w:val="006E0034"/>
    <w:rsid w:val="006E0405"/>
    <w:rsid w:val="006E1839"/>
    <w:rsid w:val="006E3AEF"/>
    <w:rsid w:val="006E5BB0"/>
    <w:rsid w:val="006E76F2"/>
    <w:rsid w:val="006F1AB8"/>
    <w:rsid w:val="006F1D05"/>
    <w:rsid w:val="006F1EED"/>
    <w:rsid w:val="006F2767"/>
    <w:rsid w:val="006F3B01"/>
    <w:rsid w:val="006F5009"/>
    <w:rsid w:val="006F52E6"/>
    <w:rsid w:val="006F5E74"/>
    <w:rsid w:val="007004AF"/>
    <w:rsid w:val="007019FA"/>
    <w:rsid w:val="0070302E"/>
    <w:rsid w:val="00704157"/>
    <w:rsid w:val="007048FD"/>
    <w:rsid w:val="00704B2A"/>
    <w:rsid w:val="0070789D"/>
    <w:rsid w:val="00710269"/>
    <w:rsid w:val="00710AA8"/>
    <w:rsid w:val="00710CF4"/>
    <w:rsid w:val="007114B9"/>
    <w:rsid w:val="00711F64"/>
    <w:rsid w:val="0071300F"/>
    <w:rsid w:val="007177A0"/>
    <w:rsid w:val="00720CA6"/>
    <w:rsid w:val="007212F8"/>
    <w:rsid w:val="007216E0"/>
    <w:rsid w:val="007222B0"/>
    <w:rsid w:val="007228A4"/>
    <w:rsid w:val="00722CF4"/>
    <w:rsid w:val="007268F3"/>
    <w:rsid w:val="00726A3A"/>
    <w:rsid w:val="007306D8"/>
    <w:rsid w:val="00730EAE"/>
    <w:rsid w:val="00732288"/>
    <w:rsid w:val="00732361"/>
    <w:rsid w:val="0073245D"/>
    <w:rsid w:val="0073248B"/>
    <w:rsid w:val="00733252"/>
    <w:rsid w:val="007338F9"/>
    <w:rsid w:val="00733E18"/>
    <w:rsid w:val="00740BCC"/>
    <w:rsid w:val="007446F7"/>
    <w:rsid w:val="00745788"/>
    <w:rsid w:val="00746AAF"/>
    <w:rsid w:val="00746D6E"/>
    <w:rsid w:val="007507AD"/>
    <w:rsid w:val="007520C3"/>
    <w:rsid w:val="00752698"/>
    <w:rsid w:val="007528C9"/>
    <w:rsid w:val="00753CEA"/>
    <w:rsid w:val="00754597"/>
    <w:rsid w:val="0075505A"/>
    <w:rsid w:val="00755464"/>
    <w:rsid w:val="00757A89"/>
    <w:rsid w:val="0076036E"/>
    <w:rsid w:val="00761310"/>
    <w:rsid w:val="007623C4"/>
    <w:rsid w:val="0076326F"/>
    <w:rsid w:val="00764926"/>
    <w:rsid w:val="00764A3A"/>
    <w:rsid w:val="00765DD7"/>
    <w:rsid w:val="00767715"/>
    <w:rsid w:val="007702E0"/>
    <w:rsid w:val="00771048"/>
    <w:rsid w:val="007741FE"/>
    <w:rsid w:val="00774733"/>
    <w:rsid w:val="00774D9C"/>
    <w:rsid w:val="00774FCE"/>
    <w:rsid w:val="0077568D"/>
    <w:rsid w:val="007761FF"/>
    <w:rsid w:val="00777C22"/>
    <w:rsid w:val="00780BF4"/>
    <w:rsid w:val="0078124C"/>
    <w:rsid w:val="00783EFD"/>
    <w:rsid w:val="0078454C"/>
    <w:rsid w:val="0078620C"/>
    <w:rsid w:val="007869D2"/>
    <w:rsid w:val="0079237F"/>
    <w:rsid w:val="007924F6"/>
    <w:rsid w:val="00792BEB"/>
    <w:rsid w:val="007947D1"/>
    <w:rsid w:val="00795392"/>
    <w:rsid w:val="007A1AF6"/>
    <w:rsid w:val="007A4573"/>
    <w:rsid w:val="007A6CEF"/>
    <w:rsid w:val="007B1E31"/>
    <w:rsid w:val="007B2274"/>
    <w:rsid w:val="007B244C"/>
    <w:rsid w:val="007B32D7"/>
    <w:rsid w:val="007B4F9F"/>
    <w:rsid w:val="007B5478"/>
    <w:rsid w:val="007C07DD"/>
    <w:rsid w:val="007C12AE"/>
    <w:rsid w:val="007C3749"/>
    <w:rsid w:val="007C5A5B"/>
    <w:rsid w:val="007C5EB2"/>
    <w:rsid w:val="007C7D68"/>
    <w:rsid w:val="007D01E2"/>
    <w:rsid w:val="007D282B"/>
    <w:rsid w:val="007D2E12"/>
    <w:rsid w:val="007D4DB2"/>
    <w:rsid w:val="007E1370"/>
    <w:rsid w:val="007E3B43"/>
    <w:rsid w:val="007F01FE"/>
    <w:rsid w:val="007F68D9"/>
    <w:rsid w:val="007F741C"/>
    <w:rsid w:val="007F74E7"/>
    <w:rsid w:val="007F780A"/>
    <w:rsid w:val="00801E2F"/>
    <w:rsid w:val="008029A1"/>
    <w:rsid w:val="00803B4A"/>
    <w:rsid w:val="00807515"/>
    <w:rsid w:val="00811FCA"/>
    <w:rsid w:val="00812FC5"/>
    <w:rsid w:val="00813544"/>
    <w:rsid w:val="008151EA"/>
    <w:rsid w:val="00815984"/>
    <w:rsid w:val="00824606"/>
    <w:rsid w:val="00826D74"/>
    <w:rsid w:val="00827C45"/>
    <w:rsid w:val="00830541"/>
    <w:rsid w:val="00830A53"/>
    <w:rsid w:val="008316AB"/>
    <w:rsid w:val="00831A68"/>
    <w:rsid w:val="00834241"/>
    <w:rsid w:val="008350D9"/>
    <w:rsid w:val="00835BD9"/>
    <w:rsid w:val="008402D3"/>
    <w:rsid w:val="00840739"/>
    <w:rsid w:val="00841F49"/>
    <w:rsid w:val="0084616E"/>
    <w:rsid w:val="00846E6C"/>
    <w:rsid w:val="00846FCF"/>
    <w:rsid w:val="00852509"/>
    <w:rsid w:val="0085287F"/>
    <w:rsid w:val="008534B7"/>
    <w:rsid w:val="00855790"/>
    <w:rsid w:val="00857527"/>
    <w:rsid w:val="0085762B"/>
    <w:rsid w:val="00862B1D"/>
    <w:rsid w:val="00864051"/>
    <w:rsid w:val="008657DD"/>
    <w:rsid w:val="00865B6B"/>
    <w:rsid w:val="00867994"/>
    <w:rsid w:val="00867C51"/>
    <w:rsid w:val="00870403"/>
    <w:rsid w:val="00870981"/>
    <w:rsid w:val="00870A5F"/>
    <w:rsid w:val="00872D9D"/>
    <w:rsid w:val="008745BC"/>
    <w:rsid w:val="008765E5"/>
    <w:rsid w:val="0087663A"/>
    <w:rsid w:val="00876E24"/>
    <w:rsid w:val="00877498"/>
    <w:rsid w:val="00881008"/>
    <w:rsid w:val="00887056"/>
    <w:rsid w:val="008871D3"/>
    <w:rsid w:val="0089347A"/>
    <w:rsid w:val="00893B70"/>
    <w:rsid w:val="008973CB"/>
    <w:rsid w:val="008A0397"/>
    <w:rsid w:val="008A06E9"/>
    <w:rsid w:val="008A1C43"/>
    <w:rsid w:val="008A27C4"/>
    <w:rsid w:val="008A43FE"/>
    <w:rsid w:val="008A4628"/>
    <w:rsid w:val="008A5C7D"/>
    <w:rsid w:val="008A5CB8"/>
    <w:rsid w:val="008A5F91"/>
    <w:rsid w:val="008A7E50"/>
    <w:rsid w:val="008B04BC"/>
    <w:rsid w:val="008B1282"/>
    <w:rsid w:val="008B1EFC"/>
    <w:rsid w:val="008B24AD"/>
    <w:rsid w:val="008C13BE"/>
    <w:rsid w:val="008C1D52"/>
    <w:rsid w:val="008C2911"/>
    <w:rsid w:val="008C5029"/>
    <w:rsid w:val="008C5A6F"/>
    <w:rsid w:val="008D002E"/>
    <w:rsid w:val="008D2E61"/>
    <w:rsid w:val="008D3FF5"/>
    <w:rsid w:val="008D50E2"/>
    <w:rsid w:val="008D5E8B"/>
    <w:rsid w:val="008D6ED6"/>
    <w:rsid w:val="008D7011"/>
    <w:rsid w:val="008D7110"/>
    <w:rsid w:val="008E3627"/>
    <w:rsid w:val="008E4F4B"/>
    <w:rsid w:val="008E6467"/>
    <w:rsid w:val="008E6E64"/>
    <w:rsid w:val="00900AA3"/>
    <w:rsid w:val="00901911"/>
    <w:rsid w:val="00901B35"/>
    <w:rsid w:val="00901CBF"/>
    <w:rsid w:val="00901F51"/>
    <w:rsid w:val="0090309C"/>
    <w:rsid w:val="0090311B"/>
    <w:rsid w:val="009032E8"/>
    <w:rsid w:val="0090417F"/>
    <w:rsid w:val="00904979"/>
    <w:rsid w:val="00904DE2"/>
    <w:rsid w:val="0090700D"/>
    <w:rsid w:val="00907FA7"/>
    <w:rsid w:val="00911DF7"/>
    <w:rsid w:val="00912412"/>
    <w:rsid w:val="009135FE"/>
    <w:rsid w:val="0091398E"/>
    <w:rsid w:val="009139E1"/>
    <w:rsid w:val="00913A5D"/>
    <w:rsid w:val="009147AE"/>
    <w:rsid w:val="00916D83"/>
    <w:rsid w:val="009170C8"/>
    <w:rsid w:val="00920774"/>
    <w:rsid w:val="00921163"/>
    <w:rsid w:val="009235A6"/>
    <w:rsid w:val="009261F8"/>
    <w:rsid w:val="009265FD"/>
    <w:rsid w:val="00927357"/>
    <w:rsid w:val="00931B0F"/>
    <w:rsid w:val="00934B2F"/>
    <w:rsid w:val="009354E8"/>
    <w:rsid w:val="009430CA"/>
    <w:rsid w:val="00944319"/>
    <w:rsid w:val="00946240"/>
    <w:rsid w:val="00946909"/>
    <w:rsid w:val="00947EB2"/>
    <w:rsid w:val="00947FCD"/>
    <w:rsid w:val="00950719"/>
    <w:rsid w:val="009523C0"/>
    <w:rsid w:val="0095300E"/>
    <w:rsid w:val="0095332E"/>
    <w:rsid w:val="009549EF"/>
    <w:rsid w:val="0095582C"/>
    <w:rsid w:val="00956398"/>
    <w:rsid w:val="00956A1E"/>
    <w:rsid w:val="00956F44"/>
    <w:rsid w:val="00960470"/>
    <w:rsid w:val="00960C39"/>
    <w:rsid w:val="00961B93"/>
    <w:rsid w:val="00962791"/>
    <w:rsid w:val="009628D2"/>
    <w:rsid w:val="009635A5"/>
    <w:rsid w:val="009647EA"/>
    <w:rsid w:val="00965A26"/>
    <w:rsid w:val="009670F4"/>
    <w:rsid w:val="00967260"/>
    <w:rsid w:val="009736BD"/>
    <w:rsid w:val="009739AB"/>
    <w:rsid w:val="00974B62"/>
    <w:rsid w:val="00977144"/>
    <w:rsid w:val="009815C9"/>
    <w:rsid w:val="009832AD"/>
    <w:rsid w:val="0098388A"/>
    <w:rsid w:val="00984305"/>
    <w:rsid w:val="00985BCB"/>
    <w:rsid w:val="00985CBC"/>
    <w:rsid w:val="00985DF8"/>
    <w:rsid w:val="00985E08"/>
    <w:rsid w:val="00992175"/>
    <w:rsid w:val="00994885"/>
    <w:rsid w:val="0099643A"/>
    <w:rsid w:val="00996FA3"/>
    <w:rsid w:val="009A0FE6"/>
    <w:rsid w:val="009A4375"/>
    <w:rsid w:val="009A4DC4"/>
    <w:rsid w:val="009A5A3E"/>
    <w:rsid w:val="009A6B66"/>
    <w:rsid w:val="009A79CC"/>
    <w:rsid w:val="009A7DBE"/>
    <w:rsid w:val="009B1107"/>
    <w:rsid w:val="009B1A66"/>
    <w:rsid w:val="009B1C0E"/>
    <w:rsid w:val="009B45A1"/>
    <w:rsid w:val="009B67AD"/>
    <w:rsid w:val="009B6ADE"/>
    <w:rsid w:val="009B70B9"/>
    <w:rsid w:val="009C311B"/>
    <w:rsid w:val="009C3803"/>
    <w:rsid w:val="009C3E6F"/>
    <w:rsid w:val="009C3F1B"/>
    <w:rsid w:val="009C4D1E"/>
    <w:rsid w:val="009C5940"/>
    <w:rsid w:val="009C742F"/>
    <w:rsid w:val="009D03E2"/>
    <w:rsid w:val="009D2673"/>
    <w:rsid w:val="009D3654"/>
    <w:rsid w:val="009D437D"/>
    <w:rsid w:val="009D6046"/>
    <w:rsid w:val="009D6BE6"/>
    <w:rsid w:val="009D6CB4"/>
    <w:rsid w:val="009D722D"/>
    <w:rsid w:val="009F2217"/>
    <w:rsid w:val="009F51D7"/>
    <w:rsid w:val="009F561C"/>
    <w:rsid w:val="009F5CB7"/>
    <w:rsid w:val="009F6FE5"/>
    <w:rsid w:val="00A0025B"/>
    <w:rsid w:val="00A00665"/>
    <w:rsid w:val="00A0165B"/>
    <w:rsid w:val="00A016B2"/>
    <w:rsid w:val="00A04D84"/>
    <w:rsid w:val="00A101BA"/>
    <w:rsid w:val="00A11DAA"/>
    <w:rsid w:val="00A12141"/>
    <w:rsid w:val="00A150D2"/>
    <w:rsid w:val="00A2068B"/>
    <w:rsid w:val="00A20D1A"/>
    <w:rsid w:val="00A22D05"/>
    <w:rsid w:val="00A258F6"/>
    <w:rsid w:val="00A25F26"/>
    <w:rsid w:val="00A277F5"/>
    <w:rsid w:val="00A30886"/>
    <w:rsid w:val="00A31E80"/>
    <w:rsid w:val="00A339CC"/>
    <w:rsid w:val="00A350A7"/>
    <w:rsid w:val="00A350D9"/>
    <w:rsid w:val="00A355D8"/>
    <w:rsid w:val="00A37107"/>
    <w:rsid w:val="00A3730B"/>
    <w:rsid w:val="00A419A3"/>
    <w:rsid w:val="00A45578"/>
    <w:rsid w:val="00A4569A"/>
    <w:rsid w:val="00A47CE9"/>
    <w:rsid w:val="00A5083B"/>
    <w:rsid w:val="00A51E69"/>
    <w:rsid w:val="00A52878"/>
    <w:rsid w:val="00A5291A"/>
    <w:rsid w:val="00A53670"/>
    <w:rsid w:val="00A572A4"/>
    <w:rsid w:val="00A606B2"/>
    <w:rsid w:val="00A62E71"/>
    <w:rsid w:val="00A638B5"/>
    <w:rsid w:val="00A65105"/>
    <w:rsid w:val="00A65D74"/>
    <w:rsid w:val="00A66A94"/>
    <w:rsid w:val="00A67477"/>
    <w:rsid w:val="00A72B04"/>
    <w:rsid w:val="00A7686A"/>
    <w:rsid w:val="00A77FF2"/>
    <w:rsid w:val="00A8345B"/>
    <w:rsid w:val="00A84290"/>
    <w:rsid w:val="00A84324"/>
    <w:rsid w:val="00A8630A"/>
    <w:rsid w:val="00A87A2B"/>
    <w:rsid w:val="00A87AC1"/>
    <w:rsid w:val="00A91844"/>
    <w:rsid w:val="00A926AF"/>
    <w:rsid w:val="00A95F10"/>
    <w:rsid w:val="00A969E1"/>
    <w:rsid w:val="00A97E37"/>
    <w:rsid w:val="00AA077C"/>
    <w:rsid w:val="00AA0972"/>
    <w:rsid w:val="00AA75C1"/>
    <w:rsid w:val="00AB252B"/>
    <w:rsid w:val="00AB2E04"/>
    <w:rsid w:val="00AB38DB"/>
    <w:rsid w:val="00AB3E48"/>
    <w:rsid w:val="00AB43FD"/>
    <w:rsid w:val="00AC42A2"/>
    <w:rsid w:val="00AC66C8"/>
    <w:rsid w:val="00AC6D4A"/>
    <w:rsid w:val="00AD3A9B"/>
    <w:rsid w:val="00AE150A"/>
    <w:rsid w:val="00AE50FE"/>
    <w:rsid w:val="00AE6F10"/>
    <w:rsid w:val="00AF08AD"/>
    <w:rsid w:val="00AF526C"/>
    <w:rsid w:val="00AF5314"/>
    <w:rsid w:val="00AF6085"/>
    <w:rsid w:val="00AF663D"/>
    <w:rsid w:val="00AF71DB"/>
    <w:rsid w:val="00B040ED"/>
    <w:rsid w:val="00B06C6E"/>
    <w:rsid w:val="00B07557"/>
    <w:rsid w:val="00B113DC"/>
    <w:rsid w:val="00B1237E"/>
    <w:rsid w:val="00B12A22"/>
    <w:rsid w:val="00B12BD6"/>
    <w:rsid w:val="00B12C8F"/>
    <w:rsid w:val="00B13788"/>
    <w:rsid w:val="00B14CAF"/>
    <w:rsid w:val="00B16728"/>
    <w:rsid w:val="00B16910"/>
    <w:rsid w:val="00B169D1"/>
    <w:rsid w:val="00B206C8"/>
    <w:rsid w:val="00B20A5E"/>
    <w:rsid w:val="00B26E1B"/>
    <w:rsid w:val="00B27549"/>
    <w:rsid w:val="00B30464"/>
    <w:rsid w:val="00B30DC7"/>
    <w:rsid w:val="00B30E24"/>
    <w:rsid w:val="00B3139E"/>
    <w:rsid w:val="00B31623"/>
    <w:rsid w:val="00B31AAF"/>
    <w:rsid w:val="00B31F62"/>
    <w:rsid w:val="00B32A4C"/>
    <w:rsid w:val="00B32DA7"/>
    <w:rsid w:val="00B3329C"/>
    <w:rsid w:val="00B35C36"/>
    <w:rsid w:val="00B364FF"/>
    <w:rsid w:val="00B36AC1"/>
    <w:rsid w:val="00B37C4E"/>
    <w:rsid w:val="00B4017B"/>
    <w:rsid w:val="00B40366"/>
    <w:rsid w:val="00B41FBC"/>
    <w:rsid w:val="00B42210"/>
    <w:rsid w:val="00B4260C"/>
    <w:rsid w:val="00B44AB5"/>
    <w:rsid w:val="00B45ABF"/>
    <w:rsid w:val="00B46455"/>
    <w:rsid w:val="00B47EA7"/>
    <w:rsid w:val="00B5125F"/>
    <w:rsid w:val="00B51FEC"/>
    <w:rsid w:val="00B53048"/>
    <w:rsid w:val="00B53E77"/>
    <w:rsid w:val="00B53F44"/>
    <w:rsid w:val="00B54F94"/>
    <w:rsid w:val="00B55257"/>
    <w:rsid w:val="00B55A95"/>
    <w:rsid w:val="00B5677E"/>
    <w:rsid w:val="00B63F0B"/>
    <w:rsid w:val="00B641AE"/>
    <w:rsid w:val="00B642D2"/>
    <w:rsid w:val="00B648FD"/>
    <w:rsid w:val="00B66ADB"/>
    <w:rsid w:val="00B67FC5"/>
    <w:rsid w:val="00B70000"/>
    <w:rsid w:val="00B721AC"/>
    <w:rsid w:val="00B72F02"/>
    <w:rsid w:val="00B744DD"/>
    <w:rsid w:val="00B75AB0"/>
    <w:rsid w:val="00B76D11"/>
    <w:rsid w:val="00B774D2"/>
    <w:rsid w:val="00B81419"/>
    <w:rsid w:val="00B82609"/>
    <w:rsid w:val="00B836A5"/>
    <w:rsid w:val="00B85175"/>
    <w:rsid w:val="00B8611E"/>
    <w:rsid w:val="00B87A7A"/>
    <w:rsid w:val="00B925D1"/>
    <w:rsid w:val="00B936C2"/>
    <w:rsid w:val="00B937B5"/>
    <w:rsid w:val="00B95032"/>
    <w:rsid w:val="00BA0A74"/>
    <w:rsid w:val="00BA23A4"/>
    <w:rsid w:val="00BA3203"/>
    <w:rsid w:val="00BA3ACF"/>
    <w:rsid w:val="00BB2C6F"/>
    <w:rsid w:val="00BB2CF3"/>
    <w:rsid w:val="00BB40DC"/>
    <w:rsid w:val="00BB5319"/>
    <w:rsid w:val="00BC02F2"/>
    <w:rsid w:val="00BC1B74"/>
    <w:rsid w:val="00BC224A"/>
    <w:rsid w:val="00BC264B"/>
    <w:rsid w:val="00BC3B76"/>
    <w:rsid w:val="00BC3B7B"/>
    <w:rsid w:val="00BC467C"/>
    <w:rsid w:val="00BC7ACE"/>
    <w:rsid w:val="00BC7BF0"/>
    <w:rsid w:val="00BD1B3C"/>
    <w:rsid w:val="00BD25B5"/>
    <w:rsid w:val="00BD26FA"/>
    <w:rsid w:val="00BD3313"/>
    <w:rsid w:val="00BD3A42"/>
    <w:rsid w:val="00BD42DF"/>
    <w:rsid w:val="00BD5A72"/>
    <w:rsid w:val="00BD621B"/>
    <w:rsid w:val="00BD72DB"/>
    <w:rsid w:val="00BD749A"/>
    <w:rsid w:val="00BE069A"/>
    <w:rsid w:val="00BE0A26"/>
    <w:rsid w:val="00BE1E49"/>
    <w:rsid w:val="00BE4604"/>
    <w:rsid w:val="00BE60BE"/>
    <w:rsid w:val="00BE70A2"/>
    <w:rsid w:val="00BF0B28"/>
    <w:rsid w:val="00BF0BEB"/>
    <w:rsid w:val="00BF23B2"/>
    <w:rsid w:val="00BF4666"/>
    <w:rsid w:val="00BF4C06"/>
    <w:rsid w:val="00BF5DE5"/>
    <w:rsid w:val="00BF6AC7"/>
    <w:rsid w:val="00C01821"/>
    <w:rsid w:val="00C02CC2"/>
    <w:rsid w:val="00C03439"/>
    <w:rsid w:val="00C03DF3"/>
    <w:rsid w:val="00C05C7D"/>
    <w:rsid w:val="00C066D1"/>
    <w:rsid w:val="00C1242B"/>
    <w:rsid w:val="00C1285A"/>
    <w:rsid w:val="00C13ED5"/>
    <w:rsid w:val="00C1405E"/>
    <w:rsid w:val="00C141CF"/>
    <w:rsid w:val="00C1504B"/>
    <w:rsid w:val="00C16800"/>
    <w:rsid w:val="00C16A5D"/>
    <w:rsid w:val="00C17B3C"/>
    <w:rsid w:val="00C210C8"/>
    <w:rsid w:val="00C22470"/>
    <w:rsid w:val="00C227E7"/>
    <w:rsid w:val="00C22A2E"/>
    <w:rsid w:val="00C235FF"/>
    <w:rsid w:val="00C238D8"/>
    <w:rsid w:val="00C240CF"/>
    <w:rsid w:val="00C241DC"/>
    <w:rsid w:val="00C24F65"/>
    <w:rsid w:val="00C25492"/>
    <w:rsid w:val="00C261F4"/>
    <w:rsid w:val="00C26237"/>
    <w:rsid w:val="00C301A6"/>
    <w:rsid w:val="00C31747"/>
    <w:rsid w:val="00C321FE"/>
    <w:rsid w:val="00C32299"/>
    <w:rsid w:val="00C34153"/>
    <w:rsid w:val="00C34C70"/>
    <w:rsid w:val="00C36051"/>
    <w:rsid w:val="00C377D5"/>
    <w:rsid w:val="00C37C54"/>
    <w:rsid w:val="00C37D2B"/>
    <w:rsid w:val="00C41DBD"/>
    <w:rsid w:val="00C427D1"/>
    <w:rsid w:val="00C44E99"/>
    <w:rsid w:val="00C453D4"/>
    <w:rsid w:val="00C45BC4"/>
    <w:rsid w:val="00C466C3"/>
    <w:rsid w:val="00C509F8"/>
    <w:rsid w:val="00C511C9"/>
    <w:rsid w:val="00C535BB"/>
    <w:rsid w:val="00C5439D"/>
    <w:rsid w:val="00C548B2"/>
    <w:rsid w:val="00C54CF9"/>
    <w:rsid w:val="00C56339"/>
    <w:rsid w:val="00C56591"/>
    <w:rsid w:val="00C62EA3"/>
    <w:rsid w:val="00C6316D"/>
    <w:rsid w:val="00C641EA"/>
    <w:rsid w:val="00C65A4F"/>
    <w:rsid w:val="00C65CB6"/>
    <w:rsid w:val="00C672B8"/>
    <w:rsid w:val="00C72AD8"/>
    <w:rsid w:val="00C74E86"/>
    <w:rsid w:val="00C773DA"/>
    <w:rsid w:val="00C84341"/>
    <w:rsid w:val="00C8480B"/>
    <w:rsid w:val="00C86413"/>
    <w:rsid w:val="00C86950"/>
    <w:rsid w:val="00C90926"/>
    <w:rsid w:val="00C90A2D"/>
    <w:rsid w:val="00C96C8A"/>
    <w:rsid w:val="00CA4814"/>
    <w:rsid w:val="00CA529A"/>
    <w:rsid w:val="00CA5DA7"/>
    <w:rsid w:val="00CA623F"/>
    <w:rsid w:val="00CA6E78"/>
    <w:rsid w:val="00CB5476"/>
    <w:rsid w:val="00CB6759"/>
    <w:rsid w:val="00CB6980"/>
    <w:rsid w:val="00CB6FFD"/>
    <w:rsid w:val="00CC1205"/>
    <w:rsid w:val="00CC1A27"/>
    <w:rsid w:val="00CC5FA6"/>
    <w:rsid w:val="00CC68A8"/>
    <w:rsid w:val="00CC7655"/>
    <w:rsid w:val="00CC7BAD"/>
    <w:rsid w:val="00CD05C1"/>
    <w:rsid w:val="00CD0A40"/>
    <w:rsid w:val="00CD1C8F"/>
    <w:rsid w:val="00CD24B0"/>
    <w:rsid w:val="00CD3E7B"/>
    <w:rsid w:val="00CD448F"/>
    <w:rsid w:val="00CD50F9"/>
    <w:rsid w:val="00CD6BBA"/>
    <w:rsid w:val="00CD7B5E"/>
    <w:rsid w:val="00CD7D97"/>
    <w:rsid w:val="00CE0CF5"/>
    <w:rsid w:val="00CE2BDA"/>
    <w:rsid w:val="00CE2E06"/>
    <w:rsid w:val="00CE3F88"/>
    <w:rsid w:val="00CE51C2"/>
    <w:rsid w:val="00CE592D"/>
    <w:rsid w:val="00CE63F9"/>
    <w:rsid w:val="00CF10E6"/>
    <w:rsid w:val="00CF27C4"/>
    <w:rsid w:val="00CF3432"/>
    <w:rsid w:val="00CF4154"/>
    <w:rsid w:val="00CF4596"/>
    <w:rsid w:val="00CF4A35"/>
    <w:rsid w:val="00CF5FC5"/>
    <w:rsid w:val="00CF6EDD"/>
    <w:rsid w:val="00D006A1"/>
    <w:rsid w:val="00D04C69"/>
    <w:rsid w:val="00D04F9E"/>
    <w:rsid w:val="00D07C6E"/>
    <w:rsid w:val="00D1038C"/>
    <w:rsid w:val="00D11837"/>
    <w:rsid w:val="00D11D3F"/>
    <w:rsid w:val="00D15260"/>
    <w:rsid w:val="00D16A18"/>
    <w:rsid w:val="00D17D84"/>
    <w:rsid w:val="00D17F4D"/>
    <w:rsid w:val="00D204B8"/>
    <w:rsid w:val="00D209B6"/>
    <w:rsid w:val="00D20FF1"/>
    <w:rsid w:val="00D22906"/>
    <w:rsid w:val="00D243A4"/>
    <w:rsid w:val="00D2483C"/>
    <w:rsid w:val="00D265C1"/>
    <w:rsid w:val="00D26CDA"/>
    <w:rsid w:val="00D27AAB"/>
    <w:rsid w:val="00D3163D"/>
    <w:rsid w:val="00D33026"/>
    <w:rsid w:val="00D348E4"/>
    <w:rsid w:val="00D35A24"/>
    <w:rsid w:val="00D35FBB"/>
    <w:rsid w:val="00D37E37"/>
    <w:rsid w:val="00D41BF4"/>
    <w:rsid w:val="00D42F96"/>
    <w:rsid w:val="00D43F3D"/>
    <w:rsid w:val="00D44659"/>
    <w:rsid w:val="00D4475E"/>
    <w:rsid w:val="00D44915"/>
    <w:rsid w:val="00D46833"/>
    <w:rsid w:val="00D4696F"/>
    <w:rsid w:val="00D5260A"/>
    <w:rsid w:val="00D52A5A"/>
    <w:rsid w:val="00D5399C"/>
    <w:rsid w:val="00D540A4"/>
    <w:rsid w:val="00D54B1D"/>
    <w:rsid w:val="00D54B4F"/>
    <w:rsid w:val="00D56A9D"/>
    <w:rsid w:val="00D57DB4"/>
    <w:rsid w:val="00D6126E"/>
    <w:rsid w:val="00D62FC4"/>
    <w:rsid w:val="00D636F4"/>
    <w:rsid w:val="00D664EC"/>
    <w:rsid w:val="00D67AB9"/>
    <w:rsid w:val="00D70F6A"/>
    <w:rsid w:val="00D714E6"/>
    <w:rsid w:val="00D71B20"/>
    <w:rsid w:val="00D71ECE"/>
    <w:rsid w:val="00D72A35"/>
    <w:rsid w:val="00D73662"/>
    <w:rsid w:val="00D749BB"/>
    <w:rsid w:val="00D75330"/>
    <w:rsid w:val="00D771BF"/>
    <w:rsid w:val="00D80B9D"/>
    <w:rsid w:val="00D80CB2"/>
    <w:rsid w:val="00D80E61"/>
    <w:rsid w:val="00D8188C"/>
    <w:rsid w:val="00D81DEB"/>
    <w:rsid w:val="00D84BBB"/>
    <w:rsid w:val="00D86164"/>
    <w:rsid w:val="00D90D92"/>
    <w:rsid w:val="00D90E17"/>
    <w:rsid w:val="00D91BC6"/>
    <w:rsid w:val="00D925A4"/>
    <w:rsid w:val="00D93934"/>
    <w:rsid w:val="00D94E96"/>
    <w:rsid w:val="00D9667E"/>
    <w:rsid w:val="00D973B5"/>
    <w:rsid w:val="00D974FB"/>
    <w:rsid w:val="00DA2DE1"/>
    <w:rsid w:val="00DA4144"/>
    <w:rsid w:val="00DB0503"/>
    <w:rsid w:val="00DB24EE"/>
    <w:rsid w:val="00DB47F7"/>
    <w:rsid w:val="00DB57F6"/>
    <w:rsid w:val="00DB5831"/>
    <w:rsid w:val="00DB7BD9"/>
    <w:rsid w:val="00DC0042"/>
    <w:rsid w:val="00DC0DB6"/>
    <w:rsid w:val="00DC3D0D"/>
    <w:rsid w:val="00DC3F8C"/>
    <w:rsid w:val="00DC738E"/>
    <w:rsid w:val="00DC7D4F"/>
    <w:rsid w:val="00DD3BB9"/>
    <w:rsid w:val="00DD58FF"/>
    <w:rsid w:val="00DD6941"/>
    <w:rsid w:val="00DD7EBB"/>
    <w:rsid w:val="00DE1E44"/>
    <w:rsid w:val="00DE3BF1"/>
    <w:rsid w:val="00DE4C88"/>
    <w:rsid w:val="00DE78F7"/>
    <w:rsid w:val="00DF0659"/>
    <w:rsid w:val="00DF2495"/>
    <w:rsid w:val="00DF25F6"/>
    <w:rsid w:val="00DF4D35"/>
    <w:rsid w:val="00DF5939"/>
    <w:rsid w:val="00DF783A"/>
    <w:rsid w:val="00E0274F"/>
    <w:rsid w:val="00E02CCF"/>
    <w:rsid w:val="00E02D4E"/>
    <w:rsid w:val="00E05D1E"/>
    <w:rsid w:val="00E06DB7"/>
    <w:rsid w:val="00E11617"/>
    <w:rsid w:val="00E12128"/>
    <w:rsid w:val="00E14ACE"/>
    <w:rsid w:val="00E1589C"/>
    <w:rsid w:val="00E2054F"/>
    <w:rsid w:val="00E2492D"/>
    <w:rsid w:val="00E26561"/>
    <w:rsid w:val="00E26C3A"/>
    <w:rsid w:val="00E27355"/>
    <w:rsid w:val="00E32E55"/>
    <w:rsid w:val="00E347A1"/>
    <w:rsid w:val="00E41C2C"/>
    <w:rsid w:val="00E422A2"/>
    <w:rsid w:val="00E430C7"/>
    <w:rsid w:val="00E458DA"/>
    <w:rsid w:val="00E467E8"/>
    <w:rsid w:val="00E47AD2"/>
    <w:rsid w:val="00E503E6"/>
    <w:rsid w:val="00E51216"/>
    <w:rsid w:val="00E57EE4"/>
    <w:rsid w:val="00E60B31"/>
    <w:rsid w:val="00E60CF8"/>
    <w:rsid w:val="00E61503"/>
    <w:rsid w:val="00E61A76"/>
    <w:rsid w:val="00E62433"/>
    <w:rsid w:val="00E64C00"/>
    <w:rsid w:val="00E6556A"/>
    <w:rsid w:val="00E65E39"/>
    <w:rsid w:val="00E665A4"/>
    <w:rsid w:val="00E670D6"/>
    <w:rsid w:val="00E7036D"/>
    <w:rsid w:val="00E732CA"/>
    <w:rsid w:val="00E75CDE"/>
    <w:rsid w:val="00E761BD"/>
    <w:rsid w:val="00E76F56"/>
    <w:rsid w:val="00E77E67"/>
    <w:rsid w:val="00E83D11"/>
    <w:rsid w:val="00E84B51"/>
    <w:rsid w:val="00E84D5E"/>
    <w:rsid w:val="00E85678"/>
    <w:rsid w:val="00E86191"/>
    <w:rsid w:val="00E865D9"/>
    <w:rsid w:val="00E86A10"/>
    <w:rsid w:val="00E86AB5"/>
    <w:rsid w:val="00E91560"/>
    <w:rsid w:val="00E93705"/>
    <w:rsid w:val="00E95A7E"/>
    <w:rsid w:val="00EA249D"/>
    <w:rsid w:val="00EA3890"/>
    <w:rsid w:val="00EA41D8"/>
    <w:rsid w:val="00EA707D"/>
    <w:rsid w:val="00EB06FA"/>
    <w:rsid w:val="00EB20D8"/>
    <w:rsid w:val="00EB2F6E"/>
    <w:rsid w:val="00EB3485"/>
    <w:rsid w:val="00EB40C3"/>
    <w:rsid w:val="00EB4563"/>
    <w:rsid w:val="00EB45F7"/>
    <w:rsid w:val="00EB61AB"/>
    <w:rsid w:val="00EC3782"/>
    <w:rsid w:val="00EC3B31"/>
    <w:rsid w:val="00EC4370"/>
    <w:rsid w:val="00EC73FF"/>
    <w:rsid w:val="00ED0CCD"/>
    <w:rsid w:val="00ED3767"/>
    <w:rsid w:val="00ED3974"/>
    <w:rsid w:val="00ED42D9"/>
    <w:rsid w:val="00ED4A4B"/>
    <w:rsid w:val="00ED4A67"/>
    <w:rsid w:val="00ED62BD"/>
    <w:rsid w:val="00ED7262"/>
    <w:rsid w:val="00EE0F86"/>
    <w:rsid w:val="00EE2D09"/>
    <w:rsid w:val="00EE6D9F"/>
    <w:rsid w:val="00EE79AB"/>
    <w:rsid w:val="00EF1356"/>
    <w:rsid w:val="00EF3F89"/>
    <w:rsid w:val="00EF4607"/>
    <w:rsid w:val="00EF518C"/>
    <w:rsid w:val="00EF5610"/>
    <w:rsid w:val="00EF5EE4"/>
    <w:rsid w:val="00F0069B"/>
    <w:rsid w:val="00F00BFB"/>
    <w:rsid w:val="00F026A0"/>
    <w:rsid w:val="00F0276D"/>
    <w:rsid w:val="00F03561"/>
    <w:rsid w:val="00F03735"/>
    <w:rsid w:val="00F04A72"/>
    <w:rsid w:val="00F05F2F"/>
    <w:rsid w:val="00F070E9"/>
    <w:rsid w:val="00F139CD"/>
    <w:rsid w:val="00F15AB0"/>
    <w:rsid w:val="00F20E72"/>
    <w:rsid w:val="00F21019"/>
    <w:rsid w:val="00F2334C"/>
    <w:rsid w:val="00F24325"/>
    <w:rsid w:val="00F25C62"/>
    <w:rsid w:val="00F2673F"/>
    <w:rsid w:val="00F268C4"/>
    <w:rsid w:val="00F30B30"/>
    <w:rsid w:val="00F30F02"/>
    <w:rsid w:val="00F333AE"/>
    <w:rsid w:val="00F33A07"/>
    <w:rsid w:val="00F33CA8"/>
    <w:rsid w:val="00F3420D"/>
    <w:rsid w:val="00F3523A"/>
    <w:rsid w:val="00F355AA"/>
    <w:rsid w:val="00F357E2"/>
    <w:rsid w:val="00F3608D"/>
    <w:rsid w:val="00F3760D"/>
    <w:rsid w:val="00F41007"/>
    <w:rsid w:val="00F41409"/>
    <w:rsid w:val="00F41454"/>
    <w:rsid w:val="00F44273"/>
    <w:rsid w:val="00F444E4"/>
    <w:rsid w:val="00F47BF9"/>
    <w:rsid w:val="00F501F5"/>
    <w:rsid w:val="00F52103"/>
    <w:rsid w:val="00F521EB"/>
    <w:rsid w:val="00F52BA7"/>
    <w:rsid w:val="00F5327B"/>
    <w:rsid w:val="00F542BB"/>
    <w:rsid w:val="00F553C1"/>
    <w:rsid w:val="00F56656"/>
    <w:rsid w:val="00F57A67"/>
    <w:rsid w:val="00F57E08"/>
    <w:rsid w:val="00F57F70"/>
    <w:rsid w:val="00F60519"/>
    <w:rsid w:val="00F60DA5"/>
    <w:rsid w:val="00F624FE"/>
    <w:rsid w:val="00F62A58"/>
    <w:rsid w:val="00F63236"/>
    <w:rsid w:val="00F64ABC"/>
    <w:rsid w:val="00F65D96"/>
    <w:rsid w:val="00F65DE9"/>
    <w:rsid w:val="00F70483"/>
    <w:rsid w:val="00F70539"/>
    <w:rsid w:val="00F706C3"/>
    <w:rsid w:val="00F724B9"/>
    <w:rsid w:val="00F72DAD"/>
    <w:rsid w:val="00F7343C"/>
    <w:rsid w:val="00F745F8"/>
    <w:rsid w:val="00F808CA"/>
    <w:rsid w:val="00F80A5F"/>
    <w:rsid w:val="00F80D33"/>
    <w:rsid w:val="00F81485"/>
    <w:rsid w:val="00F81B0E"/>
    <w:rsid w:val="00F82BB6"/>
    <w:rsid w:val="00F83328"/>
    <w:rsid w:val="00F83A20"/>
    <w:rsid w:val="00F83EB1"/>
    <w:rsid w:val="00F85027"/>
    <w:rsid w:val="00F85B72"/>
    <w:rsid w:val="00F863C3"/>
    <w:rsid w:val="00F876EC"/>
    <w:rsid w:val="00F87900"/>
    <w:rsid w:val="00F91D89"/>
    <w:rsid w:val="00F92125"/>
    <w:rsid w:val="00F92502"/>
    <w:rsid w:val="00F92E84"/>
    <w:rsid w:val="00F92EFD"/>
    <w:rsid w:val="00F94085"/>
    <w:rsid w:val="00F9527B"/>
    <w:rsid w:val="00F95410"/>
    <w:rsid w:val="00FA2536"/>
    <w:rsid w:val="00FA32EA"/>
    <w:rsid w:val="00FA4D34"/>
    <w:rsid w:val="00FA4F38"/>
    <w:rsid w:val="00FA5B12"/>
    <w:rsid w:val="00FA6987"/>
    <w:rsid w:val="00FA7FD6"/>
    <w:rsid w:val="00FB0B64"/>
    <w:rsid w:val="00FB0CDC"/>
    <w:rsid w:val="00FB25D0"/>
    <w:rsid w:val="00FB33D6"/>
    <w:rsid w:val="00FC01B1"/>
    <w:rsid w:val="00FC3462"/>
    <w:rsid w:val="00FC44BD"/>
    <w:rsid w:val="00FC5618"/>
    <w:rsid w:val="00FC5901"/>
    <w:rsid w:val="00FC69C7"/>
    <w:rsid w:val="00FC7F69"/>
    <w:rsid w:val="00FD2913"/>
    <w:rsid w:val="00FD33BC"/>
    <w:rsid w:val="00FD3A89"/>
    <w:rsid w:val="00FD40EE"/>
    <w:rsid w:val="00FD4B80"/>
    <w:rsid w:val="00FD5083"/>
    <w:rsid w:val="00FD53C9"/>
    <w:rsid w:val="00FD543E"/>
    <w:rsid w:val="00FD5B16"/>
    <w:rsid w:val="00FD5CB2"/>
    <w:rsid w:val="00FD7559"/>
    <w:rsid w:val="00FE1560"/>
    <w:rsid w:val="00FE4413"/>
    <w:rsid w:val="00FE5E81"/>
    <w:rsid w:val="00FE6AE9"/>
    <w:rsid w:val="00FE7297"/>
    <w:rsid w:val="00FE7E48"/>
    <w:rsid w:val="00FF1387"/>
    <w:rsid w:val="00FF1598"/>
    <w:rsid w:val="00FF170B"/>
    <w:rsid w:val="00FF25FC"/>
    <w:rsid w:val="00FF338B"/>
    <w:rsid w:val="00FF3E3E"/>
    <w:rsid w:val="00FF4545"/>
    <w:rsid w:val="00FF527F"/>
    <w:rsid w:val="00FF6C07"/>
    <w:rsid w:val="00FF6E31"/>
    <w:rsid w:val="00FF7AEB"/>
    <w:rsid w:val="00FF7F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E98DF0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4464"/>
    <w:pPr>
      <w:spacing w:line="360" w:lineRule="auto"/>
    </w:pPr>
    <w:rPr>
      <w:rFonts w:asciiTheme="minorHAnsi" w:hAnsiTheme="minorHAnsi"/>
      <w:szCs w:val="24"/>
      <w:lang w:val="en-GB"/>
    </w:rPr>
  </w:style>
  <w:style w:type="paragraph" w:styleId="Heading1">
    <w:name w:val="heading 1"/>
    <w:basedOn w:val="Normal"/>
    <w:next w:val="Normal"/>
    <w:link w:val="Heading1Char"/>
    <w:qFormat/>
    <w:rsid w:val="00DB24EE"/>
    <w:pPr>
      <w:keepNext/>
      <w:keepLines/>
      <w:spacing w:before="240"/>
      <w:outlineLvl w:val="0"/>
    </w:pPr>
    <w:rPr>
      <w:rFonts w:eastAsiaTheme="majorEastAsia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nhideWhenUsed/>
    <w:qFormat/>
    <w:rsid w:val="00783EFD"/>
    <w:pPr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unhideWhenUsed/>
    <w:qFormat/>
    <w:rsid w:val="00DB24EE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F3760D"/>
    <w:pPr>
      <w:tabs>
        <w:tab w:val="center" w:pos="4320"/>
        <w:tab w:val="right" w:pos="8640"/>
      </w:tabs>
    </w:pPr>
  </w:style>
  <w:style w:type="character" w:styleId="Hyperlink">
    <w:name w:val="Hyperlink"/>
    <w:rsid w:val="00F3760D"/>
    <w:rPr>
      <w:color w:val="0000FF"/>
      <w:u w:val="single"/>
    </w:rPr>
  </w:style>
  <w:style w:type="paragraph" w:styleId="Header">
    <w:name w:val="header"/>
    <w:basedOn w:val="Normal"/>
    <w:link w:val="HeaderChar"/>
    <w:rsid w:val="00F3760D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F30B30"/>
  </w:style>
  <w:style w:type="character" w:styleId="CommentReference">
    <w:name w:val="annotation reference"/>
    <w:uiPriority w:val="99"/>
    <w:unhideWhenUsed/>
    <w:rsid w:val="009B1C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B1C0E"/>
    <w:pPr>
      <w:overflowPunct w:val="0"/>
      <w:autoSpaceDE w:val="0"/>
      <w:autoSpaceDN w:val="0"/>
      <w:adjustRightInd w:val="0"/>
      <w:spacing w:before="120" w:after="120"/>
      <w:jc w:val="both"/>
      <w:textAlignment w:val="baseline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B1C0E"/>
  </w:style>
  <w:style w:type="paragraph" w:styleId="BalloonText">
    <w:name w:val="Balloon Text"/>
    <w:basedOn w:val="Normal"/>
    <w:link w:val="BalloonTextChar"/>
    <w:rsid w:val="009B1C0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9B1C0E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rsid w:val="00C01821"/>
    <w:pPr>
      <w:overflowPunct w:val="0"/>
      <w:autoSpaceDE w:val="0"/>
      <w:autoSpaceDN w:val="0"/>
      <w:adjustRightInd w:val="0"/>
      <w:spacing w:after="180"/>
      <w:textAlignment w:val="baseline"/>
    </w:pPr>
    <w:rPr>
      <w:szCs w:val="20"/>
    </w:rPr>
  </w:style>
  <w:style w:type="character" w:customStyle="1" w:styleId="BodyTextChar">
    <w:name w:val="Body Text Char"/>
    <w:link w:val="BodyText"/>
    <w:rsid w:val="00C01821"/>
    <w:rPr>
      <w:sz w:val="24"/>
    </w:rPr>
  </w:style>
  <w:style w:type="paragraph" w:styleId="ListParagraph">
    <w:name w:val="List Paragraph"/>
    <w:basedOn w:val="Normal"/>
    <w:uiPriority w:val="34"/>
    <w:qFormat/>
    <w:rsid w:val="00C01821"/>
    <w:pPr>
      <w:overflowPunct w:val="0"/>
      <w:autoSpaceDE w:val="0"/>
      <w:autoSpaceDN w:val="0"/>
      <w:adjustRightInd w:val="0"/>
      <w:spacing w:before="120" w:after="120" w:line="280" w:lineRule="atLeast"/>
      <w:ind w:left="720"/>
      <w:contextualSpacing/>
      <w:jc w:val="both"/>
      <w:textAlignment w:val="baseline"/>
    </w:pPr>
    <w:rPr>
      <w:szCs w:val="20"/>
    </w:rPr>
  </w:style>
  <w:style w:type="paragraph" w:customStyle="1" w:styleId="Default">
    <w:name w:val="Default"/>
    <w:rsid w:val="00180816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A5291A"/>
    <w:rPr>
      <w:rFonts w:asciiTheme="minorHAnsi" w:hAnsiTheme="minorHAnsi"/>
      <w:szCs w:val="24"/>
    </w:rPr>
  </w:style>
  <w:style w:type="table" w:styleId="LightList-Accent1">
    <w:name w:val="Light List Accent 1"/>
    <w:basedOn w:val="TableNormal"/>
    <w:uiPriority w:val="61"/>
    <w:rsid w:val="000C0A8F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A355D8"/>
    <w:pPr>
      <w:overflowPunct/>
      <w:autoSpaceDE/>
      <w:autoSpaceDN/>
      <w:adjustRightInd/>
      <w:spacing w:before="0" w:after="0" w:line="240" w:lineRule="auto"/>
      <w:jc w:val="left"/>
      <w:textAlignment w:val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A355D8"/>
    <w:rPr>
      <w:rFonts w:asciiTheme="minorHAnsi" w:hAnsiTheme="minorHAnsi"/>
      <w:b/>
      <w:bCs/>
    </w:rPr>
  </w:style>
  <w:style w:type="paragraph" w:customStyle="1" w:styleId="title1">
    <w:name w:val="title1"/>
    <w:basedOn w:val="Normal"/>
    <w:rsid w:val="00BD26FA"/>
    <w:pPr>
      <w:spacing w:line="240" w:lineRule="auto"/>
    </w:pPr>
    <w:rPr>
      <w:rFonts w:ascii="Times New Roman" w:hAnsi="Times New Roman"/>
      <w:sz w:val="27"/>
      <w:szCs w:val="27"/>
      <w:lang w:eastAsia="en-GB"/>
    </w:rPr>
  </w:style>
  <w:style w:type="paragraph" w:customStyle="1" w:styleId="desc2">
    <w:name w:val="desc2"/>
    <w:basedOn w:val="Normal"/>
    <w:rsid w:val="00BD26FA"/>
    <w:pPr>
      <w:spacing w:line="240" w:lineRule="auto"/>
    </w:pPr>
    <w:rPr>
      <w:rFonts w:ascii="Times New Roman" w:hAnsi="Times New Roman"/>
      <w:sz w:val="26"/>
      <w:szCs w:val="26"/>
      <w:lang w:eastAsia="en-GB"/>
    </w:rPr>
  </w:style>
  <w:style w:type="paragraph" w:customStyle="1" w:styleId="details1">
    <w:name w:val="details1"/>
    <w:basedOn w:val="Normal"/>
    <w:rsid w:val="00BD26FA"/>
    <w:pPr>
      <w:spacing w:line="240" w:lineRule="auto"/>
    </w:pPr>
    <w:rPr>
      <w:rFonts w:ascii="Times New Roman" w:hAnsi="Times New Roman"/>
      <w:sz w:val="22"/>
      <w:szCs w:val="22"/>
      <w:lang w:eastAsia="en-GB"/>
    </w:rPr>
  </w:style>
  <w:style w:type="character" w:customStyle="1" w:styleId="jrnl">
    <w:name w:val="jrnl"/>
    <w:basedOn w:val="DefaultParagraphFont"/>
    <w:rsid w:val="00BD26FA"/>
  </w:style>
  <w:style w:type="paragraph" w:styleId="Revision">
    <w:name w:val="Revision"/>
    <w:hidden/>
    <w:uiPriority w:val="99"/>
    <w:semiHidden/>
    <w:rsid w:val="004C5F3B"/>
    <w:rPr>
      <w:rFonts w:asciiTheme="minorHAnsi" w:hAnsiTheme="minorHAnsi"/>
      <w:szCs w:val="24"/>
    </w:rPr>
  </w:style>
  <w:style w:type="table" w:styleId="TableGrid">
    <w:name w:val="Table Grid"/>
    <w:basedOn w:val="TableNormal"/>
    <w:rsid w:val="00C427D1"/>
    <w:rPr>
      <w:rFonts w:asciiTheme="minorHAnsi" w:eastAsiaTheme="minorEastAsia" w:hAnsiTheme="minorHAnsi" w:cstheme="minorBidi"/>
      <w:sz w:val="22"/>
      <w:szCs w:val="28"/>
      <w:lang w:eastAsia="zh-CN"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qFormat/>
    <w:rsid w:val="003209EB"/>
    <w:rPr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24325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24325"/>
    <w:rPr>
      <w:rFonts w:asciiTheme="minorHAnsi" w:hAnsiTheme="minorHAnsi"/>
      <w:i/>
      <w:iCs/>
      <w:color w:val="4F81BD" w:themeColor="accent1"/>
      <w:szCs w:val="24"/>
    </w:rPr>
  </w:style>
  <w:style w:type="paragraph" w:styleId="NormalWeb">
    <w:name w:val="Normal (Web)"/>
    <w:basedOn w:val="Normal"/>
    <w:uiPriority w:val="99"/>
    <w:semiHidden/>
    <w:unhideWhenUsed/>
    <w:rsid w:val="007741FE"/>
    <w:pPr>
      <w:spacing w:before="100" w:beforeAutospacing="1" w:after="100" w:afterAutospacing="1" w:line="240" w:lineRule="auto"/>
    </w:pPr>
    <w:rPr>
      <w:rFonts w:ascii="Times New Roman" w:hAnsi="Times New Roman"/>
      <w:sz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E06DB7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06DB7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06DB7"/>
    <w:pPr>
      <w:spacing w:line="48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06DB7"/>
    <w:rPr>
      <w:rFonts w:ascii="Calibri" w:hAnsi="Calibri" w:cs="Calibri"/>
      <w:noProof/>
      <w:szCs w:val="24"/>
    </w:rPr>
  </w:style>
  <w:style w:type="table" w:styleId="PlainTable5">
    <w:name w:val="Plain Table 5"/>
    <w:basedOn w:val="TableNormal"/>
    <w:uiPriority w:val="45"/>
    <w:rsid w:val="009D2673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BB2CF3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-Accent1">
    <w:name w:val="Grid Table 2 Accent 1"/>
    <w:basedOn w:val="TableNormal"/>
    <w:uiPriority w:val="47"/>
    <w:rsid w:val="00D52A5A"/>
    <w:pPr>
      <w:widowControl w:val="0"/>
      <w:autoSpaceDE w:val="0"/>
      <w:autoSpaceDN w:val="0"/>
    </w:pPr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character" w:customStyle="1" w:styleId="Heading1Char">
    <w:name w:val="Heading 1 Char"/>
    <w:basedOn w:val="DefaultParagraphFont"/>
    <w:link w:val="Heading1"/>
    <w:rsid w:val="00DB24EE"/>
    <w:rPr>
      <w:rFonts w:asciiTheme="minorHAnsi" w:eastAsiaTheme="majorEastAsia" w:hAnsiTheme="minorHAnsi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rsid w:val="00783EFD"/>
    <w:rPr>
      <w:rFonts w:asciiTheme="minorHAnsi" w:hAnsiTheme="minorHAnsi"/>
      <w:b/>
      <w:szCs w:val="24"/>
    </w:rPr>
  </w:style>
  <w:style w:type="character" w:styleId="Emphasis">
    <w:name w:val="Emphasis"/>
    <w:basedOn w:val="Heading2Char"/>
    <w:qFormat/>
    <w:rsid w:val="005D7A62"/>
    <w:rPr>
      <w:rFonts w:asciiTheme="minorHAnsi" w:hAnsiTheme="minorHAnsi"/>
      <w:b w:val="0"/>
      <w:i w:val="0"/>
      <w:iCs/>
      <w:color w:val="auto"/>
      <w:sz w:val="20"/>
      <w:szCs w:val="24"/>
    </w:rPr>
  </w:style>
  <w:style w:type="character" w:customStyle="1" w:styleId="Heading3Char">
    <w:name w:val="Heading 3 Char"/>
    <w:basedOn w:val="DefaultParagraphFont"/>
    <w:link w:val="Heading3"/>
    <w:rsid w:val="00DB24EE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EC73FF"/>
    <w:rPr>
      <w:color w:val="808080"/>
    </w:rPr>
  </w:style>
  <w:style w:type="paragraph" w:customStyle="1" w:styleId="TableParagraph">
    <w:name w:val="Table Paragraph"/>
    <w:basedOn w:val="Normal"/>
    <w:uiPriority w:val="1"/>
    <w:qFormat/>
    <w:rsid w:val="006E0034"/>
    <w:pPr>
      <w:widowControl w:val="0"/>
      <w:autoSpaceDE w:val="0"/>
      <w:autoSpaceDN w:val="0"/>
      <w:spacing w:line="268" w:lineRule="exact"/>
      <w:ind w:left="103"/>
    </w:pPr>
    <w:rPr>
      <w:rFonts w:ascii="Calibri" w:eastAsia="Calibri" w:hAnsi="Calibri" w:cs="Calibri"/>
      <w:sz w:val="22"/>
      <w:szCs w:val="22"/>
    </w:rPr>
  </w:style>
  <w:style w:type="table" w:styleId="GridTable3-Accent1">
    <w:name w:val="Grid Table 3 Accent 1"/>
    <w:basedOn w:val="TableNormal"/>
    <w:uiPriority w:val="48"/>
    <w:rsid w:val="006E0034"/>
    <w:pPr>
      <w:widowControl w:val="0"/>
      <w:autoSpaceDE w:val="0"/>
      <w:autoSpaceDN w:val="0"/>
    </w:pPr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paragraph" w:customStyle="1" w:styleId="JC1">
    <w:name w:val="JC1"/>
    <w:basedOn w:val="Heading1"/>
    <w:link w:val="JC1Char"/>
    <w:uiPriority w:val="1"/>
    <w:qFormat/>
    <w:rsid w:val="006E0034"/>
    <w:pPr>
      <w:keepNext w:val="0"/>
      <w:keepLines w:val="0"/>
      <w:widowControl w:val="0"/>
      <w:numPr>
        <w:numId w:val="2"/>
      </w:numPr>
      <w:autoSpaceDE w:val="0"/>
      <w:autoSpaceDN w:val="0"/>
      <w:spacing w:before="0" w:line="480" w:lineRule="auto"/>
      <w:ind w:left="540" w:right="424" w:hanging="540"/>
    </w:pPr>
    <w:rPr>
      <w:rFonts w:ascii="Calibri" w:eastAsia="Calibri" w:hAnsi="Calibri" w:cs="Calibri"/>
      <w:bCs/>
      <w:szCs w:val="24"/>
    </w:rPr>
  </w:style>
  <w:style w:type="character" w:customStyle="1" w:styleId="JC1Char">
    <w:name w:val="JC1 Char"/>
    <w:basedOn w:val="Heading1Char"/>
    <w:link w:val="JC1"/>
    <w:uiPriority w:val="1"/>
    <w:rsid w:val="006E0034"/>
    <w:rPr>
      <w:rFonts w:ascii="Calibri" w:eastAsia="Calibri" w:hAnsi="Calibri" w:cs="Calibri"/>
      <w:b/>
      <w:bCs/>
      <w:sz w:val="24"/>
      <w:szCs w:val="24"/>
      <w:lang w:val="en-GB"/>
    </w:rPr>
  </w:style>
  <w:style w:type="paragraph" w:customStyle="1" w:styleId="JCb">
    <w:name w:val="JCb"/>
    <w:basedOn w:val="Heading2"/>
    <w:link w:val="JCbChar"/>
    <w:uiPriority w:val="1"/>
    <w:qFormat/>
    <w:rsid w:val="006E0034"/>
    <w:pPr>
      <w:keepNext/>
      <w:keepLines/>
      <w:widowControl w:val="0"/>
      <w:numPr>
        <w:ilvl w:val="1"/>
        <w:numId w:val="2"/>
      </w:numPr>
      <w:autoSpaceDE w:val="0"/>
      <w:autoSpaceDN w:val="0"/>
      <w:spacing w:before="40" w:line="480" w:lineRule="auto"/>
      <w:ind w:left="540" w:right="462" w:hanging="549"/>
    </w:pPr>
    <w:rPr>
      <w:rFonts w:ascii="Calibri" w:eastAsiaTheme="majorEastAsia" w:hAnsi="Calibri" w:cstheme="majorBidi"/>
      <w:b w:val="0"/>
      <w:sz w:val="24"/>
      <w:szCs w:val="26"/>
    </w:rPr>
  </w:style>
  <w:style w:type="character" w:customStyle="1" w:styleId="JCbChar">
    <w:name w:val="JCb Char"/>
    <w:basedOn w:val="Heading2Char"/>
    <w:link w:val="JCb"/>
    <w:uiPriority w:val="1"/>
    <w:rsid w:val="006E0034"/>
    <w:rPr>
      <w:rFonts w:ascii="Calibri" w:eastAsiaTheme="majorEastAsia" w:hAnsi="Calibri" w:cstheme="majorBidi"/>
      <w:b w:val="0"/>
      <w:sz w:val="24"/>
      <w:szCs w:val="26"/>
      <w:lang w:val="en-GB"/>
    </w:rPr>
  </w:style>
  <w:style w:type="table" w:styleId="PlainTable3">
    <w:name w:val="Plain Table 3"/>
    <w:basedOn w:val="TableNormal"/>
    <w:uiPriority w:val="43"/>
    <w:rsid w:val="000E0016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highlight">
    <w:name w:val="highlight"/>
    <w:basedOn w:val="DefaultParagraphFont"/>
    <w:rsid w:val="000E0016"/>
  </w:style>
  <w:style w:type="table" w:styleId="GridTable4-Accent1">
    <w:name w:val="Grid Table 4 Accent 1"/>
    <w:basedOn w:val="TableNormal"/>
    <w:uiPriority w:val="49"/>
    <w:rsid w:val="000E0016"/>
    <w:pPr>
      <w:widowControl w:val="0"/>
      <w:autoSpaceDE w:val="0"/>
      <w:autoSpaceDN w:val="0"/>
    </w:pPr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character" w:customStyle="1" w:styleId="EndNoteBibliographyZchn">
    <w:name w:val="EndNote Bibliography Zchn"/>
    <w:basedOn w:val="DefaultParagraphFont"/>
    <w:rsid w:val="006714DB"/>
    <w:rPr>
      <w:rFonts w:ascii="Calibri" w:eastAsiaTheme="minorHAnsi" w:hAnsi="Calibri" w:cs="Calibri"/>
      <w:noProof/>
      <w:lang w:val="en-US" w:eastAsia="en-US"/>
    </w:rPr>
  </w:style>
  <w:style w:type="character" w:styleId="FollowedHyperlink">
    <w:name w:val="FollowedHyperlink"/>
    <w:basedOn w:val="DefaultParagraphFont"/>
    <w:semiHidden/>
    <w:unhideWhenUsed/>
    <w:rsid w:val="00EE79AB"/>
    <w:rPr>
      <w:color w:val="800080" w:themeColor="followedHyperlink"/>
      <w:u w:val="single"/>
    </w:rPr>
  </w:style>
  <w:style w:type="character" w:customStyle="1" w:styleId="HeaderChar">
    <w:name w:val="Header Char"/>
    <w:basedOn w:val="DefaultParagraphFont"/>
    <w:link w:val="Header"/>
    <w:rsid w:val="00DB0503"/>
    <w:rPr>
      <w:rFonts w:asciiTheme="minorHAnsi" w:hAnsiTheme="minorHAnsi"/>
      <w:szCs w:val="24"/>
    </w:rPr>
  </w:style>
  <w:style w:type="paragraph" w:styleId="ListBullet">
    <w:name w:val="List Bullet"/>
    <w:basedOn w:val="Normal"/>
    <w:unhideWhenUsed/>
    <w:rsid w:val="002943E6"/>
    <w:pPr>
      <w:numPr>
        <w:numId w:val="4"/>
      </w:numPr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333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990872">
          <w:marLeft w:val="346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348450">
          <w:marLeft w:val="346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780452">
          <w:marLeft w:val="346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117375">
          <w:marLeft w:val="346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954965">
          <w:marLeft w:val="346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926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68123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29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54985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68511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20575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5582702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679664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2040398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6779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10441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05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672801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52063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91378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607341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785102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0932011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77837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62670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349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49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132575">
          <w:marLeft w:val="202"/>
          <w:marRight w:val="0"/>
          <w:marTop w:val="45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99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7331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97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714335">
          <w:marLeft w:val="288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263821">
          <w:marLeft w:val="288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825125">
          <w:marLeft w:val="288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996646">
          <w:marLeft w:val="288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086426">
          <w:marLeft w:val="288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562553">
          <w:marLeft w:val="288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4565">
          <w:marLeft w:val="288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007888">
          <w:marLeft w:val="288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260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988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52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19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47834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30175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53685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68971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48320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97136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572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886994">
          <w:marLeft w:val="202"/>
          <w:marRight w:val="0"/>
          <w:marTop w:val="45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960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2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001635">
          <w:marLeft w:val="202"/>
          <w:marRight w:val="0"/>
          <w:marTop w:val="45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737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77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0698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976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1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694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0" w:color="999999"/>
            <w:right w:val="none" w:sz="0" w:space="0" w:color="auto"/>
          </w:divBdr>
          <w:divsChild>
            <w:div w:id="46474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8" w:color="999999"/>
                <w:bottom w:val="single" w:sz="6" w:space="8" w:color="999999"/>
                <w:right w:val="single" w:sz="6" w:space="0" w:color="999999"/>
              </w:divBdr>
            </w:div>
          </w:divsChild>
        </w:div>
      </w:divsChild>
    </w:div>
    <w:div w:id="176013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30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2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5645752">
          <w:marLeft w:val="446"/>
          <w:marRight w:val="0"/>
          <w:marTop w:val="4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202538">
          <w:marLeft w:val="446"/>
          <w:marRight w:val="0"/>
          <w:marTop w:val="4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70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5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57D320-6464-4AE7-B819-1D6B891D06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7152</Words>
  <Characters>40773</Characters>
  <Application>Microsoft Office Word</Application>
  <DocSecurity>0</DocSecurity>
  <Lines>339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8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2-17T14:47:00Z</dcterms:created>
  <dcterms:modified xsi:type="dcterms:W3CDTF">2019-12-17T14:51:00Z</dcterms:modified>
</cp:coreProperties>
</file>